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header7.xml" ContentType="application/vnd.openxmlformats-officedocument.wordprocessingml.header+xml"/>
  <Override PartName="/word/footer6.xml" ContentType="application/vnd.openxmlformats-officedocument.wordprocessingml.foot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header17.xml" ContentType="application/vnd.openxmlformats-officedocument.wordprocessingml.header+xml"/>
  <Override PartName="/word/header18.xml" ContentType="application/vnd.openxmlformats-officedocument.wordprocessingml.header+xml"/>
  <Override PartName="/word/header19.xml" ContentType="application/vnd.openxmlformats-officedocument.wordprocessingml.header+xml"/>
  <Override PartName="/word/header20.xml" ContentType="application/vnd.openxmlformats-officedocument.wordprocessingml.header+xml"/>
  <Override PartName="/word/header21.xml" ContentType="application/vnd.openxmlformats-officedocument.wordprocessingml.header+xml"/>
  <Override PartName="/word/header22.xml" ContentType="application/vnd.openxmlformats-officedocument.wordprocessingml.header+xml"/>
  <Override PartName="/word/header23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2A7BE54" w14:textId="77777777" w:rsidR="00561089" w:rsidRDefault="00561089">
      <w:pPr>
        <w:bidi w:val="0"/>
        <w:spacing w:after="200" w:line="276" w:lineRule="auto"/>
        <w:ind w:firstLine="0"/>
        <w:jc w:val="left"/>
        <w:rPr>
          <w:b/>
          <w:bCs/>
          <w:noProof/>
          <w:sz w:val="24"/>
          <w:rtl/>
        </w:rPr>
      </w:pPr>
      <w:r>
        <w:rPr>
          <w:b/>
          <w:bCs/>
          <w:noProof/>
          <w:sz w:val="24"/>
          <w:rtl/>
        </w:rPr>
        <w:drawing>
          <wp:anchor distT="0" distB="0" distL="114300" distR="114300" simplePos="0" relativeHeight="251752448" behindDoc="0" locked="0" layoutInCell="1" allowOverlap="1" wp14:anchorId="6648A5FF" wp14:editId="0C151DF4">
            <wp:simplePos x="0" y="0"/>
            <wp:positionH relativeFrom="page">
              <wp:align>left</wp:align>
            </wp:positionH>
            <wp:positionV relativeFrom="paragraph">
              <wp:posOffset>-713740</wp:posOffset>
            </wp:positionV>
            <wp:extent cx="5943600" cy="8457565"/>
            <wp:effectExtent l="0" t="0" r="0" b="635"/>
            <wp:wrapNone/>
            <wp:docPr id="55" name="Picture 5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mohandesi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4575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83DA21D" w14:textId="77777777" w:rsidR="00561089" w:rsidRDefault="00561089" w:rsidP="00561089">
      <w:pPr>
        <w:bidi w:val="0"/>
        <w:spacing w:after="200" w:line="276" w:lineRule="auto"/>
        <w:ind w:firstLine="0"/>
        <w:jc w:val="left"/>
        <w:rPr>
          <w:b/>
          <w:bCs/>
          <w:sz w:val="24"/>
          <w:rtl/>
          <w:lang w:bidi="fa-IR"/>
        </w:rPr>
      </w:pPr>
      <w:r>
        <w:rPr>
          <w:b/>
          <w:bCs/>
          <w:sz w:val="24"/>
          <w:rtl/>
          <w:lang w:bidi="fa-IR"/>
        </w:rPr>
        <w:br w:type="page"/>
      </w:r>
    </w:p>
    <w:p w14:paraId="5F810747" w14:textId="77777777" w:rsidR="00B26389" w:rsidRPr="00B26389" w:rsidRDefault="00B26389" w:rsidP="00B26389">
      <w:pPr>
        <w:ind w:firstLine="0"/>
        <w:jc w:val="center"/>
        <w:rPr>
          <w:b/>
          <w:bCs/>
          <w:sz w:val="24"/>
          <w:rtl/>
        </w:rPr>
      </w:pPr>
      <w:r w:rsidRPr="00B26389">
        <w:rPr>
          <w:rFonts w:cs="Arial"/>
          <w:noProof/>
          <w:sz w:val="22"/>
          <w:szCs w:val="22"/>
          <w:rtl/>
        </w:rPr>
        <w:lastRenderedPageBreak/>
        <w:drawing>
          <wp:anchor distT="0" distB="0" distL="114300" distR="114300" simplePos="0" relativeHeight="251698176" behindDoc="0" locked="0" layoutInCell="1" allowOverlap="1" wp14:anchorId="212AC5DA" wp14:editId="00F4F61E">
            <wp:simplePos x="0" y="0"/>
            <wp:positionH relativeFrom="margin">
              <wp:align>center</wp:align>
            </wp:positionH>
            <wp:positionV relativeFrom="paragraph">
              <wp:posOffset>-306070</wp:posOffset>
            </wp:positionV>
            <wp:extent cx="1578610" cy="1328420"/>
            <wp:effectExtent l="0" t="0" r="0" b="5080"/>
            <wp:wrapTopAndBottom/>
            <wp:docPr id="21" name="Picture 1957" descr="Shirazu Bilingual 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hirazu Bilingual Logo.png"/>
                    <pic:cNvPicPr/>
                  </pic:nvPicPr>
                  <pic:blipFill>
                    <a:blip r:embed="rId9" cstate="print"/>
                    <a:srcRect b="10021"/>
                    <a:stretch>
                      <a:fillRect/>
                    </a:stretch>
                  </pic:blipFill>
                  <pic:spPr>
                    <a:xfrm>
                      <a:off x="0" y="0"/>
                      <a:ext cx="1578610" cy="13284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4011957" w14:textId="77777777" w:rsidR="00B26389" w:rsidRPr="00B26389" w:rsidRDefault="00B26389" w:rsidP="00B26389">
      <w:pPr>
        <w:tabs>
          <w:tab w:val="left" w:pos="1653"/>
          <w:tab w:val="center" w:pos="3238"/>
        </w:tabs>
        <w:spacing w:line="240" w:lineRule="auto"/>
        <w:ind w:firstLine="0"/>
        <w:jc w:val="center"/>
        <w:rPr>
          <w:b/>
          <w:bCs/>
          <w:sz w:val="24"/>
          <w:rtl/>
        </w:rPr>
      </w:pPr>
    </w:p>
    <w:p w14:paraId="693603AE" w14:textId="77777777" w:rsidR="00B26389" w:rsidRPr="00B26389" w:rsidRDefault="00B26389" w:rsidP="00B26389">
      <w:pPr>
        <w:tabs>
          <w:tab w:val="left" w:pos="1653"/>
          <w:tab w:val="center" w:pos="3238"/>
        </w:tabs>
        <w:spacing w:line="240" w:lineRule="auto"/>
        <w:ind w:firstLine="0"/>
        <w:jc w:val="center"/>
        <w:rPr>
          <w:b/>
          <w:bCs/>
          <w:sz w:val="24"/>
          <w:rtl/>
          <w:lang w:bidi="fa-IR"/>
        </w:rPr>
      </w:pPr>
      <w:r w:rsidRPr="00B26389">
        <w:rPr>
          <w:b/>
          <w:bCs/>
          <w:sz w:val="24"/>
          <w:rtl/>
        </w:rPr>
        <w:t>دانشکده مهندس</w:t>
      </w:r>
      <w:r w:rsidRPr="00B26389">
        <w:rPr>
          <w:rFonts w:hint="cs"/>
          <w:b/>
          <w:bCs/>
          <w:sz w:val="24"/>
          <w:rtl/>
        </w:rPr>
        <w:t>ی</w:t>
      </w:r>
      <w:r w:rsidRPr="00B26389">
        <w:rPr>
          <w:b/>
          <w:bCs/>
          <w:sz w:val="24"/>
          <w:rtl/>
        </w:rPr>
        <w:t xml:space="preserve"> برق و کامپ</w:t>
      </w:r>
      <w:r w:rsidRPr="00B26389">
        <w:rPr>
          <w:rFonts w:hint="cs"/>
          <w:b/>
          <w:bCs/>
          <w:sz w:val="24"/>
          <w:rtl/>
        </w:rPr>
        <w:t>یوتر</w:t>
      </w:r>
    </w:p>
    <w:p w14:paraId="58382BC3" w14:textId="77777777" w:rsidR="00B26389" w:rsidRPr="00B26389" w:rsidRDefault="00B26389" w:rsidP="00B26389">
      <w:pPr>
        <w:spacing w:beforeLines="25" w:before="60" w:line="240" w:lineRule="auto"/>
        <w:ind w:firstLine="0"/>
        <w:jc w:val="center"/>
        <w:rPr>
          <w:b/>
          <w:bCs/>
          <w:sz w:val="24"/>
          <w:rtl/>
          <w:lang w:bidi="fa-IR"/>
        </w:rPr>
      </w:pPr>
      <w:r w:rsidRPr="00B26389">
        <w:rPr>
          <w:rFonts w:hint="cs"/>
          <w:b/>
          <w:bCs/>
          <w:sz w:val="24"/>
          <w:rtl/>
        </w:rPr>
        <w:t>پایان</w:t>
      </w:r>
      <w:r w:rsidR="00FC7FE3">
        <w:rPr>
          <w:rFonts w:hint="cs"/>
          <w:b/>
          <w:bCs/>
          <w:sz w:val="24"/>
          <w:rtl/>
        </w:rPr>
        <w:t>‌‌</w:t>
      </w:r>
      <w:r w:rsidRPr="00B26389">
        <w:rPr>
          <w:rFonts w:hint="cs"/>
          <w:b/>
          <w:bCs/>
          <w:sz w:val="24"/>
          <w:rtl/>
        </w:rPr>
        <w:t>نامه کارشناسی</w:t>
      </w:r>
      <w:r w:rsidRPr="00B26389">
        <w:rPr>
          <w:b/>
          <w:bCs/>
          <w:sz w:val="24"/>
        </w:rPr>
        <w:t xml:space="preserve"> </w:t>
      </w:r>
      <w:r w:rsidRPr="005958A4">
        <w:rPr>
          <w:rFonts w:hint="cs"/>
          <w:b/>
          <w:bCs/>
          <w:sz w:val="24"/>
          <w:rtl/>
        </w:rPr>
        <w:t>ارشد</w:t>
      </w:r>
      <w:r w:rsidRPr="00B26389">
        <w:rPr>
          <w:rFonts w:hint="cs"/>
          <w:b/>
          <w:bCs/>
          <w:sz w:val="24"/>
          <w:rtl/>
        </w:rPr>
        <w:t xml:space="preserve"> در رشته</w:t>
      </w:r>
      <w:r w:rsidR="00FC7FE3">
        <w:rPr>
          <w:rFonts w:hint="cs"/>
          <w:b/>
          <w:bCs/>
          <w:sz w:val="24"/>
          <w:rtl/>
        </w:rPr>
        <w:t>‌‌</w:t>
      </w:r>
    </w:p>
    <w:p w14:paraId="7DF3B3D9" w14:textId="77777777" w:rsidR="00B26389" w:rsidRPr="00B26389" w:rsidRDefault="005958A4" w:rsidP="00FD0F25">
      <w:pPr>
        <w:spacing w:line="240" w:lineRule="auto"/>
        <w:ind w:firstLine="0"/>
        <w:jc w:val="center"/>
        <w:rPr>
          <w:b/>
          <w:bCs/>
          <w:sz w:val="28"/>
          <w:szCs w:val="28"/>
          <w:rtl/>
        </w:rPr>
      </w:pPr>
      <w:r w:rsidRPr="005958A4">
        <w:rPr>
          <w:b/>
          <w:bCs/>
          <w:sz w:val="24"/>
          <w:rtl/>
        </w:rPr>
        <w:t>مهندس</w:t>
      </w:r>
      <w:r w:rsidRPr="005958A4">
        <w:rPr>
          <w:rFonts w:hint="cs"/>
          <w:b/>
          <w:bCs/>
          <w:sz w:val="24"/>
          <w:rtl/>
        </w:rPr>
        <w:t>ی</w:t>
      </w:r>
      <w:r w:rsidRPr="005958A4">
        <w:rPr>
          <w:b/>
          <w:bCs/>
          <w:sz w:val="24"/>
          <w:rtl/>
        </w:rPr>
        <w:t xml:space="preserve"> برق-</w:t>
      </w:r>
      <w:r w:rsidR="00FD0F25">
        <w:rPr>
          <w:rFonts w:hint="cs"/>
          <w:b/>
          <w:bCs/>
          <w:sz w:val="24"/>
          <w:rtl/>
        </w:rPr>
        <w:t xml:space="preserve"> </w:t>
      </w:r>
      <w:r w:rsidR="008001F3">
        <w:rPr>
          <w:b/>
          <w:bCs/>
          <w:sz w:val="24"/>
          <w:rtl/>
        </w:rPr>
        <w:t xml:space="preserve">مخابرات </w:t>
      </w:r>
      <w:r w:rsidRPr="005958A4">
        <w:rPr>
          <w:b/>
          <w:bCs/>
          <w:sz w:val="24"/>
          <w:rtl/>
        </w:rPr>
        <w:t>س</w:t>
      </w:r>
      <w:r w:rsidRPr="005958A4">
        <w:rPr>
          <w:rFonts w:hint="cs"/>
          <w:b/>
          <w:bCs/>
          <w:sz w:val="24"/>
          <w:rtl/>
        </w:rPr>
        <w:t>یستم</w:t>
      </w:r>
    </w:p>
    <w:p w14:paraId="09478E23" w14:textId="77777777" w:rsidR="00B26389" w:rsidRPr="00B26389" w:rsidRDefault="00B26389" w:rsidP="00B26389">
      <w:pPr>
        <w:spacing w:line="240" w:lineRule="auto"/>
        <w:ind w:firstLine="0"/>
        <w:jc w:val="center"/>
        <w:rPr>
          <w:b/>
          <w:bCs/>
          <w:sz w:val="28"/>
          <w:szCs w:val="28"/>
          <w:rtl/>
        </w:rPr>
      </w:pPr>
    </w:p>
    <w:p w14:paraId="19248366" w14:textId="77777777" w:rsidR="00B26389" w:rsidRPr="00B26389" w:rsidRDefault="00B26389" w:rsidP="00B26389">
      <w:pPr>
        <w:spacing w:line="240" w:lineRule="auto"/>
        <w:ind w:firstLine="0"/>
        <w:jc w:val="center"/>
        <w:rPr>
          <w:b/>
          <w:bCs/>
          <w:sz w:val="28"/>
          <w:szCs w:val="28"/>
          <w:rtl/>
        </w:rPr>
      </w:pPr>
    </w:p>
    <w:p w14:paraId="28D199C0" w14:textId="77777777" w:rsidR="00B26389" w:rsidRPr="00B26389" w:rsidRDefault="00B26389" w:rsidP="00B26389">
      <w:pPr>
        <w:spacing w:line="240" w:lineRule="auto"/>
        <w:ind w:firstLine="0"/>
        <w:jc w:val="center"/>
        <w:rPr>
          <w:b/>
          <w:bCs/>
          <w:sz w:val="28"/>
          <w:szCs w:val="28"/>
          <w:rtl/>
        </w:rPr>
      </w:pPr>
    </w:p>
    <w:p w14:paraId="0C042F59" w14:textId="77777777" w:rsidR="00B26389" w:rsidRPr="00B26389" w:rsidRDefault="005958A4" w:rsidP="005958A4">
      <w:pPr>
        <w:spacing w:line="240" w:lineRule="auto"/>
        <w:ind w:firstLine="0"/>
        <w:jc w:val="center"/>
        <w:rPr>
          <w:sz w:val="18"/>
          <w:rtl/>
          <w:lang w:bidi="fa-IR"/>
        </w:rPr>
      </w:pPr>
      <w:r w:rsidRPr="005958A4">
        <w:rPr>
          <w:b/>
          <w:bCs/>
          <w:sz w:val="28"/>
          <w:szCs w:val="28"/>
          <w:rtl/>
        </w:rPr>
        <w:t>بررس</w:t>
      </w:r>
      <w:r w:rsidRPr="005958A4">
        <w:rPr>
          <w:rFonts w:hint="cs"/>
          <w:b/>
          <w:bCs/>
          <w:sz w:val="28"/>
          <w:szCs w:val="28"/>
          <w:rtl/>
        </w:rPr>
        <w:t>ی</w:t>
      </w:r>
      <w:r w:rsidRPr="005958A4">
        <w:rPr>
          <w:b/>
          <w:bCs/>
          <w:sz w:val="28"/>
          <w:szCs w:val="28"/>
          <w:rtl/>
        </w:rPr>
        <w:t xml:space="preserve"> و مقا</w:t>
      </w:r>
      <w:r w:rsidRPr="005958A4">
        <w:rPr>
          <w:rFonts w:hint="cs"/>
          <w:b/>
          <w:bCs/>
          <w:sz w:val="28"/>
          <w:szCs w:val="28"/>
          <w:rtl/>
        </w:rPr>
        <w:t>یسه</w:t>
      </w:r>
      <w:r w:rsidRPr="005958A4">
        <w:rPr>
          <w:b/>
          <w:bCs/>
          <w:sz w:val="28"/>
          <w:szCs w:val="28"/>
          <w:rtl/>
        </w:rPr>
        <w:t xml:space="preserve"> روش</w:t>
      </w:r>
      <w:r w:rsidR="00FC7FE3">
        <w:rPr>
          <w:rFonts w:ascii="Cambria" w:hAnsi="Cambria" w:cs="Times New Roman" w:hint="cs"/>
          <w:b/>
          <w:bCs/>
          <w:sz w:val="28"/>
          <w:szCs w:val="28"/>
          <w:rtl/>
        </w:rPr>
        <w:t>‌‌</w:t>
      </w:r>
      <w:r w:rsidRPr="005958A4">
        <w:rPr>
          <w:rFonts w:hint="cs"/>
          <w:b/>
          <w:bCs/>
          <w:sz w:val="28"/>
          <w:szCs w:val="28"/>
          <w:rtl/>
        </w:rPr>
        <w:t>های</w:t>
      </w:r>
      <w:r w:rsidRPr="005958A4">
        <w:rPr>
          <w:b/>
          <w:bCs/>
          <w:sz w:val="28"/>
          <w:szCs w:val="28"/>
          <w:rtl/>
        </w:rPr>
        <w:t xml:space="preserve"> کاهش نو</w:t>
      </w:r>
      <w:r w:rsidRPr="005958A4">
        <w:rPr>
          <w:rFonts w:hint="cs"/>
          <w:b/>
          <w:bCs/>
          <w:sz w:val="28"/>
          <w:szCs w:val="28"/>
          <w:rtl/>
        </w:rPr>
        <w:t>یز</w:t>
      </w:r>
      <w:r w:rsidRPr="005958A4">
        <w:rPr>
          <w:b/>
          <w:bCs/>
          <w:sz w:val="28"/>
          <w:szCs w:val="28"/>
          <w:rtl/>
        </w:rPr>
        <w:t xml:space="preserve"> تصو</w:t>
      </w:r>
      <w:r w:rsidRPr="005958A4">
        <w:rPr>
          <w:rFonts w:hint="cs"/>
          <w:b/>
          <w:bCs/>
          <w:sz w:val="28"/>
          <w:szCs w:val="28"/>
          <w:rtl/>
        </w:rPr>
        <w:t>یر</w:t>
      </w:r>
      <w:r w:rsidRPr="005958A4">
        <w:rPr>
          <w:b/>
          <w:bCs/>
          <w:sz w:val="28"/>
          <w:szCs w:val="28"/>
          <w:rtl/>
        </w:rPr>
        <w:t xml:space="preserve"> با استفاده از </w:t>
      </w:r>
      <w:r w:rsidRPr="005958A4">
        <w:rPr>
          <w:rFonts w:hint="cs"/>
          <w:b/>
          <w:bCs/>
          <w:sz w:val="28"/>
          <w:szCs w:val="28"/>
          <w:rtl/>
        </w:rPr>
        <w:t>یادگیری</w:t>
      </w:r>
      <w:r w:rsidRPr="005958A4">
        <w:rPr>
          <w:b/>
          <w:bCs/>
          <w:sz w:val="28"/>
          <w:szCs w:val="28"/>
          <w:rtl/>
        </w:rPr>
        <w:t xml:space="preserve"> عم</w:t>
      </w:r>
      <w:r w:rsidRPr="005958A4">
        <w:rPr>
          <w:rFonts w:hint="cs"/>
          <w:b/>
          <w:bCs/>
          <w:sz w:val="28"/>
          <w:szCs w:val="28"/>
          <w:rtl/>
        </w:rPr>
        <w:t>یق</w:t>
      </w:r>
    </w:p>
    <w:p w14:paraId="17991F95" w14:textId="77777777" w:rsidR="00B26389" w:rsidRPr="00B26389" w:rsidRDefault="00B26389" w:rsidP="00B26389">
      <w:pPr>
        <w:spacing w:line="240" w:lineRule="auto"/>
        <w:ind w:firstLine="0"/>
        <w:jc w:val="center"/>
        <w:rPr>
          <w:sz w:val="18"/>
          <w:rtl/>
          <w:lang w:bidi="fa-IR"/>
        </w:rPr>
      </w:pPr>
    </w:p>
    <w:p w14:paraId="685D5E15" w14:textId="77777777" w:rsidR="00B26389" w:rsidRPr="00B26389" w:rsidRDefault="00B26389" w:rsidP="00B26389">
      <w:pPr>
        <w:spacing w:line="240" w:lineRule="auto"/>
        <w:ind w:firstLine="0"/>
        <w:jc w:val="center"/>
        <w:rPr>
          <w:sz w:val="18"/>
          <w:rtl/>
          <w:lang w:bidi="fa-IR"/>
        </w:rPr>
      </w:pPr>
    </w:p>
    <w:p w14:paraId="60EF4C5B" w14:textId="77777777" w:rsidR="00B26389" w:rsidRPr="00B26389" w:rsidRDefault="00B26389" w:rsidP="00B26389">
      <w:pPr>
        <w:spacing w:line="240" w:lineRule="auto"/>
        <w:ind w:firstLine="0"/>
        <w:jc w:val="center"/>
        <w:rPr>
          <w:sz w:val="18"/>
          <w:rtl/>
          <w:lang w:bidi="fa-IR"/>
        </w:rPr>
      </w:pPr>
      <w:r w:rsidRPr="00B26389">
        <w:rPr>
          <w:rFonts w:hint="cs"/>
          <w:sz w:val="18"/>
          <w:rtl/>
          <w:lang w:bidi="fa-IR"/>
        </w:rPr>
        <w:t>به کوشش</w:t>
      </w:r>
    </w:p>
    <w:p w14:paraId="57511B25" w14:textId="77777777" w:rsidR="00B26389" w:rsidRPr="00B26389" w:rsidRDefault="005958A4" w:rsidP="005958A4">
      <w:pPr>
        <w:spacing w:beforeLines="25" w:before="60" w:line="240" w:lineRule="auto"/>
        <w:ind w:firstLine="0"/>
        <w:jc w:val="center"/>
        <w:rPr>
          <w:b/>
          <w:bCs/>
          <w:sz w:val="24"/>
          <w:rtl/>
          <w:lang w:bidi="fa-IR"/>
        </w:rPr>
      </w:pPr>
      <w:r w:rsidRPr="005958A4">
        <w:rPr>
          <w:b/>
          <w:bCs/>
          <w:sz w:val="24"/>
          <w:rtl/>
        </w:rPr>
        <w:t>احمد عل</w:t>
      </w:r>
      <w:r w:rsidRPr="005958A4">
        <w:rPr>
          <w:rFonts w:hint="cs"/>
          <w:b/>
          <w:bCs/>
          <w:sz w:val="24"/>
          <w:rtl/>
        </w:rPr>
        <w:t>ی</w:t>
      </w:r>
      <w:r w:rsidRPr="005958A4">
        <w:rPr>
          <w:b/>
          <w:bCs/>
          <w:sz w:val="24"/>
          <w:rtl/>
        </w:rPr>
        <w:t xml:space="preserve"> رف</w:t>
      </w:r>
      <w:r w:rsidRPr="005958A4">
        <w:rPr>
          <w:rFonts w:hint="cs"/>
          <w:b/>
          <w:bCs/>
          <w:sz w:val="24"/>
          <w:rtl/>
        </w:rPr>
        <w:t>یعی</w:t>
      </w:r>
    </w:p>
    <w:p w14:paraId="5D8B3D58" w14:textId="77777777" w:rsidR="00B26389" w:rsidRPr="00B26389" w:rsidRDefault="00B26389" w:rsidP="00B26389">
      <w:pPr>
        <w:spacing w:beforeLines="25" w:before="60" w:line="240" w:lineRule="auto"/>
        <w:ind w:firstLine="0"/>
        <w:jc w:val="center"/>
        <w:rPr>
          <w:b/>
          <w:bCs/>
          <w:sz w:val="24"/>
          <w:rtl/>
          <w:lang w:bidi="fa-IR"/>
        </w:rPr>
      </w:pPr>
    </w:p>
    <w:p w14:paraId="41BD502E" w14:textId="77777777" w:rsidR="00B26389" w:rsidRPr="00B26389" w:rsidRDefault="00B26389" w:rsidP="00B26389">
      <w:pPr>
        <w:spacing w:beforeLines="25" w:before="60" w:line="240" w:lineRule="auto"/>
        <w:ind w:firstLine="0"/>
        <w:jc w:val="center"/>
        <w:rPr>
          <w:b/>
          <w:bCs/>
          <w:sz w:val="24"/>
          <w:rtl/>
          <w:lang w:bidi="fa-IR"/>
        </w:rPr>
      </w:pPr>
    </w:p>
    <w:p w14:paraId="16B9CE2E" w14:textId="77777777" w:rsidR="00B26389" w:rsidRPr="00B26389" w:rsidRDefault="00290547" w:rsidP="00290547">
      <w:pPr>
        <w:spacing w:line="240" w:lineRule="auto"/>
        <w:ind w:firstLine="0"/>
        <w:jc w:val="center"/>
        <w:rPr>
          <w:sz w:val="24"/>
          <w:rtl/>
          <w:lang w:bidi="fa-IR"/>
        </w:rPr>
      </w:pPr>
      <w:r>
        <w:rPr>
          <w:rFonts w:hint="cs"/>
          <w:sz w:val="24"/>
          <w:rtl/>
        </w:rPr>
        <w:t xml:space="preserve">استاد </w:t>
      </w:r>
      <w:r w:rsidR="00B26389" w:rsidRPr="00B26389">
        <w:rPr>
          <w:rFonts w:hint="cs"/>
          <w:sz w:val="24"/>
          <w:rtl/>
        </w:rPr>
        <w:t>راهنما</w:t>
      </w:r>
    </w:p>
    <w:p w14:paraId="7127698A" w14:textId="77777777" w:rsidR="00B26389" w:rsidRPr="00B26389" w:rsidRDefault="005958A4" w:rsidP="005958A4">
      <w:pPr>
        <w:spacing w:line="240" w:lineRule="auto"/>
        <w:ind w:firstLine="0"/>
        <w:jc w:val="center"/>
        <w:rPr>
          <w:b/>
          <w:bCs/>
          <w:sz w:val="24"/>
          <w:rtl/>
          <w:lang w:bidi="fa-IR"/>
        </w:rPr>
      </w:pPr>
      <w:r w:rsidRPr="005958A4">
        <w:rPr>
          <w:b/>
          <w:bCs/>
          <w:sz w:val="24"/>
          <w:rtl/>
        </w:rPr>
        <w:t>دکتر محمود فرهنگ</w:t>
      </w:r>
    </w:p>
    <w:p w14:paraId="1008C121" w14:textId="77777777" w:rsidR="00B26389" w:rsidRPr="00B26389" w:rsidRDefault="00B26389" w:rsidP="00B26389">
      <w:pPr>
        <w:spacing w:beforeLines="25" w:before="60" w:line="240" w:lineRule="auto"/>
        <w:ind w:firstLine="0"/>
        <w:jc w:val="center"/>
        <w:rPr>
          <w:sz w:val="18"/>
          <w:rtl/>
          <w:lang w:bidi="fa-IR"/>
        </w:rPr>
      </w:pPr>
    </w:p>
    <w:p w14:paraId="3AE5DB57" w14:textId="77777777" w:rsidR="00B26389" w:rsidRPr="00B26389" w:rsidRDefault="00B26389" w:rsidP="00B26389">
      <w:pPr>
        <w:spacing w:beforeLines="25" w:before="60" w:line="240" w:lineRule="auto"/>
        <w:ind w:firstLine="0"/>
        <w:jc w:val="center"/>
        <w:rPr>
          <w:sz w:val="18"/>
          <w:rtl/>
          <w:lang w:bidi="fa-IR"/>
        </w:rPr>
      </w:pPr>
    </w:p>
    <w:p w14:paraId="1F1C75F8" w14:textId="77777777" w:rsidR="00B26389" w:rsidRPr="00B26389" w:rsidRDefault="003D601C" w:rsidP="00C54A87">
      <w:pPr>
        <w:spacing w:line="240" w:lineRule="auto"/>
        <w:ind w:firstLine="0"/>
        <w:jc w:val="center"/>
        <w:rPr>
          <w:b/>
          <w:bCs/>
          <w:szCs w:val="28"/>
          <w:rtl/>
          <w:lang w:bidi="fa-IR"/>
        </w:rPr>
      </w:pPr>
      <w:r>
        <w:rPr>
          <w:rFonts w:hint="cs"/>
          <w:b/>
          <w:bCs/>
          <w:sz w:val="18"/>
          <w:rtl/>
          <w:lang w:bidi="fa-IR"/>
        </w:rPr>
        <w:t>شهریور</w:t>
      </w:r>
      <w:r w:rsidR="00C54A87" w:rsidRPr="00C54A87">
        <w:rPr>
          <w:b/>
          <w:bCs/>
          <w:sz w:val="18"/>
          <w:rtl/>
          <w:lang w:bidi="fa-IR"/>
        </w:rPr>
        <w:t xml:space="preserve"> </w:t>
      </w:r>
      <w:r w:rsidR="00B26389" w:rsidRPr="00B26389">
        <w:rPr>
          <w:rFonts w:hint="cs"/>
          <w:b/>
          <w:bCs/>
          <w:sz w:val="18"/>
          <w:rtl/>
          <w:lang w:bidi="fa-IR"/>
        </w:rPr>
        <w:t>139</w:t>
      </w:r>
      <w:r w:rsidR="00C54A87">
        <w:rPr>
          <w:rFonts w:hint="cs"/>
          <w:b/>
          <w:bCs/>
          <w:sz w:val="18"/>
          <w:rtl/>
          <w:lang w:bidi="fa-IR"/>
        </w:rPr>
        <w:t>9</w:t>
      </w:r>
    </w:p>
    <w:p w14:paraId="21E66B02" w14:textId="77777777" w:rsidR="005958A4" w:rsidRDefault="005958A4">
      <w:pPr>
        <w:bidi w:val="0"/>
        <w:spacing w:after="200" w:line="276" w:lineRule="auto"/>
        <w:ind w:firstLine="0"/>
        <w:jc w:val="left"/>
        <w:rPr>
          <w:b/>
          <w:bCs/>
          <w:szCs w:val="28"/>
          <w:rtl/>
          <w:lang w:bidi="fa-IR"/>
        </w:rPr>
      </w:pPr>
      <w:r>
        <w:rPr>
          <w:b/>
          <w:bCs/>
          <w:szCs w:val="28"/>
          <w:rtl/>
          <w:lang w:bidi="fa-IR"/>
        </w:rPr>
        <w:lastRenderedPageBreak/>
        <w:br w:type="page"/>
      </w:r>
    </w:p>
    <w:p w14:paraId="1FA4033F" w14:textId="77777777" w:rsidR="006D20F7" w:rsidRDefault="00EE7629">
      <w:pPr>
        <w:rPr>
          <w:rtl/>
        </w:rPr>
      </w:pPr>
      <w:r w:rsidRPr="00EE7629">
        <w:rPr>
          <w:rFonts w:cs="Arial"/>
          <w:noProof/>
          <w:rtl/>
        </w:rPr>
        <w:lastRenderedPageBreak/>
        <w:drawing>
          <wp:inline distT="0" distB="0" distL="0" distR="0" wp14:anchorId="5092A009" wp14:editId="24124985">
            <wp:extent cx="3783055" cy="4528800"/>
            <wp:effectExtent l="0" t="0" r="8255" b="5715"/>
            <wp:docPr id="1" name="Picture 12" descr="0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023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3055" cy="4528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21D415B" w14:textId="77777777" w:rsidR="006D20F7" w:rsidRDefault="006D20F7">
      <w:pPr>
        <w:rPr>
          <w:rtl/>
        </w:rPr>
      </w:pPr>
    </w:p>
    <w:p w14:paraId="6761261C" w14:textId="77777777" w:rsidR="006D20F7" w:rsidRDefault="006D20F7">
      <w:pPr>
        <w:rPr>
          <w:rtl/>
        </w:rPr>
      </w:pPr>
    </w:p>
    <w:p w14:paraId="14FFE94D" w14:textId="77777777" w:rsidR="006D20F7" w:rsidRDefault="006D20F7">
      <w:pPr>
        <w:rPr>
          <w:rtl/>
        </w:rPr>
      </w:pPr>
    </w:p>
    <w:p w14:paraId="38A5DC61" w14:textId="77777777" w:rsidR="006D20F7" w:rsidRDefault="006D20F7">
      <w:pPr>
        <w:rPr>
          <w:rtl/>
        </w:rPr>
      </w:pPr>
    </w:p>
    <w:p w14:paraId="4E0451ED" w14:textId="77777777" w:rsidR="006D20F7" w:rsidRDefault="006D20F7">
      <w:pPr>
        <w:rPr>
          <w:rtl/>
        </w:rPr>
      </w:pPr>
    </w:p>
    <w:p w14:paraId="16C7BF07" w14:textId="77777777" w:rsidR="006D20F7" w:rsidRDefault="006D20F7">
      <w:pPr>
        <w:rPr>
          <w:rtl/>
        </w:rPr>
      </w:pPr>
    </w:p>
    <w:p w14:paraId="07F81F6D" w14:textId="77777777" w:rsidR="006D20F7" w:rsidRDefault="006D20F7"/>
    <w:p w14:paraId="54DA4EB2" w14:textId="77777777" w:rsidR="00BB13BF" w:rsidRDefault="00BB13BF">
      <w:pPr>
        <w:rPr>
          <w:rtl/>
        </w:rPr>
      </w:pPr>
    </w:p>
    <w:p w14:paraId="5609E20C" w14:textId="77777777" w:rsidR="00C54A87" w:rsidRDefault="00C54A87">
      <w:pPr>
        <w:bidi w:val="0"/>
        <w:spacing w:after="200" w:line="276" w:lineRule="auto"/>
        <w:ind w:firstLine="0"/>
        <w:jc w:val="left"/>
        <w:rPr>
          <w:rtl/>
        </w:rPr>
      </w:pPr>
      <w:r>
        <w:rPr>
          <w:rtl/>
        </w:rPr>
        <w:br w:type="page"/>
      </w:r>
    </w:p>
    <w:p w14:paraId="5431C8F7" w14:textId="77777777" w:rsidR="00EE7629" w:rsidRPr="00CF3ED0" w:rsidRDefault="00EE7629" w:rsidP="00EE7629">
      <w:pPr>
        <w:spacing w:line="240" w:lineRule="auto"/>
        <w:ind w:firstLine="0"/>
        <w:jc w:val="center"/>
        <w:rPr>
          <w:rFonts w:eastAsia="Calibri"/>
          <w:b/>
          <w:bCs/>
          <w:rtl/>
          <w:lang w:bidi="fa-IR"/>
        </w:rPr>
      </w:pPr>
      <w:r w:rsidRPr="00CF3ED0">
        <w:rPr>
          <w:rFonts w:eastAsia="Calibri" w:hint="cs"/>
          <w:b/>
          <w:bCs/>
          <w:rtl/>
          <w:lang w:bidi="fa-IR"/>
        </w:rPr>
        <w:lastRenderedPageBreak/>
        <w:t>به نام خدا</w:t>
      </w:r>
    </w:p>
    <w:p w14:paraId="14F78712" w14:textId="77777777" w:rsidR="00EE7629" w:rsidRPr="00F8444D" w:rsidRDefault="00EE7629" w:rsidP="009834E8">
      <w:pPr>
        <w:spacing w:line="240" w:lineRule="auto"/>
        <w:ind w:firstLine="0"/>
        <w:jc w:val="center"/>
        <w:rPr>
          <w:rFonts w:eastAsia="Calibri"/>
          <w:rtl/>
          <w:lang w:bidi="fa-IR"/>
        </w:rPr>
      </w:pPr>
    </w:p>
    <w:p w14:paraId="7705811F" w14:textId="77777777" w:rsidR="00EE7629" w:rsidRPr="004F7CD4" w:rsidRDefault="00EE7629" w:rsidP="00EE7629">
      <w:pPr>
        <w:spacing w:line="240" w:lineRule="auto"/>
        <w:ind w:firstLine="0"/>
        <w:jc w:val="center"/>
        <w:rPr>
          <w:rFonts w:eastAsia="Calibri"/>
          <w:sz w:val="18"/>
          <w:rtl/>
          <w:lang w:bidi="fa-IR"/>
        </w:rPr>
      </w:pPr>
      <w:r w:rsidRPr="004F7CD4">
        <w:rPr>
          <w:rFonts w:eastAsia="Calibri" w:hint="cs"/>
          <w:b/>
          <w:bCs/>
          <w:rtl/>
          <w:lang w:bidi="fa-IR"/>
        </w:rPr>
        <w:t>تعهدنامه</w:t>
      </w:r>
    </w:p>
    <w:p w14:paraId="29377C52" w14:textId="77777777" w:rsidR="00EE7629" w:rsidRPr="00F8444D" w:rsidRDefault="00EE7629" w:rsidP="00EE7629">
      <w:pPr>
        <w:spacing w:line="240" w:lineRule="auto"/>
        <w:ind w:firstLine="28"/>
        <w:jc w:val="center"/>
        <w:rPr>
          <w:rFonts w:eastAsia="Calibri"/>
          <w:rtl/>
          <w:lang w:bidi="fa-IR"/>
        </w:rPr>
      </w:pPr>
    </w:p>
    <w:p w14:paraId="50A92B95" w14:textId="77777777" w:rsidR="00EE7629" w:rsidRPr="005E4455" w:rsidRDefault="00EE7629" w:rsidP="00F810FC">
      <w:pPr>
        <w:spacing w:line="240" w:lineRule="auto"/>
        <w:ind w:firstLine="0"/>
        <w:rPr>
          <w:sz w:val="24"/>
          <w:rtl/>
        </w:rPr>
      </w:pPr>
      <w:r w:rsidRPr="005E4455">
        <w:rPr>
          <w:rFonts w:hint="cs"/>
          <w:sz w:val="24"/>
          <w:rtl/>
        </w:rPr>
        <w:t>این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 xml:space="preserve">جانب </w:t>
      </w:r>
      <w:r w:rsidR="005E4455" w:rsidRPr="005E4455">
        <w:rPr>
          <w:rFonts w:hint="cs"/>
          <w:sz w:val="24"/>
          <w:rtl/>
        </w:rPr>
        <w:t>احمد علی رفیعی</w:t>
      </w:r>
      <w:r w:rsidRPr="005E4455">
        <w:rPr>
          <w:rFonts w:hint="cs"/>
          <w:sz w:val="24"/>
          <w:rtl/>
        </w:rPr>
        <w:t xml:space="preserve"> به شماره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 xml:space="preserve"> دانشجویی </w:t>
      </w:r>
      <w:r w:rsidR="005E4455" w:rsidRPr="005E4455">
        <w:rPr>
          <w:rFonts w:hint="cs"/>
          <w:sz w:val="24"/>
          <w:rtl/>
          <w:lang w:bidi="fa-IR"/>
        </w:rPr>
        <w:t>9630712</w:t>
      </w:r>
      <w:r w:rsidRPr="005E4455">
        <w:rPr>
          <w:rFonts w:hint="cs"/>
          <w:sz w:val="24"/>
          <w:rtl/>
        </w:rPr>
        <w:t xml:space="preserve"> دانشجوی مقطع </w:t>
      </w:r>
      <w:r w:rsidR="005E4455" w:rsidRPr="005E4455">
        <w:rPr>
          <w:rFonts w:hint="cs"/>
          <w:sz w:val="24"/>
          <w:rtl/>
        </w:rPr>
        <w:t>کارشناسی ارشد</w:t>
      </w:r>
      <w:r w:rsidRPr="005E4455">
        <w:rPr>
          <w:rFonts w:hint="cs"/>
          <w:sz w:val="24"/>
          <w:rtl/>
        </w:rPr>
        <w:t xml:space="preserve"> تأیید می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کنم که این پایان</w:t>
      </w:r>
      <w:r w:rsidR="00FC7FE3">
        <w:rPr>
          <w:rFonts w:hint="cs"/>
          <w:sz w:val="24"/>
          <w:rtl/>
        </w:rPr>
        <w:t>‌‌</w:t>
      </w:r>
      <w:r w:rsidR="005E4455" w:rsidRPr="005E4455">
        <w:rPr>
          <w:rFonts w:hint="cs"/>
          <w:sz w:val="24"/>
          <w:rtl/>
        </w:rPr>
        <w:t>نامه</w:t>
      </w:r>
      <w:r w:rsidRPr="005E4455">
        <w:rPr>
          <w:rFonts w:hint="cs"/>
          <w:sz w:val="24"/>
          <w:rtl/>
        </w:rPr>
        <w:t xml:space="preserve"> حاصل پژوهش خودم است و در مواردی که از منابع دیگران استفاده شده، نشانی دقیق و مشخصات کامل آن را نوشته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ام. همچنین اظهار می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نمایم که تحقیق و موضوع پایان</w:t>
      </w:r>
      <w:r w:rsidR="00FC7FE3">
        <w:rPr>
          <w:rFonts w:hint="cs"/>
          <w:sz w:val="24"/>
          <w:rtl/>
        </w:rPr>
        <w:t>‌‌</w:t>
      </w:r>
      <w:r w:rsidR="005E4455" w:rsidRPr="005E4455">
        <w:rPr>
          <w:rFonts w:hint="cs"/>
          <w:sz w:val="24"/>
          <w:rtl/>
        </w:rPr>
        <w:t>نامه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ام</w:t>
      </w:r>
      <w:r w:rsidR="00F810FC">
        <w:rPr>
          <w:rFonts w:hint="cs"/>
          <w:sz w:val="24"/>
          <w:rtl/>
        </w:rPr>
        <w:t xml:space="preserve"> </w:t>
      </w:r>
      <w:r w:rsidRPr="005E4455">
        <w:rPr>
          <w:rFonts w:hint="cs"/>
          <w:sz w:val="24"/>
          <w:rtl/>
        </w:rPr>
        <w:t>تکراری نیست و موارد زیر را نیز تعهد می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کنم:</w:t>
      </w:r>
    </w:p>
    <w:p w14:paraId="04F9CC26" w14:textId="77777777" w:rsidR="00EE7629" w:rsidRPr="005E4455" w:rsidRDefault="00EE7629" w:rsidP="005E4455">
      <w:pPr>
        <w:spacing w:line="240" w:lineRule="auto"/>
        <w:ind w:firstLine="0"/>
        <w:rPr>
          <w:rFonts w:eastAsia="Calibri"/>
          <w:rtl/>
          <w:lang w:bidi="fa-IR"/>
        </w:rPr>
      </w:pPr>
      <w:r w:rsidRPr="005E4455">
        <w:rPr>
          <w:rFonts w:eastAsia="Calibri" w:hint="cs"/>
          <w:rtl/>
          <w:lang w:bidi="fa-IR"/>
        </w:rPr>
        <w:t>1- بدون کسب مجوز دانشگاه شیراز و اجازه از استاد</w:t>
      </w:r>
      <w:r w:rsidR="005E4455" w:rsidRPr="005E4455">
        <w:rPr>
          <w:rFonts w:eastAsia="Calibri" w:hint="cs"/>
          <w:rtl/>
          <w:lang w:bidi="fa-IR"/>
        </w:rPr>
        <w:t xml:space="preserve"> راهنما</w:t>
      </w:r>
      <w:r w:rsidRPr="005E4455">
        <w:rPr>
          <w:rFonts w:eastAsia="Calibri" w:hint="cs"/>
          <w:rtl/>
          <w:lang w:bidi="fa-IR"/>
        </w:rPr>
        <w:t>، تمام یا قسمتی از دستاوردهای پایان</w:t>
      </w:r>
      <w:r w:rsidR="00FC7FE3">
        <w:rPr>
          <w:rFonts w:eastAsia="Calibri" w:hint="cs"/>
          <w:rtl/>
          <w:lang w:bidi="fa-IR"/>
        </w:rPr>
        <w:t>‌‌</w:t>
      </w:r>
      <w:r w:rsidR="005E4455" w:rsidRPr="005E4455">
        <w:rPr>
          <w:rFonts w:eastAsia="Calibri" w:hint="cs"/>
          <w:rtl/>
          <w:lang w:bidi="fa-IR"/>
        </w:rPr>
        <w:t>نامه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 xml:space="preserve"> خود را در مجامع و رسانه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>های علمی اعم از همایش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 xml:space="preserve">ها و مجلات داخلی و خارجی به صورت مکتوب یا غیرمکتوب منتشر ننمایم. </w:t>
      </w:r>
    </w:p>
    <w:p w14:paraId="7E19792F" w14:textId="77777777" w:rsidR="00EE7629" w:rsidRPr="005E4455" w:rsidRDefault="00EE7629" w:rsidP="00F810FC">
      <w:pPr>
        <w:spacing w:line="240" w:lineRule="auto"/>
        <w:ind w:firstLine="0"/>
        <w:rPr>
          <w:rFonts w:eastAsia="Calibri"/>
          <w:lang w:bidi="fa-IR"/>
        </w:rPr>
      </w:pPr>
      <w:r w:rsidRPr="005E4455">
        <w:rPr>
          <w:rFonts w:eastAsia="Calibri" w:hint="cs"/>
          <w:rtl/>
          <w:lang w:bidi="fa-IR"/>
        </w:rPr>
        <w:t>2- اسامی افراد خارج از کمیته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 xml:space="preserve"> پایان</w:t>
      </w:r>
      <w:r w:rsidR="00FC7FE3">
        <w:rPr>
          <w:rFonts w:eastAsia="Calibri" w:hint="cs"/>
          <w:rtl/>
          <w:lang w:bidi="fa-IR"/>
        </w:rPr>
        <w:t>‌‌</w:t>
      </w:r>
      <w:r w:rsidR="00F810FC">
        <w:rPr>
          <w:rFonts w:eastAsia="Calibri" w:hint="cs"/>
          <w:rtl/>
          <w:lang w:bidi="fa-IR"/>
        </w:rPr>
        <w:t>نامه</w:t>
      </w:r>
      <w:r w:rsidRPr="005E4455">
        <w:rPr>
          <w:rFonts w:eastAsia="Calibri" w:hint="cs"/>
          <w:rtl/>
          <w:lang w:bidi="fa-IR"/>
        </w:rPr>
        <w:t xml:space="preserve"> را بدون اجازه</w:t>
      </w:r>
      <w:r w:rsidR="00FC7FE3">
        <w:rPr>
          <w:rFonts w:eastAsia="Calibri" w:hint="cs"/>
          <w:rtl/>
          <w:lang w:bidi="fa-IR"/>
        </w:rPr>
        <w:t>‌‌</w:t>
      </w:r>
      <w:r w:rsidR="0068243B" w:rsidRPr="005E4455">
        <w:rPr>
          <w:rFonts w:eastAsia="Calibri" w:hint="cs"/>
          <w:rtl/>
          <w:lang w:bidi="fa-IR"/>
        </w:rPr>
        <w:t xml:space="preserve"> 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>استاد</w:t>
      </w:r>
      <w:r w:rsidR="005E4455" w:rsidRPr="005E4455">
        <w:rPr>
          <w:rFonts w:eastAsia="Calibri" w:hint="cs"/>
          <w:rtl/>
          <w:lang w:bidi="fa-IR"/>
        </w:rPr>
        <w:t xml:space="preserve"> </w:t>
      </w:r>
      <w:r w:rsidRPr="005E4455">
        <w:rPr>
          <w:rFonts w:eastAsia="Calibri" w:hint="cs"/>
          <w:rtl/>
          <w:lang w:bidi="fa-IR"/>
        </w:rPr>
        <w:t>راهنما به جمع نویسندگان مقاله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>های مستخرج از پایان</w:t>
      </w:r>
      <w:r w:rsidR="00FC7FE3">
        <w:rPr>
          <w:rFonts w:eastAsia="Calibri" w:hint="cs"/>
          <w:rtl/>
          <w:lang w:bidi="fa-IR"/>
        </w:rPr>
        <w:t>‌‌</w:t>
      </w:r>
      <w:r w:rsidR="00F810FC">
        <w:rPr>
          <w:rFonts w:eastAsia="Calibri" w:hint="cs"/>
          <w:rtl/>
          <w:lang w:bidi="fa-IR"/>
        </w:rPr>
        <w:t>نامه</w:t>
      </w:r>
      <w:r w:rsidRPr="005E4455">
        <w:rPr>
          <w:rFonts w:eastAsia="Calibri" w:hint="cs"/>
          <w:rtl/>
          <w:lang w:bidi="fa-IR"/>
        </w:rPr>
        <w:t xml:space="preserve"> اضافه نکنم. </w:t>
      </w:r>
    </w:p>
    <w:p w14:paraId="324B06CC" w14:textId="77777777" w:rsidR="00EE7629" w:rsidRPr="005E4455" w:rsidRDefault="00EE7629" w:rsidP="005E4455">
      <w:pPr>
        <w:spacing w:line="240" w:lineRule="auto"/>
        <w:ind w:firstLine="0"/>
        <w:rPr>
          <w:rFonts w:eastAsia="Calibri"/>
          <w:rtl/>
          <w:lang w:bidi="fa-IR"/>
        </w:rPr>
      </w:pPr>
      <w:r w:rsidRPr="005E4455">
        <w:rPr>
          <w:rFonts w:eastAsia="Calibri" w:hint="cs"/>
          <w:rtl/>
          <w:lang w:bidi="fa-IR"/>
        </w:rPr>
        <w:t>3- از درج نشانی یا وابستگی کاری (</w:t>
      </w:r>
      <w:r w:rsidRPr="005E4455">
        <w:rPr>
          <w:rFonts w:eastAsia="Calibri"/>
          <w:lang w:bidi="fa-IR"/>
        </w:rPr>
        <w:t>affiliation</w:t>
      </w:r>
      <w:r w:rsidRPr="005E4455">
        <w:rPr>
          <w:rFonts w:eastAsia="Calibri" w:hint="cs"/>
          <w:rtl/>
          <w:lang w:bidi="fa-IR"/>
        </w:rPr>
        <w:t xml:space="preserve">) </w:t>
      </w:r>
      <w:r w:rsidRPr="005E4455">
        <w:rPr>
          <w:rFonts w:eastAsia="Calibri" w:hint="cs"/>
          <w:sz w:val="24"/>
          <w:rtl/>
          <w:lang w:bidi="fa-IR"/>
        </w:rPr>
        <w:t>نویسندگان سازمان</w:t>
      </w:r>
      <w:r w:rsidR="00FC7FE3">
        <w:rPr>
          <w:rFonts w:eastAsia="Calibri" w:hint="cs"/>
          <w:sz w:val="24"/>
          <w:rtl/>
          <w:lang w:bidi="fa-IR"/>
        </w:rPr>
        <w:t>‌‌</w:t>
      </w:r>
      <w:r w:rsidRPr="005E4455">
        <w:rPr>
          <w:rFonts w:eastAsia="Calibri" w:hint="cs"/>
          <w:sz w:val="24"/>
          <w:rtl/>
          <w:lang w:bidi="fa-IR"/>
        </w:rPr>
        <w:t>های دیگر (غیر از دانشگاه شیراز) در مقاله</w:t>
      </w:r>
      <w:r w:rsidR="00FC7FE3">
        <w:rPr>
          <w:rFonts w:eastAsia="Calibri" w:hint="cs"/>
          <w:sz w:val="24"/>
          <w:rtl/>
          <w:lang w:bidi="fa-IR"/>
        </w:rPr>
        <w:t>‌‌</w:t>
      </w:r>
      <w:r w:rsidRPr="005E4455">
        <w:rPr>
          <w:rFonts w:eastAsia="Calibri" w:hint="cs"/>
          <w:sz w:val="24"/>
          <w:rtl/>
          <w:lang w:bidi="fa-IR"/>
        </w:rPr>
        <w:t xml:space="preserve">های مستخرج از </w:t>
      </w:r>
      <w:r w:rsidRPr="005E4455">
        <w:rPr>
          <w:rFonts w:hint="cs"/>
          <w:sz w:val="24"/>
          <w:rtl/>
        </w:rPr>
        <w:t>پایان</w:t>
      </w:r>
      <w:r w:rsidR="00FC7FE3">
        <w:rPr>
          <w:rFonts w:hint="cs"/>
          <w:sz w:val="24"/>
          <w:rtl/>
        </w:rPr>
        <w:t>‌‌</w:t>
      </w:r>
      <w:r w:rsidR="005E4455" w:rsidRPr="005E4455">
        <w:rPr>
          <w:rFonts w:hint="cs"/>
          <w:sz w:val="24"/>
          <w:rtl/>
        </w:rPr>
        <w:t>نامه</w:t>
      </w:r>
      <w:r w:rsidRPr="005E4455">
        <w:rPr>
          <w:rFonts w:eastAsia="Calibri" w:hint="cs"/>
          <w:sz w:val="24"/>
          <w:rtl/>
          <w:lang w:bidi="fa-IR"/>
        </w:rPr>
        <w:t xml:space="preserve"> بدون تأیید </w:t>
      </w:r>
      <w:r w:rsidRPr="005E4455">
        <w:rPr>
          <w:rFonts w:hint="cs"/>
          <w:sz w:val="24"/>
          <w:rtl/>
        </w:rPr>
        <w:t>استاد</w:t>
      </w:r>
      <w:r w:rsidRPr="005E4455">
        <w:rPr>
          <w:rFonts w:eastAsia="Calibri" w:hint="cs"/>
          <w:sz w:val="24"/>
          <w:rtl/>
          <w:lang w:bidi="fa-IR"/>
        </w:rPr>
        <w:t xml:space="preserve"> راهنما اجتناب نمایم. </w:t>
      </w:r>
    </w:p>
    <w:p w14:paraId="03508A5E" w14:textId="77777777" w:rsidR="00EE7629" w:rsidRPr="005E4455" w:rsidRDefault="00EE7629" w:rsidP="008669F2">
      <w:pPr>
        <w:spacing w:line="240" w:lineRule="auto"/>
        <w:ind w:firstLine="0"/>
        <w:rPr>
          <w:rFonts w:eastAsia="Calibri"/>
          <w:rtl/>
          <w:lang w:bidi="fa-IR"/>
        </w:rPr>
      </w:pPr>
      <w:r w:rsidRPr="005E4455">
        <w:rPr>
          <w:rFonts w:eastAsia="Calibri" w:hint="cs"/>
          <w:rtl/>
          <w:lang w:bidi="fa-IR"/>
        </w:rPr>
        <w:t>همه حقوق مادی و معنوی این اثر مطابق با آیین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>نامه</w:t>
      </w:r>
      <w:r w:rsidR="00FC7FE3">
        <w:rPr>
          <w:rFonts w:eastAsia="Calibri" w:hint="cs"/>
          <w:rtl/>
          <w:lang w:bidi="fa-IR"/>
        </w:rPr>
        <w:t>‌‌</w:t>
      </w:r>
      <w:r w:rsidRPr="005E4455">
        <w:rPr>
          <w:rFonts w:eastAsia="Calibri" w:hint="cs"/>
          <w:rtl/>
          <w:lang w:bidi="fa-IR"/>
        </w:rPr>
        <w:t xml:space="preserve"> مالکیت فکری، متعلق به دانشگاه شیراز است. چنانچه مبادرت به عملی خلاف این تعهدنامه محرز گردد، دانشگاه شیراز در هر زمان و به هر نحو مقتضی حق هرگونه اقدام قانونی را در استیفای حقوق خود دارد.</w:t>
      </w:r>
    </w:p>
    <w:p w14:paraId="43D8EBD9" w14:textId="77777777" w:rsidR="00EE7629" w:rsidRPr="00F8444D" w:rsidRDefault="007A3603" w:rsidP="00EE7629">
      <w:pPr>
        <w:spacing w:line="240" w:lineRule="auto"/>
        <w:ind w:firstLine="333"/>
        <w:rPr>
          <w:rFonts w:eastAsia="Calibri"/>
          <w:rtl/>
          <w:lang w:bidi="fa-IR"/>
        </w:rPr>
      </w:pPr>
      <w:r>
        <w:rPr>
          <w:rFonts w:eastAsia="Calibri"/>
          <w:noProof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C9B46DC" wp14:editId="1BFA5412">
                <wp:simplePos x="0" y="0"/>
                <wp:positionH relativeFrom="column">
                  <wp:posOffset>232410</wp:posOffset>
                </wp:positionH>
                <wp:positionV relativeFrom="paragraph">
                  <wp:posOffset>180340</wp:posOffset>
                </wp:positionV>
                <wp:extent cx="45085" cy="828675"/>
                <wp:effectExtent l="0" t="0" r="0" b="0"/>
                <wp:wrapNone/>
                <wp:docPr id="1956" name="Text Box 19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5085" cy="8286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805F5FE" w14:textId="77777777" w:rsidR="00E53E83" w:rsidRPr="005B621D" w:rsidRDefault="00E53E83" w:rsidP="00EE762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C9B46DC" id="_x0000_t202" coordsize="21600,21600" o:spt="202" path="m,l,21600r21600,l21600,xe">
                <v:stroke joinstyle="miter"/>
                <v:path gradientshapeok="t" o:connecttype="rect"/>
              </v:shapetype>
              <v:shape id="Text Box 1956" o:spid="_x0000_s1026" type="#_x0000_t202" style="position:absolute;left:0;text-align:left;margin-left:18.3pt;margin-top:14.2pt;width:3.55pt;height:65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" fillcolor="white [3201]" stroked="f" strokeweight=".5pt">
                <v:textbox>
                  <w:txbxContent>
                    <w:p w14:paraId="5805F5FE" w14:textId="77777777" w:rsidR="00E53E83" w:rsidRPr="005B621D" w:rsidRDefault="00E53E83" w:rsidP="00EE7629"/>
                  </w:txbxContent>
                </v:textbox>
              </v:shape>
            </w:pict>
          </mc:Fallback>
        </mc:AlternateContent>
      </w:r>
    </w:p>
    <w:p w14:paraId="73DCCA69" w14:textId="77777777" w:rsidR="00EE7629" w:rsidRPr="00F8444D" w:rsidRDefault="00EE7629" w:rsidP="00EE7629">
      <w:pPr>
        <w:spacing w:line="240" w:lineRule="auto"/>
        <w:ind w:firstLine="333"/>
        <w:rPr>
          <w:rFonts w:eastAsia="Calibri"/>
          <w:rtl/>
          <w:lang w:bidi="fa-IR"/>
        </w:rPr>
      </w:pPr>
    </w:p>
    <w:p w14:paraId="784E022C" w14:textId="77777777" w:rsidR="00EE7629" w:rsidRPr="005B621D" w:rsidRDefault="008669F2" w:rsidP="008669F2">
      <w:pPr>
        <w:spacing w:line="240" w:lineRule="auto"/>
        <w:ind w:firstLine="0"/>
        <w:jc w:val="center"/>
        <w:rPr>
          <w:sz w:val="24"/>
          <w:rtl/>
          <w:lang w:bidi="fa-IR"/>
        </w:rPr>
      </w:pPr>
      <w:r>
        <w:rPr>
          <w:rFonts w:hint="cs"/>
          <w:sz w:val="24"/>
          <w:rtl/>
          <w:lang w:bidi="fa-IR"/>
        </w:rPr>
        <w:t>احمد علی رفیعی</w:t>
      </w:r>
    </w:p>
    <w:p w14:paraId="63B63EB4" w14:textId="77777777" w:rsidR="00EE7629" w:rsidRPr="00F8444D" w:rsidRDefault="00EE7629" w:rsidP="00EE7629">
      <w:pPr>
        <w:spacing w:line="240" w:lineRule="auto"/>
        <w:ind w:firstLine="0"/>
        <w:jc w:val="center"/>
        <w:rPr>
          <w:rFonts w:eastAsia="Calibri"/>
          <w:rtl/>
          <w:lang w:bidi="fa-IR"/>
        </w:rPr>
      </w:pPr>
    </w:p>
    <w:p w14:paraId="61906ECF" w14:textId="77777777" w:rsidR="00EE7629" w:rsidRDefault="00EE7629" w:rsidP="008669F2">
      <w:pPr>
        <w:spacing w:line="240" w:lineRule="auto"/>
        <w:ind w:firstLine="0"/>
        <w:jc w:val="center"/>
        <w:rPr>
          <w:sz w:val="24"/>
          <w:lang w:bidi="fa-IR"/>
        </w:rPr>
      </w:pPr>
      <w:r w:rsidRPr="00E11C8D">
        <w:rPr>
          <w:rFonts w:hint="cs"/>
          <w:sz w:val="24"/>
          <w:rtl/>
          <w:lang w:bidi="fa-IR"/>
        </w:rPr>
        <w:t>امضا و تاریخ:</w:t>
      </w:r>
    </w:p>
    <w:p w14:paraId="7CF7D8DB" w14:textId="77777777" w:rsidR="00EE7629" w:rsidRDefault="001F04C4" w:rsidP="001F04C4">
      <w:pPr>
        <w:spacing w:line="240" w:lineRule="auto"/>
        <w:ind w:firstLine="0"/>
        <w:jc w:val="center"/>
        <w:rPr>
          <w:sz w:val="24"/>
          <w:rtl/>
          <w:lang w:bidi="fa-IR"/>
        </w:rPr>
      </w:pPr>
      <w:r>
        <w:rPr>
          <w:rFonts w:hint="cs"/>
          <w:sz w:val="24"/>
          <w:rtl/>
          <w:lang w:bidi="fa-IR"/>
        </w:rPr>
        <w:t>8/8/1399</w:t>
      </w:r>
    </w:p>
    <w:p w14:paraId="4B474BB5" w14:textId="77777777" w:rsidR="001F04C4" w:rsidRDefault="00C85B3A" w:rsidP="001F04C4">
      <w:pPr>
        <w:spacing w:line="240" w:lineRule="auto"/>
        <w:ind w:firstLine="0"/>
        <w:jc w:val="center"/>
        <w:rPr>
          <w:sz w:val="24"/>
          <w:rtl/>
          <w:lang w:bidi="fa-IR"/>
        </w:rPr>
      </w:pPr>
      <w:r w:rsidRPr="00C85B3A">
        <w:rPr>
          <w:noProof/>
          <w:sz w:val="24"/>
          <w:rtl/>
        </w:rPr>
        <w:drawing>
          <wp:inline distT="0" distB="0" distL="0" distR="0" wp14:anchorId="6D77EA9D" wp14:editId="2C706C18">
            <wp:extent cx="959503" cy="760721"/>
            <wp:effectExtent l="0" t="0" r="0" b="1905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5" descr="C:\Users\NP\Desktop\WhatsApp Image 2020-10-29 at 16.04.15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9503" cy="760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304C3A" w14:textId="77777777" w:rsidR="001F04C4" w:rsidRPr="001F04C4" w:rsidRDefault="001F04C4" w:rsidP="001F04C4">
      <w:pPr>
        <w:spacing w:line="240" w:lineRule="auto"/>
        <w:ind w:firstLine="0"/>
        <w:jc w:val="center"/>
        <w:rPr>
          <w:sz w:val="24"/>
          <w:rtl/>
          <w:lang w:bidi="fa-IR"/>
        </w:rPr>
      </w:pPr>
    </w:p>
    <w:p w14:paraId="1CE90F02" w14:textId="77777777" w:rsidR="005E4455" w:rsidRDefault="005E4455">
      <w:pPr>
        <w:bidi w:val="0"/>
        <w:spacing w:after="200" w:line="276" w:lineRule="auto"/>
        <w:ind w:firstLine="0"/>
        <w:jc w:val="left"/>
        <w:rPr>
          <w:rtl/>
        </w:rPr>
      </w:pPr>
      <w:r>
        <w:rPr>
          <w:rtl/>
        </w:rPr>
        <w:br w:type="page"/>
      </w:r>
    </w:p>
    <w:p w14:paraId="33F19393" w14:textId="77777777" w:rsidR="00921FBC" w:rsidRPr="00B24694" w:rsidRDefault="00921FBC" w:rsidP="005E4455">
      <w:pPr>
        <w:spacing w:line="240" w:lineRule="auto"/>
        <w:ind w:firstLine="0"/>
        <w:jc w:val="center"/>
        <w:rPr>
          <w:sz w:val="24"/>
          <w:rtl/>
        </w:rPr>
      </w:pPr>
      <w:r w:rsidRPr="00B24694">
        <w:rPr>
          <w:rFonts w:hint="cs"/>
          <w:b/>
          <w:bCs/>
          <w:sz w:val="24"/>
          <w:rtl/>
        </w:rPr>
        <w:lastRenderedPageBreak/>
        <w:t>به نام خدا</w:t>
      </w:r>
    </w:p>
    <w:p w14:paraId="55B72BB1" w14:textId="77777777" w:rsidR="00921FBC" w:rsidRPr="00F8444D" w:rsidRDefault="00921FBC" w:rsidP="00921FBC">
      <w:pPr>
        <w:spacing w:line="240" w:lineRule="auto"/>
        <w:jc w:val="center"/>
        <w:rPr>
          <w:rtl/>
        </w:rPr>
      </w:pPr>
    </w:p>
    <w:p w14:paraId="6F141577" w14:textId="77777777" w:rsidR="00921FBC" w:rsidRPr="00291BEB" w:rsidRDefault="005E4455" w:rsidP="005E4455">
      <w:pPr>
        <w:spacing w:line="240" w:lineRule="auto"/>
        <w:ind w:firstLine="0"/>
        <w:jc w:val="center"/>
        <w:rPr>
          <w:b/>
          <w:bCs/>
          <w:sz w:val="28"/>
          <w:szCs w:val="28"/>
          <w:rtl/>
        </w:rPr>
      </w:pPr>
      <w:r w:rsidRPr="005E4455">
        <w:rPr>
          <w:b/>
          <w:bCs/>
          <w:sz w:val="28"/>
          <w:szCs w:val="28"/>
          <w:rtl/>
        </w:rPr>
        <w:t>بررس</w:t>
      </w:r>
      <w:r w:rsidRPr="005E4455">
        <w:rPr>
          <w:rFonts w:hint="cs"/>
          <w:b/>
          <w:bCs/>
          <w:sz w:val="28"/>
          <w:szCs w:val="28"/>
          <w:rtl/>
        </w:rPr>
        <w:t>ی</w:t>
      </w:r>
      <w:r w:rsidRPr="005E4455">
        <w:rPr>
          <w:b/>
          <w:bCs/>
          <w:sz w:val="28"/>
          <w:szCs w:val="28"/>
          <w:rtl/>
        </w:rPr>
        <w:t xml:space="preserve"> و مقا</w:t>
      </w:r>
      <w:r w:rsidRPr="005E4455">
        <w:rPr>
          <w:rFonts w:hint="cs"/>
          <w:b/>
          <w:bCs/>
          <w:sz w:val="28"/>
          <w:szCs w:val="28"/>
          <w:rtl/>
        </w:rPr>
        <w:t>یسه</w:t>
      </w:r>
      <w:r w:rsidRPr="005E4455">
        <w:rPr>
          <w:b/>
          <w:bCs/>
          <w:sz w:val="28"/>
          <w:szCs w:val="28"/>
          <w:rtl/>
        </w:rPr>
        <w:t xml:space="preserve"> روش</w:t>
      </w:r>
      <w:r w:rsidR="00FC7FE3">
        <w:rPr>
          <w:rFonts w:ascii="Cambria" w:hAnsi="Cambria" w:cs="Times New Roman" w:hint="cs"/>
          <w:b/>
          <w:bCs/>
          <w:sz w:val="28"/>
          <w:szCs w:val="28"/>
          <w:rtl/>
        </w:rPr>
        <w:t>‌‌</w:t>
      </w:r>
      <w:r w:rsidRPr="005E4455">
        <w:rPr>
          <w:rFonts w:hint="cs"/>
          <w:b/>
          <w:bCs/>
          <w:sz w:val="28"/>
          <w:szCs w:val="28"/>
          <w:rtl/>
        </w:rPr>
        <w:t>های</w:t>
      </w:r>
      <w:r w:rsidRPr="005E4455">
        <w:rPr>
          <w:b/>
          <w:bCs/>
          <w:sz w:val="28"/>
          <w:szCs w:val="28"/>
          <w:rtl/>
        </w:rPr>
        <w:t xml:space="preserve"> کاهش نو</w:t>
      </w:r>
      <w:r w:rsidRPr="005E4455">
        <w:rPr>
          <w:rFonts w:hint="cs"/>
          <w:b/>
          <w:bCs/>
          <w:sz w:val="28"/>
          <w:szCs w:val="28"/>
          <w:rtl/>
        </w:rPr>
        <w:t>یز</w:t>
      </w:r>
      <w:r w:rsidRPr="005E4455">
        <w:rPr>
          <w:b/>
          <w:bCs/>
          <w:sz w:val="28"/>
          <w:szCs w:val="28"/>
          <w:rtl/>
        </w:rPr>
        <w:t xml:space="preserve"> تصو</w:t>
      </w:r>
      <w:r w:rsidRPr="005E4455">
        <w:rPr>
          <w:rFonts w:hint="cs"/>
          <w:b/>
          <w:bCs/>
          <w:sz w:val="28"/>
          <w:szCs w:val="28"/>
          <w:rtl/>
        </w:rPr>
        <w:t>یر</w:t>
      </w:r>
      <w:r w:rsidRPr="005E4455">
        <w:rPr>
          <w:b/>
          <w:bCs/>
          <w:sz w:val="28"/>
          <w:szCs w:val="28"/>
          <w:rtl/>
        </w:rPr>
        <w:t xml:space="preserve"> با استفاده از </w:t>
      </w:r>
      <w:r w:rsidRPr="005E4455">
        <w:rPr>
          <w:rFonts w:hint="cs"/>
          <w:b/>
          <w:bCs/>
          <w:sz w:val="28"/>
          <w:szCs w:val="28"/>
          <w:rtl/>
        </w:rPr>
        <w:t>یادگیری</w:t>
      </w:r>
      <w:r w:rsidRPr="005E4455">
        <w:rPr>
          <w:b/>
          <w:bCs/>
          <w:sz w:val="28"/>
          <w:szCs w:val="28"/>
          <w:rtl/>
        </w:rPr>
        <w:t xml:space="preserve"> عم</w:t>
      </w:r>
      <w:r w:rsidRPr="005E4455">
        <w:rPr>
          <w:rFonts w:hint="cs"/>
          <w:b/>
          <w:bCs/>
          <w:sz w:val="28"/>
          <w:szCs w:val="28"/>
          <w:rtl/>
        </w:rPr>
        <w:t>یق</w:t>
      </w:r>
    </w:p>
    <w:p w14:paraId="70887335" w14:textId="77777777" w:rsidR="00921FBC" w:rsidRPr="00F8444D" w:rsidRDefault="00921FBC" w:rsidP="00C97739">
      <w:pPr>
        <w:spacing w:line="240" w:lineRule="auto"/>
        <w:ind w:firstLine="0"/>
        <w:jc w:val="center"/>
        <w:rPr>
          <w:rtl/>
        </w:rPr>
      </w:pPr>
    </w:p>
    <w:p w14:paraId="3DB8B78F" w14:textId="77777777" w:rsidR="00921FBC" w:rsidRPr="007A4B35" w:rsidRDefault="00921FBC" w:rsidP="005E4455">
      <w:pPr>
        <w:spacing w:line="240" w:lineRule="auto"/>
        <w:ind w:firstLine="0"/>
        <w:jc w:val="center"/>
        <w:rPr>
          <w:sz w:val="24"/>
          <w:rtl/>
        </w:rPr>
      </w:pPr>
      <w:r w:rsidRPr="007A4B35">
        <w:rPr>
          <w:rFonts w:hint="cs"/>
          <w:sz w:val="24"/>
          <w:rtl/>
        </w:rPr>
        <w:t>به کوشش</w:t>
      </w:r>
    </w:p>
    <w:p w14:paraId="7266B3CD" w14:textId="77777777" w:rsidR="00921FBC" w:rsidRDefault="005E4455" w:rsidP="005E4455">
      <w:pPr>
        <w:spacing w:line="240" w:lineRule="auto"/>
        <w:ind w:firstLine="0"/>
        <w:jc w:val="center"/>
        <w:rPr>
          <w:color w:val="FF0000"/>
          <w:sz w:val="28"/>
          <w:szCs w:val="28"/>
          <w:rtl/>
          <w:lang w:bidi="fa-IR"/>
        </w:rPr>
      </w:pPr>
      <w:r>
        <w:rPr>
          <w:rFonts w:hint="cs"/>
          <w:b/>
          <w:bCs/>
          <w:sz w:val="24"/>
          <w:rtl/>
        </w:rPr>
        <w:t>احمد علی رفیعی</w:t>
      </w:r>
    </w:p>
    <w:p w14:paraId="690CAAEB" w14:textId="77777777" w:rsidR="00921FBC" w:rsidRDefault="00921FBC" w:rsidP="00C97739">
      <w:pPr>
        <w:spacing w:line="240" w:lineRule="auto"/>
        <w:ind w:firstLine="0"/>
        <w:jc w:val="center"/>
        <w:rPr>
          <w:color w:val="FF0000"/>
          <w:sz w:val="28"/>
          <w:szCs w:val="28"/>
          <w:rtl/>
          <w:lang w:bidi="fa-IR"/>
        </w:rPr>
      </w:pPr>
    </w:p>
    <w:p w14:paraId="2605E57F" w14:textId="77777777" w:rsidR="00921FBC" w:rsidRPr="005E4455" w:rsidRDefault="005E4455" w:rsidP="005E4455">
      <w:pPr>
        <w:spacing w:line="240" w:lineRule="auto"/>
        <w:ind w:firstLine="0"/>
        <w:jc w:val="center"/>
        <w:rPr>
          <w:sz w:val="28"/>
          <w:szCs w:val="28"/>
          <w:rtl/>
        </w:rPr>
      </w:pPr>
      <w:r w:rsidRPr="005E4455">
        <w:rPr>
          <w:rFonts w:hint="cs"/>
          <w:sz w:val="24"/>
          <w:rtl/>
        </w:rPr>
        <w:t>پایان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>نامه</w:t>
      </w:r>
    </w:p>
    <w:p w14:paraId="4B41F0BC" w14:textId="77777777" w:rsidR="00921FBC" w:rsidRPr="005E4455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5E4455">
        <w:rPr>
          <w:rFonts w:hint="cs"/>
          <w:sz w:val="24"/>
          <w:rtl/>
        </w:rPr>
        <w:t>ارائه شده به دانشگاه شیراز به عنوان بخشی از فعالیت</w:t>
      </w:r>
      <w:r w:rsidR="00FC7FE3">
        <w:rPr>
          <w:rFonts w:hint="cs"/>
          <w:sz w:val="24"/>
          <w:rtl/>
        </w:rPr>
        <w:t>‌‌</w:t>
      </w:r>
      <w:r w:rsidRPr="005E4455">
        <w:rPr>
          <w:rFonts w:hint="cs"/>
          <w:sz w:val="24"/>
          <w:rtl/>
        </w:rPr>
        <w:t xml:space="preserve">های تحصیلی لازم </w:t>
      </w:r>
    </w:p>
    <w:p w14:paraId="3BBD2D98" w14:textId="77777777" w:rsidR="00921FBC" w:rsidRPr="005E4455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5E4455">
        <w:rPr>
          <w:rFonts w:hint="cs"/>
          <w:sz w:val="24"/>
          <w:rtl/>
        </w:rPr>
        <w:t>برای اخذ درجه</w:t>
      </w:r>
      <w:r w:rsidR="00FC7FE3">
        <w:rPr>
          <w:rFonts w:hint="cs"/>
          <w:sz w:val="24"/>
          <w:rtl/>
        </w:rPr>
        <w:t>‌‌</w:t>
      </w:r>
      <w:r w:rsidR="00A548E1" w:rsidRPr="005E4455">
        <w:rPr>
          <w:sz w:val="24"/>
        </w:rPr>
        <w:t xml:space="preserve"> </w:t>
      </w:r>
      <w:r w:rsidR="00FC7FE3">
        <w:rPr>
          <w:rFonts w:hint="cs"/>
          <w:sz w:val="24"/>
          <w:rtl/>
        </w:rPr>
        <w:t>‌‌</w:t>
      </w:r>
      <w:r w:rsidR="005E4455" w:rsidRPr="005E4455">
        <w:rPr>
          <w:rFonts w:hint="cs"/>
          <w:sz w:val="24"/>
          <w:rtl/>
        </w:rPr>
        <w:t>کارشناسی ارشد</w:t>
      </w:r>
    </w:p>
    <w:p w14:paraId="638AFD21" w14:textId="77777777" w:rsidR="00921FBC" w:rsidRPr="00DA6D6D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</w:p>
    <w:p w14:paraId="661DBDD1" w14:textId="77777777" w:rsidR="00921FBC" w:rsidRPr="009038E1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9038E1">
        <w:rPr>
          <w:rFonts w:hint="cs"/>
          <w:sz w:val="24"/>
          <w:rtl/>
        </w:rPr>
        <w:t>در رشته</w:t>
      </w:r>
      <w:r w:rsidR="00FC7FE3">
        <w:rPr>
          <w:rFonts w:hint="cs"/>
          <w:sz w:val="24"/>
          <w:rtl/>
        </w:rPr>
        <w:t>‌‌</w:t>
      </w:r>
    </w:p>
    <w:p w14:paraId="1E07EB2C" w14:textId="77777777" w:rsidR="00921FBC" w:rsidRPr="00ED121D" w:rsidRDefault="005E4455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531C34">
        <w:rPr>
          <w:sz w:val="24"/>
          <w:rtl/>
          <w:lang w:bidi="ar-BH"/>
        </w:rPr>
        <w:t>مهندسی برق</w:t>
      </w:r>
      <w:r w:rsidR="00FC7FE3">
        <w:rPr>
          <w:rFonts w:hint="cs"/>
          <w:sz w:val="24"/>
          <w:rtl/>
          <w:lang w:bidi="ar-BH"/>
        </w:rPr>
        <w:t>‌‌</w:t>
      </w:r>
      <w:r w:rsidRPr="00531C34">
        <w:rPr>
          <w:sz w:val="24"/>
          <w:rtl/>
          <w:lang w:bidi="ar-BH"/>
        </w:rPr>
        <w:t>-</w:t>
      </w:r>
      <w:r>
        <w:rPr>
          <w:sz w:val="24"/>
          <w:rtl/>
          <w:lang w:bidi="ar-BH"/>
        </w:rPr>
        <w:t xml:space="preserve"> </w:t>
      </w:r>
      <w:r w:rsidRPr="00531C34">
        <w:rPr>
          <w:sz w:val="24"/>
          <w:rtl/>
          <w:lang w:bidi="ar-BH"/>
        </w:rPr>
        <w:t>مخابرات</w:t>
      </w:r>
      <w:r w:rsidR="008001F3">
        <w:rPr>
          <w:sz w:val="24"/>
          <w:rtl/>
          <w:lang w:bidi="ar-BH"/>
        </w:rPr>
        <w:t xml:space="preserve"> سیستم</w:t>
      </w:r>
    </w:p>
    <w:p w14:paraId="30D5AE35" w14:textId="77777777" w:rsidR="00921FBC" w:rsidRPr="004A7251" w:rsidRDefault="00921FBC" w:rsidP="005E4455">
      <w:pPr>
        <w:spacing w:beforeLines="25" w:before="60" w:line="240" w:lineRule="auto"/>
        <w:ind w:firstLine="0"/>
        <w:jc w:val="center"/>
        <w:rPr>
          <w:sz w:val="28"/>
          <w:szCs w:val="28"/>
          <w:rtl/>
        </w:rPr>
      </w:pPr>
    </w:p>
    <w:p w14:paraId="1088FC13" w14:textId="77777777" w:rsidR="00921FBC" w:rsidRPr="00D17D23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D17D23">
        <w:rPr>
          <w:rFonts w:hint="cs"/>
          <w:sz w:val="24"/>
          <w:rtl/>
        </w:rPr>
        <w:t>دانشگاه شیراز</w:t>
      </w:r>
    </w:p>
    <w:p w14:paraId="723B300D" w14:textId="77777777" w:rsidR="00921FBC" w:rsidRPr="00D17D23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D17D23">
        <w:rPr>
          <w:rFonts w:hint="cs"/>
          <w:sz w:val="24"/>
          <w:rtl/>
        </w:rPr>
        <w:t>شیراز</w:t>
      </w:r>
    </w:p>
    <w:p w14:paraId="63AF6A0B" w14:textId="77777777" w:rsidR="00921FBC" w:rsidRDefault="00921FBC" w:rsidP="005E4455">
      <w:pPr>
        <w:spacing w:beforeLines="25" w:before="60" w:line="240" w:lineRule="auto"/>
        <w:ind w:firstLine="0"/>
        <w:jc w:val="center"/>
        <w:rPr>
          <w:sz w:val="24"/>
          <w:rtl/>
        </w:rPr>
      </w:pPr>
      <w:r w:rsidRPr="000B000C">
        <w:rPr>
          <w:rFonts w:hint="cs"/>
          <w:sz w:val="24"/>
          <w:rtl/>
        </w:rPr>
        <w:t>جمهوری اسلامی ایران</w:t>
      </w:r>
    </w:p>
    <w:p w14:paraId="5B8403A2" w14:textId="77777777" w:rsidR="003D601C" w:rsidRDefault="003D601C" w:rsidP="005E4455">
      <w:pPr>
        <w:spacing w:beforeLines="25" w:before="60" w:line="240" w:lineRule="auto"/>
        <w:ind w:firstLine="0"/>
        <w:jc w:val="center"/>
        <w:rPr>
          <w:sz w:val="28"/>
          <w:szCs w:val="28"/>
          <w:rtl/>
        </w:rPr>
      </w:pPr>
    </w:p>
    <w:p w14:paraId="728C3D4F" w14:textId="77777777" w:rsidR="00C55C01" w:rsidRDefault="00EC599C" w:rsidP="00734221">
      <w:pPr>
        <w:widowControl w:val="0"/>
        <w:tabs>
          <w:tab w:val="left" w:pos="4536"/>
          <w:tab w:val="left" w:pos="4820"/>
        </w:tabs>
        <w:spacing w:beforeLines="25" w:before="60" w:line="240" w:lineRule="auto"/>
        <w:ind w:right="-45" w:firstLine="0"/>
        <w:rPr>
          <w:b/>
          <w:bCs/>
          <w:lang w:bidi="fa-IR"/>
        </w:rPr>
      </w:pPr>
      <w:r w:rsidRPr="00EC3E9F">
        <w:rPr>
          <w:noProof/>
          <w:sz w:val="18"/>
          <w:rtl/>
        </w:rPr>
        <w:drawing>
          <wp:anchor distT="0" distB="0" distL="114300" distR="114300" simplePos="0" relativeHeight="251753472" behindDoc="0" locked="0" layoutInCell="1" allowOverlap="1" wp14:anchorId="6FEF8D49" wp14:editId="540C2F0A">
            <wp:simplePos x="0" y="0"/>
            <wp:positionH relativeFrom="column">
              <wp:posOffset>112725</wp:posOffset>
            </wp:positionH>
            <wp:positionV relativeFrom="paragraph">
              <wp:posOffset>128270</wp:posOffset>
            </wp:positionV>
            <wp:extent cx="450047" cy="431596"/>
            <wp:effectExtent l="0" t="0" r="7620" b="698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NP\Desktop\Ali\فایل پایان نامه\A9R1funyn4_njewdz_1k4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47" cy="431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C7FE3">
        <w:rPr>
          <w:rFonts w:hint="cs"/>
          <w:b/>
          <w:bCs/>
          <w:rtl/>
        </w:rPr>
        <w:t>‌‌</w:t>
      </w:r>
      <w:r w:rsidR="00A548E1">
        <w:rPr>
          <w:rFonts w:hint="cs"/>
          <w:b/>
          <w:bCs/>
          <w:rtl/>
        </w:rPr>
        <w:t xml:space="preserve">ارزیابی کمیته </w:t>
      </w:r>
      <w:r w:rsidR="00921FBC" w:rsidRPr="005E4455">
        <w:rPr>
          <w:rFonts w:hint="cs"/>
          <w:b/>
          <w:bCs/>
          <w:rtl/>
        </w:rPr>
        <w:t>پایان</w:t>
      </w:r>
      <w:r w:rsidR="00FC7FE3">
        <w:rPr>
          <w:rFonts w:hint="cs"/>
          <w:b/>
          <w:bCs/>
          <w:rtl/>
        </w:rPr>
        <w:t>‌‌</w:t>
      </w:r>
      <w:r w:rsidR="00921FBC" w:rsidRPr="005E4455">
        <w:rPr>
          <w:rFonts w:hint="cs"/>
          <w:b/>
          <w:bCs/>
          <w:rtl/>
        </w:rPr>
        <w:t>نامه</w:t>
      </w:r>
      <w:r w:rsidR="00921FBC" w:rsidRPr="00EC4886">
        <w:rPr>
          <w:rFonts w:hint="cs"/>
          <w:b/>
          <w:bCs/>
          <w:rtl/>
        </w:rPr>
        <w:t>، با درجه</w:t>
      </w:r>
      <w:r w:rsidR="00FC7FE3">
        <w:rPr>
          <w:rFonts w:hint="cs"/>
          <w:b/>
          <w:bCs/>
          <w:rtl/>
        </w:rPr>
        <w:t>‌‌</w:t>
      </w:r>
      <w:r w:rsidR="00921FBC" w:rsidRPr="00EC4886">
        <w:rPr>
          <w:rFonts w:hint="cs"/>
          <w:b/>
          <w:bCs/>
          <w:rtl/>
        </w:rPr>
        <w:t xml:space="preserve">: </w:t>
      </w:r>
      <w:r w:rsidR="009E2B5D">
        <w:rPr>
          <w:rFonts w:hint="cs"/>
          <w:b/>
          <w:bCs/>
          <w:rtl/>
          <w:lang w:bidi="fa-IR"/>
        </w:rPr>
        <w:t>عالی</w:t>
      </w:r>
    </w:p>
    <w:p w14:paraId="0918E947" w14:textId="77777777" w:rsidR="00921FBC" w:rsidRPr="005E4455" w:rsidRDefault="008C2447" w:rsidP="005E4455">
      <w:pPr>
        <w:widowControl w:val="0"/>
        <w:spacing w:line="288" w:lineRule="auto"/>
        <w:ind w:firstLine="0"/>
        <w:rPr>
          <w:sz w:val="18"/>
          <w:rtl/>
        </w:rPr>
      </w:pPr>
      <w:r w:rsidRPr="00EC3E9F">
        <w:rPr>
          <w:noProof/>
          <w:sz w:val="18"/>
          <w:rtl/>
        </w:rPr>
        <w:drawing>
          <wp:anchor distT="0" distB="0" distL="114300" distR="114300" simplePos="0" relativeHeight="251766784" behindDoc="0" locked="0" layoutInCell="1" allowOverlap="1" wp14:anchorId="727586D8" wp14:editId="21C3021C">
            <wp:simplePos x="0" y="0"/>
            <wp:positionH relativeFrom="column">
              <wp:posOffset>412369</wp:posOffset>
            </wp:positionH>
            <wp:positionV relativeFrom="paragraph">
              <wp:posOffset>126898</wp:posOffset>
            </wp:positionV>
            <wp:extent cx="450047" cy="431596"/>
            <wp:effectExtent l="0" t="0" r="7620" b="6985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NP\Desktop\Ali\فایل پایان نامه\A9R1funyn4_njewdz_1k4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47" cy="431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21FBC" w:rsidRPr="00B9118F">
        <w:rPr>
          <w:rFonts w:hint="cs"/>
          <w:sz w:val="18"/>
          <w:rtl/>
        </w:rPr>
        <w:t xml:space="preserve">دكتر </w:t>
      </w:r>
      <w:r w:rsidR="005E4455">
        <w:rPr>
          <w:rFonts w:hint="cs"/>
          <w:sz w:val="18"/>
          <w:rtl/>
        </w:rPr>
        <w:t>محمود فرهنگ</w:t>
      </w:r>
      <w:r w:rsidR="00921FBC" w:rsidRPr="00B9118F">
        <w:rPr>
          <w:rFonts w:hint="cs"/>
          <w:sz w:val="18"/>
          <w:rtl/>
        </w:rPr>
        <w:t>،</w:t>
      </w:r>
      <w:r w:rsidR="00A36665">
        <w:rPr>
          <w:rFonts w:hint="cs"/>
          <w:sz w:val="18"/>
          <w:rtl/>
        </w:rPr>
        <w:t xml:space="preserve"> </w:t>
      </w:r>
      <w:r w:rsidR="00921FBC" w:rsidRPr="00B9118F">
        <w:rPr>
          <w:rFonts w:hint="cs"/>
          <w:sz w:val="18"/>
          <w:rtl/>
        </w:rPr>
        <w:t>استاد</w:t>
      </w:r>
      <w:r w:rsidR="005E4455">
        <w:rPr>
          <w:rFonts w:hint="cs"/>
          <w:sz w:val="18"/>
          <w:rtl/>
        </w:rPr>
        <w:t>یار</w:t>
      </w:r>
      <w:r w:rsidR="00921FBC" w:rsidRPr="00B9118F">
        <w:rPr>
          <w:rFonts w:hint="cs"/>
          <w:sz w:val="18"/>
          <w:rtl/>
        </w:rPr>
        <w:t xml:space="preserve"> بخش </w:t>
      </w:r>
      <w:r>
        <w:rPr>
          <w:rFonts w:hint="cs"/>
          <w:sz w:val="18"/>
          <w:rtl/>
        </w:rPr>
        <w:t xml:space="preserve">مهندسی </w:t>
      </w:r>
      <w:r w:rsidR="005E4455">
        <w:rPr>
          <w:rFonts w:hint="cs"/>
          <w:sz w:val="18"/>
          <w:rtl/>
        </w:rPr>
        <w:t>مخابرات و الکترونیک</w:t>
      </w:r>
      <w:r w:rsidR="00921FBC" w:rsidRPr="00B9118F">
        <w:rPr>
          <w:rFonts w:hint="cs"/>
          <w:sz w:val="18"/>
          <w:rtl/>
        </w:rPr>
        <w:t xml:space="preserve"> (</w:t>
      </w:r>
      <w:r w:rsidR="005E4455">
        <w:rPr>
          <w:rFonts w:hint="cs"/>
          <w:sz w:val="18"/>
          <w:rtl/>
        </w:rPr>
        <w:t>استاد</w:t>
      </w:r>
      <w:r w:rsidR="00A04E62">
        <w:rPr>
          <w:rFonts w:hint="cs"/>
          <w:sz w:val="18"/>
          <w:rtl/>
        </w:rPr>
        <w:t xml:space="preserve"> </w:t>
      </w:r>
      <w:r>
        <w:rPr>
          <w:rFonts w:hint="cs"/>
          <w:sz w:val="18"/>
          <w:rtl/>
        </w:rPr>
        <w:t>راهنما)...........</w:t>
      </w:r>
      <w:r w:rsidR="00921FBC" w:rsidRPr="00B9118F">
        <w:rPr>
          <w:rFonts w:hint="cs"/>
          <w:sz w:val="18"/>
          <w:rtl/>
        </w:rPr>
        <w:t>..............</w:t>
      </w:r>
    </w:p>
    <w:p w14:paraId="1BB9F9B9" w14:textId="77777777" w:rsidR="00921FBC" w:rsidRPr="00B9118F" w:rsidRDefault="008C2447" w:rsidP="008C2447">
      <w:pPr>
        <w:widowControl w:val="0"/>
        <w:spacing w:line="288" w:lineRule="auto"/>
        <w:ind w:firstLine="0"/>
        <w:rPr>
          <w:sz w:val="18"/>
          <w:rtl/>
        </w:rPr>
      </w:pPr>
      <w:r w:rsidRPr="00EC3E9F">
        <w:rPr>
          <w:noProof/>
          <w:sz w:val="18"/>
          <w:rtl/>
        </w:rPr>
        <w:drawing>
          <wp:anchor distT="0" distB="0" distL="114300" distR="114300" simplePos="0" relativeHeight="251768832" behindDoc="0" locked="0" layoutInCell="1" allowOverlap="1" wp14:anchorId="5134A68A" wp14:editId="6BE5E914">
            <wp:simplePos x="0" y="0"/>
            <wp:positionH relativeFrom="column">
              <wp:posOffset>17145</wp:posOffset>
            </wp:positionH>
            <wp:positionV relativeFrom="paragraph">
              <wp:posOffset>119888</wp:posOffset>
            </wp:positionV>
            <wp:extent cx="450047" cy="431596"/>
            <wp:effectExtent l="0" t="0" r="7620" b="6985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NP\Desktop\Ali\فایل پایان نامه\A9R1funyn4_njewdz_1k4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47" cy="431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21FBC" w:rsidRPr="00B9118F">
        <w:rPr>
          <w:rFonts w:hint="cs"/>
          <w:sz w:val="18"/>
          <w:rtl/>
        </w:rPr>
        <w:t xml:space="preserve">دكتر </w:t>
      </w:r>
      <w:r w:rsidR="005E4455">
        <w:rPr>
          <w:rFonts w:hint="cs"/>
          <w:sz w:val="18"/>
          <w:rtl/>
        </w:rPr>
        <w:t>پیمان ستوده</w:t>
      </w:r>
      <w:r w:rsidR="00921FBC" w:rsidRPr="00B9118F">
        <w:rPr>
          <w:rFonts w:hint="cs"/>
          <w:sz w:val="18"/>
          <w:rtl/>
        </w:rPr>
        <w:t xml:space="preserve">، </w:t>
      </w:r>
      <w:r w:rsidR="005E4455" w:rsidRPr="00B9118F">
        <w:rPr>
          <w:rFonts w:hint="cs"/>
          <w:sz w:val="18"/>
          <w:rtl/>
        </w:rPr>
        <w:t>استاد</w:t>
      </w:r>
      <w:r w:rsidR="005E4455">
        <w:rPr>
          <w:rFonts w:hint="cs"/>
          <w:sz w:val="18"/>
          <w:rtl/>
        </w:rPr>
        <w:t>یار</w:t>
      </w:r>
      <w:r w:rsidR="005E4455" w:rsidRPr="00B9118F">
        <w:rPr>
          <w:rFonts w:hint="cs"/>
          <w:sz w:val="18"/>
          <w:rtl/>
        </w:rPr>
        <w:t xml:space="preserve"> </w:t>
      </w:r>
      <w:r w:rsidR="00921FBC" w:rsidRPr="00B9118F">
        <w:rPr>
          <w:rFonts w:hint="cs"/>
          <w:sz w:val="18"/>
          <w:rtl/>
        </w:rPr>
        <w:t xml:space="preserve">بخش </w:t>
      </w:r>
      <w:r>
        <w:rPr>
          <w:rFonts w:hint="cs"/>
          <w:sz w:val="18"/>
          <w:rtl/>
        </w:rPr>
        <w:t xml:space="preserve">مهندسی </w:t>
      </w:r>
      <w:r w:rsidR="005E4455">
        <w:rPr>
          <w:rFonts w:hint="cs"/>
          <w:sz w:val="18"/>
          <w:rtl/>
        </w:rPr>
        <w:t>قدرت و کنترل</w:t>
      </w:r>
      <w:r w:rsidR="00921FBC" w:rsidRPr="00B9118F">
        <w:rPr>
          <w:rFonts w:hint="cs"/>
          <w:sz w:val="18"/>
          <w:rtl/>
        </w:rPr>
        <w:t xml:space="preserve"> (استاد مشاور)....</w:t>
      </w:r>
      <w:r w:rsidR="00A04E62">
        <w:rPr>
          <w:rFonts w:hint="cs"/>
          <w:sz w:val="18"/>
          <w:rtl/>
        </w:rPr>
        <w:t>...........</w:t>
      </w:r>
      <w:r>
        <w:rPr>
          <w:rFonts w:hint="cs"/>
          <w:sz w:val="18"/>
          <w:rtl/>
        </w:rPr>
        <w:t>..........</w:t>
      </w:r>
      <w:r w:rsidR="00921FBC" w:rsidRPr="00B9118F">
        <w:rPr>
          <w:rFonts w:hint="cs"/>
          <w:sz w:val="18"/>
          <w:rtl/>
        </w:rPr>
        <w:t>........</w:t>
      </w:r>
      <w:r>
        <w:rPr>
          <w:rFonts w:hint="cs"/>
          <w:sz w:val="18"/>
          <w:rtl/>
        </w:rPr>
        <w:t>...</w:t>
      </w:r>
      <w:r w:rsidR="00921FBC" w:rsidRPr="00B9118F">
        <w:rPr>
          <w:rFonts w:hint="cs"/>
          <w:sz w:val="18"/>
          <w:rtl/>
        </w:rPr>
        <w:t>.....</w:t>
      </w:r>
    </w:p>
    <w:p w14:paraId="48ADF923" w14:textId="77777777" w:rsidR="00921FBC" w:rsidRPr="00B9118F" w:rsidRDefault="00921FBC" w:rsidP="008C2447">
      <w:pPr>
        <w:widowControl w:val="0"/>
        <w:spacing w:line="288" w:lineRule="auto"/>
        <w:ind w:firstLine="0"/>
        <w:rPr>
          <w:sz w:val="18"/>
          <w:rtl/>
        </w:rPr>
      </w:pPr>
      <w:r w:rsidRPr="00B9118F">
        <w:rPr>
          <w:rFonts w:hint="cs"/>
          <w:sz w:val="18"/>
          <w:rtl/>
        </w:rPr>
        <w:t xml:space="preserve">دكتر </w:t>
      </w:r>
      <w:r w:rsidR="005E4455">
        <w:rPr>
          <w:rFonts w:hint="cs"/>
          <w:sz w:val="18"/>
          <w:rtl/>
        </w:rPr>
        <w:t>مهران یزدی</w:t>
      </w:r>
      <w:r w:rsidRPr="00B9118F">
        <w:rPr>
          <w:rFonts w:hint="cs"/>
          <w:sz w:val="18"/>
          <w:rtl/>
        </w:rPr>
        <w:t xml:space="preserve">، </w:t>
      </w:r>
      <w:r w:rsidR="006A4ACC">
        <w:rPr>
          <w:rFonts w:hint="cs"/>
          <w:sz w:val="18"/>
          <w:rtl/>
        </w:rPr>
        <w:t>استاد</w:t>
      </w:r>
      <w:r w:rsidR="00A36665">
        <w:rPr>
          <w:rFonts w:hint="cs"/>
          <w:sz w:val="18"/>
          <w:rtl/>
        </w:rPr>
        <w:t xml:space="preserve"> </w:t>
      </w:r>
      <w:r w:rsidRPr="00B9118F">
        <w:rPr>
          <w:rFonts w:hint="cs"/>
          <w:sz w:val="18"/>
          <w:rtl/>
        </w:rPr>
        <w:t xml:space="preserve">بخش </w:t>
      </w:r>
      <w:r w:rsidR="008C2447">
        <w:rPr>
          <w:rFonts w:hint="cs"/>
          <w:sz w:val="18"/>
          <w:rtl/>
        </w:rPr>
        <w:t xml:space="preserve">مهندسی </w:t>
      </w:r>
      <w:r w:rsidR="005E4455">
        <w:rPr>
          <w:rFonts w:hint="cs"/>
          <w:sz w:val="18"/>
          <w:rtl/>
        </w:rPr>
        <w:t>مخابرات و الکترونیک</w:t>
      </w:r>
      <w:r w:rsidR="005E4455" w:rsidRPr="00B9118F">
        <w:rPr>
          <w:rFonts w:hint="cs"/>
          <w:sz w:val="18"/>
          <w:rtl/>
        </w:rPr>
        <w:t xml:space="preserve"> </w:t>
      </w:r>
      <w:r w:rsidRPr="00B9118F">
        <w:rPr>
          <w:rFonts w:hint="cs"/>
          <w:sz w:val="18"/>
          <w:rtl/>
        </w:rPr>
        <w:t>(</w:t>
      </w:r>
      <w:r w:rsidR="00C54A87">
        <w:rPr>
          <w:rFonts w:hint="cs"/>
          <w:sz w:val="18"/>
          <w:rtl/>
        </w:rPr>
        <w:t>داور متخصص داخلی).</w:t>
      </w:r>
      <w:r w:rsidR="006A4ACC">
        <w:rPr>
          <w:rFonts w:hint="cs"/>
          <w:sz w:val="18"/>
          <w:rtl/>
        </w:rPr>
        <w:t>...</w:t>
      </w:r>
      <w:r w:rsidR="008C2447">
        <w:rPr>
          <w:rFonts w:hint="cs"/>
          <w:sz w:val="18"/>
          <w:rtl/>
        </w:rPr>
        <w:t>.</w:t>
      </w:r>
      <w:r w:rsidR="00C54A87">
        <w:rPr>
          <w:rFonts w:hint="cs"/>
          <w:sz w:val="18"/>
          <w:rtl/>
        </w:rPr>
        <w:t>..</w:t>
      </w:r>
      <w:r w:rsidRPr="00B9118F">
        <w:rPr>
          <w:rFonts w:hint="cs"/>
          <w:sz w:val="18"/>
          <w:rtl/>
        </w:rPr>
        <w:t>............</w:t>
      </w:r>
    </w:p>
    <w:p w14:paraId="553B7FC4" w14:textId="77777777" w:rsidR="005E4455" w:rsidRDefault="005E4455" w:rsidP="00622FC7">
      <w:pPr>
        <w:spacing w:beforeLines="25" w:before="60" w:line="240" w:lineRule="auto"/>
        <w:jc w:val="center"/>
        <w:rPr>
          <w:sz w:val="18"/>
          <w:rtl/>
        </w:rPr>
      </w:pPr>
    </w:p>
    <w:p w14:paraId="66A16A0D" w14:textId="77777777" w:rsidR="005E4455" w:rsidRDefault="005E4455" w:rsidP="00622FC7">
      <w:pPr>
        <w:spacing w:beforeLines="25" w:before="60" w:line="240" w:lineRule="auto"/>
        <w:jc w:val="center"/>
        <w:rPr>
          <w:sz w:val="18"/>
          <w:rtl/>
        </w:rPr>
      </w:pPr>
    </w:p>
    <w:p w14:paraId="596E6B7C" w14:textId="77777777" w:rsidR="00921FBC" w:rsidRPr="00A818C4" w:rsidRDefault="00C54A87" w:rsidP="00C54A87">
      <w:pPr>
        <w:spacing w:beforeLines="25" w:before="60" w:line="240" w:lineRule="auto"/>
        <w:ind w:firstLine="0"/>
        <w:jc w:val="center"/>
        <w:rPr>
          <w:sz w:val="24"/>
          <w:rtl/>
          <w:lang w:bidi="fa-IR"/>
        </w:rPr>
      </w:pPr>
      <w:r>
        <w:rPr>
          <w:rFonts w:hint="cs"/>
          <w:sz w:val="24"/>
          <w:rtl/>
          <w:lang w:bidi="fa-IR"/>
        </w:rPr>
        <w:t>شهریور</w:t>
      </w:r>
      <w:r w:rsidR="00921FBC" w:rsidRPr="00A818C4">
        <w:rPr>
          <w:rFonts w:hint="cs"/>
          <w:sz w:val="24"/>
          <w:rtl/>
        </w:rPr>
        <w:t xml:space="preserve"> 139</w:t>
      </w:r>
      <w:r w:rsidR="009834E8">
        <w:rPr>
          <w:rFonts w:hint="cs"/>
          <w:sz w:val="24"/>
          <w:rtl/>
        </w:rPr>
        <w:t>9</w:t>
      </w:r>
    </w:p>
    <w:p w14:paraId="7C1E4A10" w14:textId="77777777" w:rsidR="00921FBC" w:rsidRPr="00A97C28" w:rsidRDefault="00921FBC" w:rsidP="0080238B">
      <w:pPr>
        <w:spacing w:line="240" w:lineRule="auto"/>
        <w:ind w:firstLine="0"/>
        <w:jc w:val="center"/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glow w14:rad="228600">
            <w14:schemeClr w14:val="accent2">
              <w14:alpha w14:val="60000"/>
              <w14:satMod w14:val="175000"/>
            </w14:schemeClr>
          </w14:glow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</w:pPr>
      <w:r w:rsidRPr="00C9775D">
        <w:rPr>
          <w:rFonts w:ascii="IranNastaliq" w:hAnsi="IranNastaliq" w:cs="IranNastaliq"/>
          <w:color w:val="002060"/>
          <w:sz w:val="24"/>
          <w:rtl/>
          <w14:glow w14:rad="228600">
            <w14:schemeClr w14:val="accent2">
              <w14:alpha w14:val="60000"/>
              <w14:satMod w14:val="175000"/>
            </w14:schemeClr>
          </w14:glow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br w:type="page"/>
      </w:r>
      <w:r w:rsidR="007E1C7E">
        <w:rPr>
          <w:rFonts w:ascii="IranNastaliq" w:eastAsia="Calibri" w:hAnsi="IranNastaliq" w:cs="IranNastaliq" w:hint="cs"/>
          <w:color w:val="002060"/>
          <w:sz w:val="96"/>
          <w:szCs w:val="96"/>
          <w:rtl/>
          <w:lang w:bidi="fa-IR"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lastRenderedPageBreak/>
        <w:t>ت</w:t>
      </w:r>
      <w:r w:rsidR="000D6D3D" w:rsidRPr="00A97C28"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>قدیم به</w:t>
      </w:r>
      <w:r w:rsidR="000D6D3D" w:rsidRPr="00A97C28">
        <w:rPr>
          <w:rFonts w:ascii="IranNastaliq" w:hAnsi="IranNastaliq" w:cs="IranNastaliq"/>
          <w:color w:val="002060"/>
          <w:sz w:val="96"/>
          <w:szCs w:val="96"/>
          <w:rtl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 xml:space="preserve"> </w:t>
      </w:r>
      <w:r w:rsidR="000D6D3D" w:rsidRPr="009215D9">
        <w:rPr>
          <w:rFonts w:ascii="IranNastaliq" w:eastAsia="Calibri" w:hAnsi="IranNastaliq" w:cs="IranNastaliq"/>
          <w:color w:val="FF0000"/>
          <w:sz w:val="96"/>
          <w:szCs w:val="96"/>
          <w:rtl/>
          <w:lang w:bidi="fa-IR"/>
          <w14:glow w14:rad="101600">
            <w14:schemeClr w14:val="accent6">
              <w14:alpha w14:val="60000"/>
              <w14:satMod w14:val="175000"/>
            </w14:schemeClr>
          </w14:glow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 xml:space="preserve">پدر </w:t>
      </w:r>
      <w:r w:rsidR="000D6D3D" w:rsidRPr="00A97C28"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>و</w:t>
      </w:r>
      <w:r w:rsidR="000D6D3D" w:rsidRPr="00A97C28"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glow w14:rad="228600">
            <w14:schemeClr w14:val="accent2">
              <w14:alpha w14:val="60000"/>
              <w14:satMod w14:val="175000"/>
            </w14:schemeClr>
          </w14:glow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 xml:space="preserve"> </w:t>
      </w:r>
      <w:r w:rsidR="000D6D3D" w:rsidRPr="009215D9">
        <w:rPr>
          <w:rFonts w:ascii="IranNastaliq" w:eastAsia="Calibri" w:hAnsi="IranNastaliq" w:cs="IranNastaliq"/>
          <w:color w:val="FF0000"/>
          <w:sz w:val="96"/>
          <w:szCs w:val="96"/>
          <w:rtl/>
          <w:lang w:bidi="fa-IR"/>
          <w14:glow w14:rad="101600">
            <w14:schemeClr w14:val="accent6">
              <w14:alpha w14:val="60000"/>
              <w14:satMod w14:val="175000"/>
            </w14:schemeClr>
          </w14:glow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 xml:space="preserve">مادر </w:t>
      </w:r>
      <w:r w:rsidR="000D6D3D" w:rsidRPr="00A97C28"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>عزیز</w:t>
      </w:r>
      <w:r w:rsidR="00D110D5" w:rsidRPr="00A97C28">
        <w:rPr>
          <w:rFonts w:ascii="IranNastaliq" w:eastAsia="Calibri" w:hAnsi="IranNastaliq" w:cs="IranNastaliq"/>
          <w:color w:val="002060"/>
          <w:sz w:val="96"/>
          <w:szCs w:val="96"/>
          <w:rtl/>
          <w:lang w:bidi="fa-IR"/>
          <w14:shadow w14:blurRad="60007" w14:dist="310007" w14:dir="7680000" w14:sx="100000" w14:sy="30000" w14:kx="1300200" w14:ky="0" w14:algn="ctr">
            <w14:srgbClr w14:val="000000">
              <w14:alpha w14:val="68000"/>
            </w14:srgbClr>
          </w14:shadow>
        </w:rPr>
        <w:t>تر از جانم</w:t>
      </w:r>
    </w:p>
    <w:p w14:paraId="310C35BC" w14:textId="77777777" w:rsidR="00921FBC" w:rsidRPr="0070534E" w:rsidRDefault="00921FBC" w:rsidP="00921FBC">
      <w:pPr>
        <w:spacing w:line="240" w:lineRule="auto"/>
        <w:rPr>
          <w:b/>
          <w:bCs/>
          <w:rtl/>
          <w:lang w:bidi="fa-IR"/>
        </w:rPr>
      </w:pPr>
    </w:p>
    <w:p w14:paraId="3C7632C2" w14:textId="77777777" w:rsidR="00921FBC" w:rsidRPr="0070534E" w:rsidRDefault="00921FBC" w:rsidP="00921FBC">
      <w:pPr>
        <w:spacing w:line="240" w:lineRule="auto"/>
        <w:jc w:val="center"/>
        <w:rPr>
          <w:b/>
          <w:bCs/>
        </w:rPr>
      </w:pPr>
    </w:p>
    <w:p w14:paraId="1D85FE91" w14:textId="77777777" w:rsidR="00921FBC" w:rsidRDefault="00921FBC" w:rsidP="00921FBC">
      <w:pPr>
        <w:spacing w:line="240" w:lineRule="auto"/>
        <w:jc w:val="center"/>
      </w:pPr>
    </w:p>
    <w:p w14:paraId="3883BC18" w14:textId="77777777" w:rsidR="00921FBC" w:rsidRDefault="00921FBC" w:rsidP="00921FBC">
      <w:pPr>
        <w:spacing w:line="240" w:lineRule="auto"/>
        <w:jc w:val="center"/>
      </w:pPr>
    </w:p>
    <w:p w14:paraId="30D3C022" w14:textId="77777777" w:rsidR="00921FBC" w:rsidRDefault="00921FBC" w:rsidP="00921FBC">
      <w:pPr>
        <w:spacing w:line="240" w:lineRule="auto"/>
        <w:jc w:val="center"/>
      </w:pPr>
    </w:p>
    <w:p w14:paraId="467EA2E8" w14:textId="77777777" w:rsidR="00921FBC" w:rsidRPr="00C7657E" w:rsidRDefault="00921FBC" w:rsidP="00921FBC">
      <w:pPr>
        <w:spacing w:line="240" w:lineRule="auto"/>
        <w:ind w:firstLine="0"/>
        <w:rPr>
          <w:rtl/>
        </w:rPr>
      </w:pPr>
    </w:p>
    <w:p w14:paraId="033C6DDC" w14:textId="77777777" w:rsidR="00921FBC" w:rsidRPr="00F8444D" w:rsidRDefault="00921FBC" w:rsidP="00622FC7">
      <w:pPr>
        <w:spacing w:beforeLines="25" w:before="60" w:line="240" w:lineRule="auto"/>
        <w:ind w:firstLine="0"/>
        <w:rPr>
          <w:szCs w:val="18"/>
          <w:rtl/>
        </w:rPr>
      </w:pPr>
    </w:p>
    <w:p w14:paraId="404F40A7" w14:textId="77777777" w:rsidR="00921FBC" w:rsidRPr="00F8444D" w:rsidRDefault="00921FBC" w:rsidP="00921FBC">
      <w:pPr>
        <w:spacing w:line="240" w:lineRule="auto"/>
        <w:jc w:val="center"/>
        <w:rPr>
          <w:rtl/>
        </w:rPr>
      </w:pPr>
      <w:r w:rsidRPr="00F8444D">
        <w:rPr>
          <w:rtl/>
        </w:rPr>
        <w:br w:type="page"/>
      </w:r>
    </w:p>
    <w:p w14:paraId="3B701532" w14:textId="77777777" w:rsidR="00921FBC" w:rsidRPr="00A52A40" w:rsidRDefault="00921FBC" w:rsidP="00921FBC">
      <w:pPr>
        <w:spacing w:line="240" w:lineRule="auto"/>
        <w:ind w:firstLine="12"/>
        <w:jc w:val="center"/>
        <w:rPr>
          <w:rFonts w:eastAsia="Times New Roman"/>
          <w:b/>
          <w:bCs/>
          <w:rtl/>
        </w:rPr>
      </w:pPr>
      <w:r w:rsidRPr="00A52A40">
        <w:rPr>
          <w:rFonts w:eastAsia="Times New Roman"/>
          <w:b/>
          <w:bCs/>
          <w:rtl/>
        </w:rPr>
        <w:lastRenderedPageBreak/>
        <w:t>سپاس</w:t>
      </w:r>
      <w:r w:rsidR="00FC7FE3">
        <w:rPr>
          <w:rFonts w:eastAsia="Times New Roman" w:hint="cs"/>
          <w:b/>
          <w:bCs/>
          <w:rtl/>
        </w:rPr>
        <w:t>‌‌</w:t>
      </w:r>
      <w:r w:rsidRPr="00A52A40">
        <w:rPr>
          <w:rFonts w:eastAsia="Times New Roman"/>
          <w:b/>
          <w:bCs/>
          <w:rtl/>
        </w:rPr>
        <w:t>گزاری</w:t>
      </w:r>
    </w:p>
    <w:p w14:paraId="55E9F76E" w14:textId="77777777" w:rsidR="00921FBC" w:rsidRDefault="00921FBC" w:rsidP="00921FBC">
      <w:pPr>
        <w:spacing w:line="240" w:lineRule="auto"/>
        <w:ind w:firstLine="12"/>
        <w:jc w:val="center"/>
        <w:rPr>
          <w:rFonts w:eastAsia="Times New Roman"/>
          <w:b/>
          <w:bCs/>
          <w:rtl/>
        </w:rPr>
      </w:pPr>
    </w:p>
    <w:p w14:paraId="0BC60FC1" w14:textId="77777777" w:rsidR="000D6D3D" w:rsidRPr="000D6D3D" w:rsidRDefault="000D6D3D" w:rsidP="000D6D3D">
      <w:pPr>
        <w:tabs>
          <w:tab w:val="left" w:pos="7553"/>
        </w:tabs>
        <w:spacing w:line="240" w:lineRule="auto"/>
        <w:rPr>
          <w:rFonts w:eastAsia="Calibri"/>
          <w:rtl/>
          <w:lang w:bidi="fa-IR"/>
        </w:rPr>
      </w:pPr>
      <w:r w:rsidRPr="000D6D3D">
        <w:rPr>
          <w:rFonts w:eastAsia="Calibri"/>
          <w:rtl/>
          <w:lang w:bidi="fa-IR"/>
        </w:rPr>
        <w:t>اکنون که ا</w:t>
      </w:r>
      <w:r w:rsidRPr="000D6D3D">
        <w:rPr>
          <w:rFonts w:eastAsia="Calibri" w:hint="cs"/>
          <w:rtl/>
          <w:lang w:bidi="fa-IR"/>
        </w:rPr>
        <w:t>ین</w:t>
      </w:r>
      <w:r w:rsidRPr="000D6D3D">
        <w:rPr>
          <w:rFonts w:eastAsia="Calibri"/>
          <w:rtl/>
          <w:lang w:bidi="fa-IR"/>
        </w:rPr>
        <w:t xml:space="preserve"> پا</w:t>
      </w:r>
      <w:r w:rsidRPr="000D6D3D">
        <w:rPr>
          <w:rFonts w:eastAsia="Calibri" w:hint="cs"/>
          <w:rtl/>
          <w:lang w:bidi="fa-IR"/>
        </w:rPr>
        <w:t>یان‌نامه</w:t>
      </w:r>
      <w:r w:rsidRPr="000D6D3D">
        <w:rPr>
          <w:rFonts w:eastAsia="Calibri"/>
          <w:rtl/>
          <w:lang w:bidi="fa-IR"/>
        </w:rPr>
        <w:t xml:space="preserve"> به سرانجام رس</w:t>
      </w:r>
      <w:r w:rsidRPr="000D6D3D">
        <w:rPr>
          <w:rFonts w:eastAsia="Calibri" w:hint="cs"/>
          <w:rtl/>
          <w:lang w:bidi="fa-IR"/>
        </w:rPr>
        <w:t>یده</w:t>
      </w:r>
      <w:r w:rsidRPr="000D6D3D">
        <w:rPr>
          <w:rFonts w:eastAsia="Calibri"/>
          <w:rtl/>
          <w:lang w:bidi="fa-IR"/>
        </w:rPr>
        <w:t xml:space="preserve"> است بر خود لازم م</w:t>
      </w:r>
      <w:r w:rsidRPr="000D6D3D">
        <w:rPr>
          <w:rFonts w:eastAsia="Calibri" w:hint="cs"/>
          <w:rtl/>
          <w:lang w:bidi="fa-IR"/>
        </w:rPr>
        <w:t>ی‌دانم</w:t>
      </w:r>
      <w:r w:rsidRPr="000D6D3D">
        <w:rPr>
          <w:rFonts w:eastAsia="Calibri"/>
          <w:rtl/>
          <w:lang w:bidi="fa-IR"/>
        </w:rPr>
        <w:t xml:space="preserve"> از استاد بزرگوار، جناب آقا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دکتر </w:t>
      </w:r>
      <w:r>
        <w:rPr>
          <w:rFonts w:eastAsia="Calibri" w:hint="cs"/>
          <w:rtl/>
          <w:lang w:bidi="fa-IR"/>
        </w:rPr>
        <w:t>محمود فرهنگ</w:t>
      </w:r>
      <w:r w:rsidRPr="000D6D3D">
        <w:rPr>
          <w:rFonts w:eastAsia="Calibri"/>
          <w:rtl/>
          <w:lang w:bidi="fa-IR"/>
        </w:rPr>
        <w:t xml:space="preserve"> که در تمام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مراحل پژوهش و تکم</w:t>
      </w:r>
      <w:r w:rsidRPr="000D6D3D">
        <w:rPr>
          <w:rFonts w:eastAsia="Calibri" w:hint="cs"/>
          <w:rtl/>
          <w:lang w:bidi="fa-IR"/>
        </w:rPr>
        <w:t>یل</w:t>
      </w:r>
      <w:r w:rsidRPr="000D6D3D">
        <w:rPr>
          <w:rFonts w:eastAsia="Calibri"/>
          <w:rtl/>
          <w:lang w:bidi="fa-IR"/>
        </w:rPr>
        <w:t xml:space="preserve"> پا</w:t>
      </w:r>
      <w:r w:rsidRPr="000D6D3D">
        <w:rPr>
          <w:rFonts w:eastAsia="Calibri" w:hint="cs"/>
          <w:rtl/>
          <w:lang w:bidi="fa-IR"/>
        </w:rPr>
        <w:t>یان‌نامه</w:t>
      </w:r>
      <w:r w:rsidRPr="000D6D3D">
        <w:rPr>
          <w:rFonts w:eastAsia="Calibri"/>
          <w:rtl/>
          <w:lang w:bidi="fa-IR"/>
        </w:rPr>
        <w:t xml:space="preserve"> مرا پشت</w:t>
      </w:r>
      <w:r w:rsidRPr="000D6D3D">
        <w:rPr>
          <w:rFonts w:eastAsia="Calibri" w:hint="cs"/>
          <w:rtl/>
          <w:lang w:bidi="fa-IR"/>
        </w:rPr>
        <w:t>یبانی</w:t>
      </w:r>
      <w:r w:rsidRPr="000D6D3D">
        <w:rPr>
          <w:rFonts w:eastAsia="Calibri"/>
          <w:rtl/>
          <w:lang w:bidi="fa-IR"/>
        </w:rPr>
        <w:t xml:space="preserve"> و </w:t>
      </w:r>
      <w:r w:rsidRPr="000D6D3D">
        <w:rPr>
          <w:rFonts w:eastAsia="Calibri" w:hint="cs"/>
          <w:rtl/>
          <w:lang w:bidi="fa-IR"/>
        </w:rPr>
        <w:t>یاری</w:t>
      </w:r>
      <w:r w:rsidRPr="000D6D3D">
        <w:rPr>
          <w:rFonts w:eastAsia="Calibri"/>
          <w:rtl/>
          <w:lang w:bidi="fa-IR"/>
        </w:rPr>
        <w:t xml:space="preserve"> نمودند و بدون راهنما</w:t>
      </w:r>
      <w:r w:rsidRPr="000D6D3D">
        <w:rPr>
          <w:rFonts w:eastAsia="Calibri" w:hint="cs"/>
          <w:rtl/>
          <w:lang w:bidi="fa-IR"/>
        </w:rPr>
        <w:t>یی</w:t>
      </w:r>
      <w:r w:rsidRPr="000D6D3D">
        <w:rPr>
          <w:rFonts w:eastAsia="Calibri"/>
          <w:rtl/>
          <w:lang w:bidi="fa-IR"/>
        </w:rPr>
        <w:t xml:space="preserve"> و هدا</w:t>
      </w:r>
      <w:r w:rsidRPr="000D6D3D">
        <w:rPr>
          <w:rFonts w:eastAsia="Calibri" w:hint="cs"/>
          <w:rtl/>
          <w:lang w:bidi="fa-IR"/>
        </w:rPr>
        <w:t>یت</w:t>
      </w:r>
      <w:r w:rsidRPr="000D6D3D">
        <w:rPr>
          <w:rFonts w:eastAsia="Calibri"/>
          <w:rtl/>
          <w:lang w:bidi="fa-IR"/>
        </w:rPr>
        <w:t xml:space="preserve"> ا</w:t>
      </w:r>
      <w:r w:rsidRPr="000D6D3D">
        <w:rPr>
          <w:rFonts w:eastAsia="Calibri" w:hint="cs"/>
          <w:rtl/>
          <w:lang w:bidi="fa-IR"/>
        </w:rPr>
        <w:t>یشان</w:t>
      </w:r>
      <w:r w:rsidRPr="000D6D3D">
        <w:rPr>
          <w:rFonts w:eastAsia="Calibri"/>
          <w:rtl/>
          <w:lang w:bidi="fa-IR"/>
        </w:rPr>
        <w:t xml:space="preserve"> به انجام رس</w:t>
      </w:r>
      <w:r w:rsidRPr="000D6D3D">
        <w:rPr>
          <w:rFonts w:eastAsia="Calibri" w:hint="cs"/>
          <w:rtl/>
          <w:lang w:bidi="fa-IR"/>
        </w:rPr>
        <w:t>یدن</w:t>
      </w:r>
      <w:r w:rsidRPr="000D6D3D">
        <w:rPr>
          <w:rFonts w:eastAsia="Calibri"/>
          <w:rtl/>
          <w:lang w:bidi="fa-IR"/>
        </w:rPr>
        <w:t xml:space="preserve"> ا</w:t>
      </w:r>
      <w:r w:rsidRPr="000D6D3D">
        <w:rPr>
          <w:rFonts w:eastAsia="Calibri" w:hint="cs"/>
          <w:rtl/>
          <w:lang w:bidi="fa-IR"/>
        </w:rPr>
        <w:t>ین</w:t>
      </w:r>
      <w:r w:rsidRPr="000D6D3D">
        <w:rPr>
          <w:rFonts w:eastAsia="Calibri"/>
          <w:rtl/>
          <w:lang w:bidi="fa-IR"/>
        </w:rPr>
        <w:t xml:space="preserve"> پا</w:t>
      </w:r>
      <w:r w:rsidRPr="000D6D3D">
        <w:rPr>
          <w:rFonts w:eastAsia="Calibri" w:hint="cs"/>
          <w:rtl/>
          <w:lang w:bidi="fa-IR"/>
        </w:rPr>
        <w:t>یان‌نامه</w:t>
      </w:r>
      <w:r w:rsidRPr="000D6D3D">
        <w:rPr>
          <w:rFonts w:eastAsia="Calibri"/>
          <w:rtl/>
          <w:lang w:bidi="fa-IR"/>
        </w:rPr>
        <w:t xml:space="preserve"> ممکن نبود، سپاسگز</w:t>
      </w:r>
      <w:r w:rsidRPr="000D6D3D">
        <w:rPr>
          <w:rFonts w:eastAsia="Calibri" w:hint="cs"/>
          <w:rtl/>
          <w:lang w:bidi="fa-IR"/>
        </w:rPr>
        <w:t>اری</w:t>
      </w:r>
      <w:r w:rsidRPr="000D6D3D">
        <w:rPr>
          <w:rFonts w:eastAsia="Calibri"/>
          <w:rtl/>
          <w:lang w:bidi="fa-IR"/>
        </w:rPr>
        <w:t xml:space="preserve"> نما</w:t>
      </w:r>
      <w:r w:rsidRPr="000D6D3D">
        <w:rPr>
          <w:rFonts w:eastAsia="Calibri" w:hint="cs"/>
          <w:rtl/>
          <w:lang w:bidi="fa-IR"/>
        </w:rPr>
        <w:t>یم</w:t>
      </w:r>
      <w:r w:rsidRPr="000D6D3D">
        <w:rPr>
          <w:rFonts w:eastAsia="Calibri"/>
          <w:rtl/>
          <w:lang w:bidi="fa-IR"/>
        </w:rPr>
        <w:t>.</w:t>
      </w:r>
    </w:p>
    <w:p w14:paraId="48571BF4" w14:textId="77777777" w:rsidR="000D6D3D" w:rsidRPr="000D6D3D" w:rsidRDefault="000D6D3D" w:rsidP="000D6D3D">
      <w:pPr>
        <w:tabs>
          <w:tab w:val="left" w:pos="7553"/>
        </w:tabs>
        <w:spacing w:line="240" w:lineRule="auto"/>
        <w:rPr>
          <w:rFonts w:eastAsia="Calibri"/>
          <w:rtl/>
          <w:lang w:bidi="fa-IR"/>
        </w:rPr>
      </w:pPr>
      <w:r w:rsidRPr="000D6D3D">
        <w:rPr>
          <w:rFonts w:eastAsia="Calibri" w:hint="cs"/>
          <w:rtl/>
          <w:lang w:bidi="fa-IR"/>
        </w:rPr>
        <w:t>از</w:t>
      </w:r>
      <w:r w:rsidRPr="000D6D3D">
        <w:rPr>
          <w:rFonts w:eastAsia="Calibri"/>
          <w:rtl/>
          <w:lang w:bidi="fa-IR"/>
        </w:rPr>
        <w:t xml:space="preserve"> استاد محترم مشاور، جناب آقا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دکتر </w:t>
      </w:r>
      <w:r>
        <w:rPr>
          <w:rFonts w:eastAsia="Calibri" w:hint="cs"/>
          <w:rtl/>
          <w:lang w:bidi="fa-IR"/>
        </w:rPr>
        <w:t>پیمان ستوده</w:t>
      </w:r>
      <w:r w:rsidRPr="000D6D3D">
        <w:rPr>
          <w:rFonts w:eastAsia="Calibri" w:hint="cs"/>
          <w:rtl/>
          <w:lang w:bidi="fa-IR"/>
        </w:rPr>
        <w:t>،</w:t>
      </w:r>
      <w:r w:rsidRPr="000D6D3D">
        <w:rPr>
          <w:rFonts w:eastAsia="Calibri"/>
          <w:rtl/>
          <w:lang w:bidi="fa-IR"/>
        </w:rPr>
        <w:t xml:space="preserve"> که همواره مشاوره‌ها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علم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و راهنما</w:t>
      </w:r>
      <w:r w:rsidRPr="000D6D3D">
        <w:rPr>
          <w:rFonts w:eastAsia="Calibri" w:hint="cs"/>
          <w:rtl/>
          <w:lang w:bidi="fa-IR"/>
        </w:rPr>
        <w:t>یی‌هایشان</w:t>
      </w:r>
      <w:r w:rsidRPr="000D6D3D">
        <w:rPr>
          <w:rFonts w:eastAsia="Calibri"/>
          <w:rtl/>
          <w:lang w:bidi="fa-IR"/>
        </w:rPr>
        <w:t xml:space="preserve"> را ب</w:t>
      </w:r>
      <w:r w:rsidRPr="000D6D3D">
        <w:rPr>
          <w:rFonts w:eastAsia="Calibri" w:hint="cs"/>
          <w:rtl/>
          <w:lang w:bidi="fa-IR"/>
        </w:rPr>
        <w:t>ی‌دریغ</w:t>
      </w:r>
      <w:r w:rsidRPr="000D6D3D">
        <w:rPr>
          <w:rFonts w:eastAsia="Calibri"/>
          <w:rtl/>
          <w:lang w:bidi="fa-IR"/>
        </w:rPr>
        <w:t xml:space="preserve"> در اخت</w:t>
      </w:r>
      <w:r w:rsidRPr="000D6D3D">
        <w:rPr>
          <w:rFonts w:eastAsia="Calibri" w:hint="cs"/>
          <w:rtl/>
          <w:lang w:bidi="fa-IR"/>
        </w:rPr>
        <w:t>یار</w:t>
      </w:r>
      <w:r w:rsidRPr="000D6D3D">
        <w:rPr>
          <w:rFonts w:eastAsia="Calibri"/>
          <w:rtl/>
          <w:lang w:bidi="fa-IR"/>
        </w:rPr>
        <w:t xml:space="preserve"> ا</w:t>
      </w:r>
      <w:r w:rsidRPr="000D6D3D">
        <w:rPr>
          <w:rFonts w:eastAsia="Calibri" w:hint="cs"/>
          <w:rtl/>
          <w:lang w:bidi="fa-IR"/>
        </w:rPr>
        <w:t>ینجانب</w:t>
      </w:r>
      <w:r w:rsidRPr="000D6D3D">
        <w:rPr>
          <w:rFonts w:eastAsia="Calibri"/>
          <w:rtl/>
          <w:lang w:bidi="fa-IR"/>
        </w:rPr>
        <w:t xml:space="preserve"> قرار داده‌اند ن</w:t>
      </w:r>
      <w:r w:rsidRPr="000D6D3D">
        <w:rPr>
          <w:rFonts w:eastAsia="Calibri" w:hint="cs"/>
          <w:rtl/>
          <w:lang w:bidi="fa-IR"/>
        </w:rPr>
        <w:t>یز</w:t>
      </w:r>
      <w:r w:rsidRPr="000D6D3D">
        <w:rPr>
          <w:rFonts w:eastAsia="Calibri"/>
          <w:rtl/>
          <w:lang w:bidi="fa-IR"/>
        </w:rPr>
        <w:t xml:space="preserve"> بس</w:t>
      </w:r>
      <w:r w:rsidRPr="000D6D3D">
        <w:rPr>
          <w:rFonts w:eastAsia="Calibri" w:hint="cs"/>
          <w:rtl/>
          <w:lang w:bidi="fa-IR"/>
        </w:rPr>
        <w:t>یار</w:t>
      </w:r>
      <w:r w:rsidRPr="000D6D3D">
        <w:rPr>
          <w:rFonts w:eastAsia="Calibri"/>
          <w:rtl/>
          <w:lang w:bidi="fa-IR"/>
        </w:rPr>
        <w:t xml:space="preserve"> تشکر م</w:t>
      </w:r>
      <w:r w:rsidRPr="000D6D3D">
        <w:rPr>
          <w:rFonts w:eastAsia="Calibri" w:hint="cs"/>
          <w:rtl/>
          <w:lang w:bidi="fa-IR"/>
        </w:rPr>
        <w:t>ی‌نمایم</w:t>
      </w:r>
      <w:r w:rsidRPr="000D6D3D">
        <w:rPr>
          <w:rFonts w:eastAsia="Calibri"/>
          <w:rtl/>
          <w:lang w:bidi="fa-IR"/>
        </w:rPr>
        <w:t>.</w:t>
      </w:r>
    </w:p>
    <w:p w14:paraId="50D84C5C" w14:textId="77777777" w:rsidR="000D6D3D" w:rsidRPr="000D6D3D" w:rsidRDefault="000D6D3D" w:rsidP="00BE4A1F">
      <w:pPr>
        <w:tabs>
          <w:tab w:val="left" w:pos="7553"/>
        </w:tabs>
        <w:spacing w:line="240" w:lineRule="auto"/>
        <w:rPr>
          <w:rFonts w:eastAsia="Calibri"/>
          <w:rtl/>
          <w:lang w:bidi="fa-IR"/>
        </w:rPr>
      </w:pPr>
      <w:r w:rsidRPr="000D6D3D">
        <w:rPr>
          <w:rFonts w:eastAsia="Calibri" w:hint="cs"/>
          <w:rtl/>
          <w:lang w:bidi="fa-IR"/>
        </w:rPr>
        <w:t>همچنین</w:t>
      </w:r>
      <w:r w:rsidRPr="000D6D3D">
        <w:rPr>
          <w:rFonts w:eastAsia="Calibri"/>
          <w:rtl/>
          <w:lang w:bidi="fa-IR"/>
        </w:rPr>
        <w:t xml:space="preserve"> از پدر و مادر عز</w:t>
      </w:r>
      <w:r w:rsidRPr="000D6D3D">
        <w:rPr>
          <w:rFonts w:eastAsia="Calibri" w:hint="cs"/>
          <w:rtl/>
          <w:lang w:bidi="fa-IR"/>
        </w:rPr>
        <w:t>یزم</w:t>
      </w:r>
      <w:r w:rsidRPr="000D6D3D">
        <w:rPr>
          <w:rFonts w:eastAsia="Calibri"/>
          <w:rtl/>
          <w:lang w:bidi="fa-IR"/>
        </w:rPr>
        <w:t xml:space="preserve"> که در تمام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مراحل زندگ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و تحص</w:t>
      </w:r>
      <w:r w:rsidRPr="000D6D3D">
        <w:rPr>
          <w:rFonts w:eastAsia="Calibri" w:hint="cs"/>
          <w:rtl/>
          <w:lang w:bidi="fa-IR"/>
        </w:rPr>
        <w:t>یل</w:t>
      </w:r>
      <w:r w:rsidRPr="000D6D3D">
        <w:rPr>
          <w:rFonts w:eastAsia="Calibri"/>
          <w:rtl/>
          <w:lang w:bidi="fa-IR"/>
        </w:rPr>
        <w:t xml:space="preserve"> مشوق و راهنما</w:t>
      </w:r>
      <w:r w:rsidRPr="000D6D3D">
        <w:rPr>
          <w:rFonts w:eastAsia="Calibri" w:hint="cs"/>
          <w:rtl/>
          <w:lang w:bidi="fa-IR"/>
        </w:rPr>
        <w:t>ی</w:t>
      </w:r>
      <w:r w:rsidR="0037285D">
        <w:rPr>
          <w:rFonts w:eastAsia="Calibri"/>
          <w:rtl/>
          <w:lang w:bidi="fa-IR"/>
        </w:rPr>
        <w:t xml:space="preserve"> من بوده‌اند</w:t>
      </w:r>
      <w:r w:rsidR="00807473">
        <w:rPr>
          <w:rFonts w:eastAsia="Calibri" w:hint="cs"/>
          <w:rtl/>
          <w:lang w:bidi="fa-IR"/>
        </w:rPr>
        <w:t xml:space="preserve"> و سرکار خانم مهندس مانا تخشا ک</w:t>
      </w:r>
      <w:r w:rsidR="00807473" w:rsidRPr="00807473">
        <w:rPr>
          <w:rFonts w:eastAsia="Calibri"/>
          <w:rtl/>
          <w:lang w:bidi="fa-IR"/>
        </w:rPr>
        <w:t>ه در و</w:t>
      </w:r>
      <w:r w:rsidR="007F1F58">
        <w:rPr>
          <w:rFonts w:eastAsia="Calibri"/>
          <w:rtl/>
          <w:lang w:bidi="fa-IR"/>
        </w:rPr>
        <w:t>ی</w:t>
      </w:r>
      <w:r w:rsidR="00807473" w:rsidRPr="00807473">
        <w:rPr>
          <w:rFonts w:eastAsia="Calibri"/>
          <w:rtl/>
          <w:lang w:bidi="fa-IR"/>
        </w:rPr>
        <w:t>را</w:t>
      </w:r>
      <w:r w:rsidR="007F1F58">
        <w:rPr>
          <w:rFonts w:eastAsia="Calibri"/>
          <w:rtl/>
          <w:lang w:bidi="fa-IR"/>
        </w:rPr>
        <w:t>ی</w:t>
      </w:r>
      <w:r w:rsidR="00807473" w:rsidRPr="00807473">
        <w:rPr>
          <w:rFonts w:eastAsia="Calibri"/>
          <w:rtl/>
          <w:lang w:bidi="fa-IR"/>
        </w:rPr>
        <w:t>ش پا</w:t>
      </w:r>
      <w:r w:rsidR="007F1F58">
        <w:rPr>
          <w:rFonts w:eastAsia="Calibri"/>
          <w:rtl/>
          <w:lang w:bidi="fa-IR"/>
        </w:rPr>
        <w:t>ی</w:t>
      </w:r>
      <w:r w:rsidR="00807473" w:rsidRPr="00807473">
        <w:rPr>
          <w:rFonts w:eastAsia="Calibri"/>
          <w:rtl/>
          <w:lang w:bidi="fa-IR"/>
        </w:rPr>
        <w:t>ان</w:t>
      </w:r>
      <w:r w:rsidR="00BE4A1F">
        <w:rPr>
          <w:rFonts w:eastAsia="Calibri" w:hint="cs"/>
          <w:rtl/>
          <w:lang w:bidi="fa-IR"/>
        </w:rPr>
        <w:t>‌</w:t>
      </w:r>
      <w:r w:rsidR="00807473" w:rsidRPr="00807473">
        <w:rPr>
          <w:rFonts w:eastAsia="Calibri"/>
          <w:rtl/>
          <w:lang w:bidi="fa-IR"/>
        </w:rPr>
        <w:t>نامه</w:t>
      </w:r>
      <w:r w:rsidR="00807473">
        <w:rPr>
          <w:rFonts w:eastAsia="Calibri" w:hint="cs"/>
          <w:rtl/>
          <w:lang w:bidi="fa-IR"/>
        </w:rPr>
        <w:t xml:space="preserve"> </w:t>
      </w:r>
      <w:r w:rsidR="00807473" w:rsidRPr="00807473">
        <w:rPr>
          <w:rFonts w:eastAsia="Calibri"/>
          <w:rtl/>
          <w:lang w:bidi="fa-IR"/>
        </w:rPr>
        <w:t>زحمات بس</w:t>
      </w:r>
      <w:r w:rsidR="007F1F58">
        <w:rPr>
          <w:rFonts w:eastAsia="Calibri"/>
          <w:rtl/>
          <w:lang w:bidi="fa-IR"/>
        </w:rPr>
        <w:t>ی</w:t>
      </w:r>
      <w:r w:rsidR="00807473" w:rsidRPr="00807473">
        <w:rPr>
          <w:rFonts w:eastAsia="Calibri"/>
          <w:rtl/>
          <w:lang w:bidi="fa-IR"/>
        </w:rPr>
        <w:t>ار</w:t>
      </w:r>
      <w:r w:rsidR="007F1F58">
        <w:rPr>
          <w:rFonts w:eastAsia="Calibri"/>
          <w:rtl/>
          <w:lang w:bidi="fa-IR"/>
        </w:rPr>
        <w:t>ی</w:t>
      </w:r>
      <w:r w:rsidR="00807473" w:rsidRPr="00807473">
        <w:rPr>
          <w:rFonts w:eastAsia="Calibri"/>
          <w:rtl/>
          <w:lang w:bidi="fa-IR"/>
        </w:rPr>
        <w:t xml:space="preserve"> را تقبل نمودند،</w:t>
      </w:r>
      <w:r w:rsidR="00807473">
        <w:rPr>
          <w:rFonts w:eastAsia="Calibri" w:hint="cs"/>
          <w:rtl/>
          <w:lang w:bidi="fa-IR"/>
        </w:rPr>
        <w:t xml:space="preserve"> </w:t>
      </w:r>
      <w:r w:rsidR="00C35781">
        <w:rPr>
          <w:rFonts w:eastAsia="Calibri" w:hint="cs"/>
          <w:rtl/>
          <w:lang w:bidi="fa-IR"/>
        </w:rPr>
        <w:t>از صمیم قلب</w:t>
      </w:r>
      <w:r w:rsidRPr="000D6D3D">
        <w:rPr>
          <w:rFonts w:eastAsia="Calibri"/>
          <w:rtl/>
          <w:lang w:bidi="fa-IR"/>
        </w:rPr>
        <w:t xml:space="preserve"> تشکر م</w:t>
      </w:r>
      <w:r w:rsidRPr="000D6D3D">
        <w:rPr>
          <w:rFonts w:eastAsia="Calibri" w:hint="cs"/>
          <w:rtl/>
          <w:lang w:bidi="fa-IR"/>
        </w:rPr>
        <w:t>ی‌کنم</w:t>
      </w:r>
      <w:r w:rsidRPr="000D6D3D">
        <w:rPr>
          <w:rFonts w:eastAsia="Calibri"/>
          <w:rtl/>
          <w:lang w:bidi="fa-IR"/>
        </w:rPr>
        <w:t xml:space="preserve"> و سلامت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و شاد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روزافزون ا</w:t>
      </w:r>
      <w:r w:rsidRPr="000D6D3D">
        <w:rPr>
          <w:rFonts w:eastAsia="Calibri" w:hint="cs"/>
          <w:rtl/>
          <w:lang w:bidi="fa-IR"/>
        </w:rPr>
        <w:t>یشان</w:t>
      </w:r>
      <w:r w:rsidRPr="000D6D3D">
        <w:rPr>
          <w:rFonts w:eastAsia="Calibri"/>
          <w:rtl/>
          <w:lang w:bidi="fa-IR"/>
        </w:rPr>
        <w:t xml:space="preserve"> را از خداوند بزرگ خواستارم.</w:t>
      </w:r>
    </w:p>
    <w:p w14:paraId="14F654C5" w14:textId="77777777" w:rsidR="00921FBC" w:rsidRDefault="000D6D3D" w:rsidP="00807473">
      <w:pPr>
        <w:tabs>
          <w:tab w:val="left" w:pos="7553"/>
        </w:tabs>
        <w:spacing w:line="240" w:lineRule="auto"/>
        <w:rPr>
          <w:rFonts w:eastAsia="Calibri"/>
          <w:rtl/>
          <w:lang w:bidi="fa-IR"/>
        </w:rPr>
      </w:pPr>
      <w:r w:rsidRPr="000D6D3D">
        <w:rPr>
          <w:rFonts w:eastAsia="Calibri" w:hint="cs"/>
          <w:rtl/>
          <w:lang w:bidi="fa-IR"/>
        </w:rPr>
        <w:t>در</w:t>
      </w:r>
      <w:r w:rsidRPr="000D6D3D">
        <w:rPr>
          <w:rFonts w:eastAsia="Calibri"/>
          <w:rtl/>
          <w:lang w:bidi="fa-IR"/>
        </w:rPr>
        <w:t xml:space="preserve"> پا</w:t>
      </w:r>
      <w:r w:rsidRPr="000D6D3D">
        <w:rPr>
          <w:rFonts w:eastAsia="Calibri" w:hint="cs"/>
          <w:rtl/>
          <w:lang w:bidi="fa-IR"/>
        </w:rPr>
        <w:t>یان</w:t>
      </w:r>
      <w:r w:rsidRPr="000D6D3D">
        <w:rPr>
          <w:rFonts w:eastAsia="Calibri"/>
          <w:rtl/>
          <w:lang w:bidi="fa-IR"/>
        </w:rPr>
        <w:t xml:space="preserve"> ن</w:t>
      </w:r>
      <w:r w:rsidRPr="000D6D3D">
        <w:rPr>
          <w:rFonts w:eastAsia="Calibri" w:hint="cs"/>
          <w:rtl/>
          <w:lang w:bidi="fa-IR"/>
        </w:rPr>
        <w:t>یز</w:t>
      </w:r>
      <w:r w:rsidRPr="000D6D3D">
        <w:rPr>
          <w:rFonts w:eastAsia="Calibri"/>
          <w:rtl/>
          <w:lang w:bidi="fa-IR"/>
        </w:rPr>
        <w:t xml:space="preserve"> از تمام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کسان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که به هر ش</w:t>
      </w:r>
      <w:r w:rsidRPr="000D6D3D">
        <w:rPr>
          <w:rFonts w:eastAsia="Calibri" w:hint="cs"/>
          <w:rtl/>
          <w:lang w:bidi="fa-IR"/>
        </w:rPr>
        <w:t>یوه‌ای</w:t>
      </w:r>
      <w:r w:rsidRPr="000D6D3D">
        <w:rPr>
          <w:rFonts w:eastAsia="Calibri"/>
          <w:rtl/>
          <w:lang w:bidi="fa-IR"/>
        </w:rPr>
        <w:t xml:space="preserve"> در مراحل پژوهش، تکم</w:t>
      </w:r>
      <w:r w:rsidRPr="000D6D3D">
        <w:rPr>
          <w:rFonts w:eastAsia="Calibri" w:hint="cs"/>
          <w:rtl/>
          <w:lang w:bidi="fa-IR"/>
        </w:rPr>
        <w:t>یل</w:t>
      </w:r>
      <w:r w:rsidRPr="000D6D3D">
        <w:rPr>
          <w:rFonts w:eastAsia="Calibri"/>
          <w:rtl/>
          <w:lang w:bidi="fa-IR"/>
        </w:rPr>
        <w:t xml:space="preserve"> و نگارش پا</w:t>
      </w:r>
      <w:r w:rsidRPr="000D6D3D">
        <w:rPr>
          <w:rFonts w:eastAsia="Calibri" w:hint="cs"/>
          <w:rtl/>
          <w:lang w:bidi="fa-IR"/>
        </w:rPr>
        <w:t>یان‌نامه</w:t>
      </w:r>
      <w:r w:rsidRPr="000D6D3D">
        <w:rPr>
          <w:rFonts w:eastAsia="Calibri"/>
          <w:rtl/>
          <w:lang w:bidi="fa-IR"/>
        </w:rPr>
        <w:t xml:space="preserve"> به من </w:t>
      </w:r>
      <w:r w:rsidRPr="000D6D3D">
        <w:rPr>
          <w:rFonts w:eastAsia="Calibri" w:hint="cs"/>
          <w:rtl/>
          <w:lang w:bidi="fa-IR"/>
        </w:rPr>
        <w:t>یاری</w:t>
      </w:r>
      <w:r w:rsidRPr="000D6D3D">
        <w:rPr>
          <w:rFonts w:eastAsia="Calibri"/>
          <w:rtl/>
          <w:lang w:bidi="fa-IR"/>
        </w:rPr>
        <w:t xml:space="preserve"> رسانده‌اند، تشکر م</w:t>
      </w:r>
      <w:r w:rsidRPr="000D6D3D">
        <w:rPr>
          <w:rFonts w:eastAsia="Calibri" w:hint="cs"/>
          <w:rtl/>
          <w:lang w:bidi="fa-IR"/>
        </w:rPr>
        <w:t>ی‌نمایم</w:t>
      </w:r>
      <w:r w:rsidRPr="000D6D3D">
        <w:rPr>
          <w:rFonts w:eastAsia="Calibri"/>
          <w:rtl/>
          <w:lang w:bidi="fa-IR"/>
        </w:rPr>
        <w:t xml:space="preserve"> و پ</w:t>
      </w:r>
      <w:r w:rsidRPr="000D6D3D">
        <w:rPr>
          <w:rFonts w:eastAsia="Calibri" w:hint="cs"/>
          <w:rtl/>
          <w:lang w:bidi="fa-IR"/>
        </w:rPr>
        <w:t>یشرفت</w:t>
      </w:r>
      <w:r w:rsidRPr="000D6D3D">
        <w:rPr>
          <w:rFonts w:eastAsia="Calibri"/>
          <w:rtl/>
          <w:lang w:bidi="fa-IR"/>
        </w:rPr>
        <w:t xml:space="preserve"> روزافزون و موفق</w:t>
      </w:r>
      <w:r w:rsidRPr="000D6D3D">
        <w:rPr>
          <w:rFonts w:eastAsia="Calibri" w:hint="cs"/>
          <w:rtl/>
          <w:lang w:bidi="fa-IR"/>
        </w:rPr>
        <w:t>یت</w:t>
      </w:r>
      <w:r w:rsidRPr="000D6D3D">
        <w:rPr>
          <w:rFonts w:eastAsia="Calibri"/>
          <w:rtl/>
          <w:lang w:bidi="fa-IR"/>
        </w:rPr>
        <w:t xml:space="preserve"> ا</w:t>
      </w:r>
      <w:r w:rsidRPr="000D6D3D">
        <w:rPr>
          <w:rFonts w:eastAsia="Calibri" w:hint="cs"/>
          <w:rtl/>
          <w:lang w:bidi="fa-IR"/>
        </w:rPr>
        <w:t>یشان</w:t>
      </w:r>
      <w:r w:rsidRPr="000D6D3D">
        <w:rPr>
          <w:rFonts w:eastAsia="Calibri"/>
          <w:rtl/>
          <w:lang w:bidi="fa-IR"/>
        </w:rPr>
        <w:t xml:space="preserve"> در تمام مراحل زندگ</w:t>
      </w:r>
      <w:r w:rsidRPr="000D6D3D">
        <w:rPr>
          <w:rFonts w:eastAsia="Calibri" w:hint="cs"/>
          <w:rtl/>
          <w:lang w:bidi="fa-IR"/>
        </w:rPr>
        <w:t>ی</w:t>
      </w:r>
      <w:r w:rsidRPr="000D6D3D">
        <w:rPr>
          <w:rFonts w:eastAsia="Calibri"/>
          <w:rtl/>
          <w:lang w:bidi="fa-IR"/>
        </w:rPr>
        <w:t xml:space="preserve"> را از خداوند </w:t>
      </w:r>
      <w:r w:rsidRPr="000D6D3D">
        <w:rPr>
          <w:rFonts w:eastAsia="Calibri" w:hint="cs"/>
          <w:rtl/>
          <w:lang w:bidi="fa-IR"/>
        </w:rPr>
        <w:t>یکتا</w:t>
      </w:r>
      <w:r w:rsidR="00807473">
        <w:rPr>
          <w:rFonts w:eastAsia="Calibri"/>
          <w:rtl/>
          <w:lang w:bidi="fa-IR"/>
        </w:rPr>
        <w:t xml:space="preserve"> خواستارم</w:t>
      </w:r>
      <w:r>
        <w:rPr>
          <w:rFonts w:eastAsia="Calibri" w:hint="cs"/>
          <w:rtl/>
          <w:lang w:bidi="fa-IR"/>
        </w:rPr>
        <w:t>.</w:t>
      </w:r>
    </w:p>
    <w:p w14:paraId="491EB9E5" w14:textId="77777777" w:rsidR="00C9775D" w:rsidRDefault="00C9775D" w:rsidP="00807473">
      <w:pPr>
        <w:tabs>
          <w:tab w:val="left" w:pos="7553"/>
        </w:tabs>
        <w:spacing w:line="240" w:lineRule="auto"/>
        <w:rPr>
          <w:rFonts w:eastAsia="Calibri"/>
          <w:rtl/>
          <w:lang w:bidi="fa-IR"/>
        </w:rPr>
      </w:pPr>
    </w:p>
    <w:p w14:paraId="3ACE661A" w14:textId="77777777" w:rsidR="00C9775D" w:rsidRDefault="00C9775D" w:rsidP="00807473">
      <w:pPr>
        <w:tabs>
          <w:tab w:val="left" w:pos="7553"/>
        </w:tabs>
        <w:spacing w:line="240" w:lineRule="auto"/>
        <w:rPr>
          <w:rFonts w:eastAsia="Calibri"/>
          <w:lang w:bidi="fa-IR"/>
        </w:rPr>
        <w:sectPr w:rsidR="00C9775D" w:rsidSect="00073A92">
          <w:headerReference w:type="default" r:id="rId13"/>
          <w:footerReference w:type="even" r:id="rId14"/>
          <w:footerReference w:type="default" r:id="rId15"/>
          <w:headerReference w:type="first" r:id="rId16"/>
          <w:footnotePr>
            <w:numRestart w:val="eachPage"/>
          </w:footnotePr>
          <w:pgSz w:w="9356" w:h="13325" w:code="1"/>
          <w:pgMar w:top="1134" w:right="1418" w:bottom="1134" w:left="1134" w:header="720" w:footer="720" w:gutter="0"/>
          <w:pgNumType w:fmt="arabicAbjad" w:start="8"/>
          <w:cols w:space="720"/>
          <w:rtlGutter/>
          <w:docGrid w:linePitch="360"/>
        </w:sectPr>
      </w:pPr>
    </w:p>
    <w:p w14:paraId="1B2FBA1B" w14:textId="77777777" w:rsidR="00C9775D" w:rsidRDefault="00C9775D">
      <w:pPr>
        <w:bidi w:val="0"/>
        <w:spacing w:after="200" w:line="276" w:lineRule="auto"/>
        <w:ind w:firstLine="0"/>
        <w:jc w:val="left"/>
        <w:rPr>
          <w:rFonts w:eastAsia="Calibri"/>
          <w:b/>
          <w:bCs/>
          <w:rtl/>
          <w:lang w:bidi="fa-IR"/>
        </w:rPr>
      </w:pPr>
      <w:r>
        <w:rPr>
          <w:rFonts w:eastAsia="Calibri"/>
          <w:b/>
          <w:bCs/>
          <w:rtl/>
          <w:lang w:bidi="fa-IR"/>
        </w:rPr>
        <w:br w:type="page"/>
      </w:r>
    </w:p>
    <w:p w14:paraId="11035C4D" w14:textId="77777777" w:rsidR="00921FBC" w:rsidRPr="00F8444D" w:rsidRDefault="00921FBC" w:rsidP="00866F4E">
      <w:pPr>
        <w:spacing w:line="240" w:lineRule="auto"/>
        <w:ind w:firstLine="0"/>
        <w:jc w:val="center"/>
        <w:rPr>
          <w:rFonts w:eastAsia="Calibri"/>
          <w:b/>
          <w:bCs/>
          <w:rtl/>
          <w:lang w:bidi="fa-IR"/>
        </w:rPr>
      </w:pPr>
      <w:r w:rsidRPr="00F8444D">
        <w:rPr>
          <w:rFonts w:eastAsia="Calibri"/>
          <w:b/>
          <w:bCs/>
          <w:rtl/>
          <w:lang w:bidi="fa-IR"/>
        </w:rPr>
        <w:lastRenderedPageBreak/>
        <w:t>چکیده</w:t>
      </w:r>
    </w:p>
    <w:p w14:paraId="48F8BC2E" w14:textId="77777777" w:rsidR="00921FBC" w:rsidRPr="00810CDA" w:rsidRDefault="00921FBC" w:rsidP="00EE32F3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Titr,Bold" w:eastAsia="Calibri"/>
          <w:b/>
          <w:rtl/>
          <w:lang w:bidi="fa-IR"/>
        </w:rPr>
      </w:pPr>
    </w:p>
    <w:p w14:paraId="0958121F" w14:textId="77777777" w:rsidR="00921FBC" w:rsidRDefault="00866F4E" w:rsidP="001927DE">
      <w:pPr>
        <w:pStyle w:val="Title"/>
        <w:rPr>
          <w:rFonts w:cs="B Nazanin"/>
          <w:b/>
          <w:bCs/>
          <w:noProof w:val="0"/>
          <w:sz w:val="24"/>
          <w:szCs w:val="24"/>
          <w:rtl/>
          <w:lang w:bidi="fa-IR"/>
        </w:rPr>
      </w:pP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>بررس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و مقا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سه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روش</w:t>
      </w:r>
      <w:r w:rsidR="00FC7FE3">
        <w:rPr>
          <w:rFonts w:ascii="Cambria" w:hAnsi="Cambria" w:cs="Times New Roman" w:hint="cs"/>
          <w:b/>
          <w:bCs/>
          <w:noProof w:val="0"/>
          <w:sz w:val="24"/>
          <w:szCs w:val="24"/>
          <w:rtl/>
          <w:lang w:bidi="fa-IR"/>
        </w:rPr>
        <w:t>‌‌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های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کاهش نو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ز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تصو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ر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با استفاده از 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ادگیری</w:t>
      </w:r>
      <w:r w:rsidRPr="00866F4E">
        <w:rPr>
          <w:rFonts w:cs="B Nazanin"/>
          <w:b/>
          <w:bCs/>
          <w:noProof w:val="0"/>
          <w:sz w:val="24"/>
          <w:szCs w:val="24"/>
          <w:rtl/>
          <w:lang w:bidi="fa-IR"/>
        </w:rPr>
        <w:t xml:space="preserve"> عم</w:t>
      </w:r>
      <w:r w:rsidRPr="00866F4E">
        <w:rPr>
          <w:rFonts w:cs="B Nazanin" w:hint="cs"/>
          <w:b/>
          <w:bCs/>
          <w:noProof w:val="0"/>
          <w:sz w:val="24"/>
          <w:szCs w:val="24"/>
          <w:rtl/>
          <w:lang w:bidi="fa-IR"/>
        </w:rPr>
        <w:t>یق</w:t>
      </w:r>
    </w:p>
    <w:p w14:paraId="12BBE7D6" w14:textId="77777777" w:rsidR="00921FBC" w:rsidRDefault="00921FBC" w:rsidP="00EE32F3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/>
          <w:b/>
          <w:bCs/>
          <w:sz w:val="24"/>
          <w:rtl/>
          <w:lang w:bidi="fa-IR"/>
        </w:rPr>
      </w:pPr>
    </w:p>
    <w:p w14:paraId="4DB9B58A" w14:textId="77777777" w:rsidR="001927DE" w:rsidRPr="00810CDA" w:rsidRDefault="001927DE" w:rsidP="00EE32F3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Calibri" w:eastAsia="Calibri" w:hAnsi="Calibri"/>
          <w:b/>
          <w:rtl/>
          <w:lang w:bidi="fa-IR"/>
        </w:rPr>
      </w:pPr>
    </w:p>
    <w:p w14:paraId="68763CD5" w14:textId="77777777" w:rsidR="00921FBC" w:rsidRPr="00F8444D" w:rsidRDefault="00921FBC" w:rsidP="00866F4E">
      <w:pPr>
        <w:tabs>
          <w:tab w:val="left" w:pos="4215"/>
          <w:tab w:val="center" w:pos="4669"/>
        </w:tabs>
        <w:spacing w:line="240" w:lineRule="auto"/>
        <w:ind w:firstLine="0"/>
        <w:jc w:val="center"/>
        <w:rPr>
          <w:rFonts w:eastAsia="Calibri"/>
          <w:rtl/>
          <w:lang w:bidi="fa-IR"/>
        </w:rPr>
      </w:pPr>
      <w:r w:rsidRPr="00F8444D">
        <w:rPr>
          <w:rFonts w:eastAsia="Calibri" w:hint="cs"/>
          <w:rtl/>
          <w:lang w:bidi="fa-IR"/>
        </w:rPr>
        <w:t>به کوشش</w:t>
      </w:r>
    </w:p>
    <w:p w14:paraId="1B089F15" w14:textId="77777777" w:rsidR="00921FBC" w:rsidRPr="00D76E26" w:rsidRDefault="00866F4E" w:rsidP="00866F4E">
      <w:pPr>
        <w:spacing w:line="240" w:lineRule="auto"/>
        <w:ind w:firstLine="0"/>
        <w:jc w:val="center"/>
        <w:rPr>
          <w:b/>
          <w:bCs/>
          <w:sz w:val="24"/>
          <w:rtl/>
        </w:rPr>
      </w:pPr>
      <w:r>
        <w:rPr>
          <w:rFonts w:hint="cs"/>
          <w:b/>
          <w:bCs/>
          <w:sz w:val="24"/>
          <w:rtl/>
        </w:rPr>
        <w:t>احمد علی رفیعی</w:t>
      </w:r>
    </w:p>
    <w:p w14:paraId="34CBAB17" w14:textId="77777777" w:rsidR="00921FBC" w:rsidRPr="0023111B" w:rsidRDefault="00921FBC" w:rsidP="00EE32F3">
      <w:pPr>
        <w:spacing w:line="240" w:lineRule="auto"/>
        <w:ind w:firstLine="0"/>
        <w:jc w:val="center"/>
        <w:rPr>
          <w:rFonts w:eastAsia="Calibri"/>
          <w:rtl/>
          <w:lang w:bidi="fa-IR"/>
        </w:rPr>
      </w:pPr>
    </w:p>
    <w:p w14:paraId="046F6F9F" w14:textId="77777777" w:rsidR="00921FBC" w:rsidRPr="00810CDA" w:rsidRDefault="00921FBC" w:rsidP="00EE32F3">
      <w:pPr>
        <w:spacing w:line="240" w:lineRule="auto"/>
        <w:ind w:firstLine="0"/>
        <w:jc w:val="center"/>
        <w:rPr>
          <w:rFonts w:eastAsia="Calibri"/>
          <w:rtl/>
          <w:lang w:bidi="fa-IR"/>
        </w:rPr>
      </w:pPr>
    </w:p>
    <w:p w14:paraId="4219C735" w14:textId="77777777" w:rsidR="009C6C58" w:rsidRDefault="00290547" w:rsidP="007C79F9">
      <w:pPr>
        <w:tabs>
          <w:tab w:val="left" w:pos="7553"/>
        </w:tabs>
        <w:spacing w:line="240" w:lineRule="auto"/>
        <w:rPr>
          <w:rFonts w:eastAsia="Times New Roman"/>
          <w:color w:val="000000"/>
          <w:rtl/>
        </w:rPr>
      </w:pPr>
      <w:r>
        <w:rPr>
          <w:rFonts w:eastAsia="Times New Roman"/>
          <w:color w:val="000000"/>
          <w:rtl/>
        </w:rPr>
        <w:t>حذف نو</w:t>
      </w:r>
      <w:r w:rsidR="007F1F58">
        <w:rPr>
          <w:rFonts w:eastAsia="Times New Roman"/>
          <w:color w:val="000000"/>
          <w:rtl/>
        </w:rPr>
        <w:t>ی</w:t>
      </w:r>
      <w:r>
        <w:rPr>
          <w:rFonts w:eastAsia="Times New Roman"/>
          <w:color w:val="000000"/>
          <w:rtl/>
        </w:rPr>
        <w:t>ز</w:t>
      </w:r>
      <w:r w:rsidR="009C6C58" w:rsidRPr="009C6C58">
        <w:rPr>
          <w:rFonts w:eastAsia="Times New Roman"/>
          <w:color w:val="000000"/>
          <w:rtl/>
        </w:rPr>
        <w:t xml:space="preserve"> از </w:t>
      </w:r>
      <w:r w:rsidR="00AD00E5" w:rsidRPr="009C6C58">
        <w:rPr>
          <w:rFonts w:eastAsia="Times New Roman"/>
          <w:color w:val="000000"/>
          <w:rtl/>
        </w:rPr>
        <w:t>پرکاربردتر</w:t>
      </w:r>
      <w:r w:rsidR="007F1F58">
        <w:rPr>
          <w:rFonts w:eastAsia="Times New Roman"/>
          <w:color w:val="000000"/>
          <w:rtl/>
        </w:rPr>
        <w:t>ی</w:t>
      </w:r>
      <w:r w:rsidR="00AD00E5" w:rsidRPr="009C6C58">
        <w:rPr>
          <w:rFonts w:eastAsia="Times New Roman"/>
          <w:color w:val="000000"/>
          <w:rtl/>
        </w:rPr>
        <w:t xml:space="preserve">ن </w:t>
      </w:r>
      <w:r w:rsidR="009C6C58" w:rsidRPr="009C6C58">
        <w:rPr>
          <w:rFonts w:eastAsia="Times New Roman"/>
          <w:color w:val="000000"/>
          <w:rtl/>
        </w:rPr>
        <w:t>و</w:t>
      </w:r>
      <w:r w:rsidR="00AD00E5" w:rsidRPr="00AD00E5">
        <w:rPr>
          <w:rFonts w:eastAsia="Times New Roman"/>
          <w:color w:val="000000"/>
          <w:rtl/>
        </w:rPr>
        <w:t xml:space="preserve"> </w:t>
      </w:r>
      <w:r w:rsidR="00AD00E5" w:rsidRPr="009C6C58">
        <w:rPr>
          <w:rFonts w:eastAsia="Times New Roman"/>
          <w:color w:val="000000"/>
          <w:rtl/>
        </w:rPr>
        <w:t>مهم</w:t>
      </w:r>
      <w:r w:rsidR="00FC7FE3">
        <w:rPr>
          <w:rFonts w:eastAsia="Times New Roman" w:hint="cs"/>
          <w:color w:val="000000"/>
          <w:rtl/>
        </w:rPr>
        <w:t>‌‌</w:t>
      </w:r>
      <w:r w:rsidR="00AD00E5" w:rsidRPr="009C6C58">
        <w:rPr>
          <w:rFonts w:eastAsia="Times New Roman"/>
          <w:color w:val="000000"/>
          <w:rtl/>
        </w:rPr>
        <w:t>تر</w:t>
      </w:r>
      <w:r w:rsidR="007F1F58">
        <w:rPr>
          <w:rFonts w:eastAsia="Times New Roman"/>
          <w:color w:val="000000"/>
          <w:rtl/>
        </w:rPr>
        <w:t>ی</w:t>
      </w:r>
      <w:r w:rsidR="00AD00E5" w:rsidRPr="009C6C58">
        <w:rPr>
          <w:rFonts w:eastAsia="Times New Roman"/>
          <w:color w:val="000000"/>
          <w:rtl/>
        </w:rPr>
        <w:t>ن</w:t>
      </w:r>
      <w:r w:rsidR="009C6C58" w:rsidRPr="009C6C58">
        <w:rPr>
          <w:rFonts w:eastAsia="Times New Roman"/>
          <w:color w:val="000000"/>
          <w:rtl/>
        </w:rPr>
        <w:t xml:space="preserve"> زم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نه</w:t>
      </w:r>
      <w:r w:rsidR="00FC7FE3">
        <w:rPr>
          <w:rFonts w:eastAsia="Times New Roman" w:hint="cs"/>
          <w:color w:val="000000"/>
          <w:rtl/>
        </w:rPr>
        <w:t>‌‌</w:t>
      </w:r>
      <w:r w:rsidR="009C6C58" w:rsidRPr="009C6C58">
        <w:rPr>
          <w:rFonts w:eastAsia="Times New Roman"/>
          <w:color w:val="000000"/>
          <w:rtl/>
        </w:rPr>
        <w:t>ها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پردازش تص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ر</w:t>
      </w:r>
      <w:r w:rsidR="009C6C58">
        <w:rPr>
          <w:rFonts w:eastAsia="Times New Roman"/>
          <w:color w:val="000000"/>
        </w:rPr>
        <w:t xml:space="preserve"> </w:t>
      </w:r>
      <w:r w:rsidR="009C6C58" w:rsidRPr="009C6C58">
        <w:rPr>
          <w:rFonts w:eastAsia="Times New Roman"/>
          <w:color w:val="000000"/>
          <w:rtl/>
        </w:rPr>
        <w:t>است. از جمله مه</w:t>
      </w:r>
      <w:r>
        <w:rPr>
          <w:rFonts w:eastAsia="Times New Roman" w:hint="cs"/>
          <w:color w:val="000000"/>
          <w:rtl/>
        </w:rPr>
        <w:t>م</w:t>
      </w:r>
      <w:r w:rsidR="00FC7FE3">
        <w:rPr>
          <w:rFonts w:eastAsia="Times New Roman" w:hint="cs"/>
          <w:color w:val="000000"/>
          <w:rtl/>
        </w:rPr>
        <w:t>‌‌</w:t>
      </w:r>
      <w:r w:rsidR="009C6C58" w:rsidRPr="009C6C58">
        <w:rPr>
          <w:rFonts w:eastAsia="Times New Roman"/>
          <w:color w:val="000000"/>
          <w:rtl/>
        </w:rPr>
        <w:t>تر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ن انواع ن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ز</w:t>
      </w:r>
      <w:r w:rsidR="00807473">
        <w:rPr>
          <w:rFonts w:eastAsia="Times New Roman" w:hint="cs"/>
          <w:color w:val="000000"/>
          <w:rtl/>
        </w:rPr>
        <w:t xml:space="preserve"> تصویر</w:t>
      </w:r>
      <w:r w:rsidR="009C6C58" w:rsidRPr="009C6C58">
        <w:rPr>
          <w:rFonts w:eastAsia="Times New Roman"/>
          <w:color w:val="000000"/>
          <w:rtl/>
        </w:rPr>
        <w:t>، ن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ز </w:t>
      </w:r>
      <w:r w:rsidR="00807473">
        <w:rPr>
          <w:rFonts w:eastAsia="Times New Roman" w:hint="cs"/>
          <w:color w:val="000000"/>
          <w:rtl/>
        </w:rPr>
        <w:t xml:space="preserve">گوسی و </w:t>
      </w:r>
      <w:r w:rsidR="00D110D5">
        <w:rPr>
          <w:rFonts w:eastAsia="Times New Roman" w:hint="cs"/>
          <w:color w:val="000000"/>
          <w:rtl/>
        </w:rPr>
        <w:t xml:space="preserve">نویز </w:t>
      </w:r>
      <w:r w:rsidR="00AD00E5">
        <w:rPr>
          <w:rFonts w:eastAsia="Times New Roman" w:hint="cs"/>
          <w:color w:val="000000"/>
          <w:rtl/>
        </w:rPr>
        <w:t>نمک و فلفل</w:t>
      </w:r>
      <w:r w:rsidR="009C6C58" w:rsidRPr="009C6C58">
        <w:rPr>
          <w:rFonts w:eastAsia="Times New Roman"/>
          <w:color w:val="000000"/>
          <w:rtl/>
        </w:rPr>
        <w:t xml:space="preserve"> </w:t>
      </w:r>
      <w:r w:rsidR="001927DE">
        <w:rPr>
          <w:rFonts w:eastAsia="Times New Roman" w:hint="cs"/>
          <w:color w:val="000000"/>
          <w:rtl/>
        </w:rPr>
        <w:t>می</w:t>
      </w:r>
      <w:r w:rsidR="00FC7FE3">
        <w:rPr>
          <w:rFonts w:eastAsia="Times New Roman" w:hint="cs"/>
          <w:color w:val="000000"/>
          <w:rtl/>
        </w:rPr>
        <w:t>‌‌</w:t>
      </w:r>
      <w:r w:rsidR="001927DE">
        <w:rPr>
          <w:rFonts w:eastAsia="Times New Roman" w:hint="cs"/>
          <w:color w:val="000000"/>
          <w:rtl/>
        </w:rPr>
        <w:t>باشد</w:t>
      </w:r>
      <w:r w:rsidR="009C6C58" w:rsidRPr="009C6C58">
        <w:rPr>
          <w:rFonts w:eastAsia="Times New Roman"/>
          <w:color w:val="000000"/>
          <w:rtl/>
        </w:rPr>
        <w:t xml:space="preserve"> که تاث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ر مخرب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ر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ک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ف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ت تصا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ر</w:t>
      </w:r>
      <w:r w:rsidR="0053659B">
        <w:rPr>
          <w:rFonts w:eastAsia="Times New Roman" w:hint="cs"/>
          <w:color w:val="000000"/>
          <w:rtl/>
        </w:rPr>
        <w:t xml:space="preserve"> </w:t>
      </w:r>
      <w:r w:rsidR="00AD00E5">
        <w:rPr>
          <w:rFonts w:eastAsia="Times New Roman" w:hint="cs"/>
          <w:color w:val="000000"/>
          <w:rtl/>
        </w:rPr>
        <w:t>می</w:t>
      </w:r>
      <w:r w:rsidR="00FC7FE3">
        <w:rPr>
          <w:rFonts w:eastAsia="Times New Roman" w:hint="cs"/>
          <w:color w:val="000000"/>
          <w:rtl/>
        </w:rPr>
        <w:t>‌‌</w:t>
      </w:r>
      <w:r w:rsidR="00AD00E5">
        <w:rPr>
          <w:rFonts w:eastAsia="Times New Roman" w:hint="cs"/>
          <w:color w:val="000000"/>
          <w:rtl/>
        </w:rPr>
        <w:t>گذار</w:t>
      </w:r>
      <w:r w:rsidR="007C79F9">
        <w:rPr>
          <w:rFonts w:eastAsia="Times New Roman" w:hint="cs"/>
          <w:color w:val="000000"/>
          <w:rtl/>
        </w:rPr>
        <w:t>ن</w:t>
      </w:r>
      <w:r w:rsidR="00AD00E5">
        <w:rPr>
          <w:rFonts w:eastAsia="Times New Roman" w:hint="cs"/>
          <w:color w:val="000000"/>
          <w:rtl/>
        </w:rPr>
        <w:t>د</w:t>
      </w:r>
      <w:r w:rsidR="009C6C58" w:rsidRPr="009C6C58">
        <w:rPr>
          <w:rFonts w:eastAsia="Times New Roman"/>
          <w:color w:val="000000"/>
          <w:rtl/>
        </w:rPr>
        <w:t xml:space="preserve"> و باعث </w:t>
      </w:r>
      <w:r w:rsidR="00AD00E5">
        <w:rPr>
          <w:rFonts w:eastAsia="Times New Roman" w:hint="cs"/>
          <w:color w:val="000000"/>
          <w:rtl/>
        </w:rPr>
        <w:t xml:space="preserve">از بین رفتن </w:t>
      </w:r>
      <w:r w:rsidR="00807473">
        <w:rPr>
          <w:rFonts w:eastAsia="Times New Roman" w:hint="cs"/>
          <w:color w:val="000000"/>
          <w:rtl/>
        </w:rPr>
        <w:t>بخشی یا تمام</w:t>
      </w:r>
      <w:r w:rsidR="00AD00E5">
        <w:rPr>
          <w:rFonts w:eastAsia="Times New Roman" w:hint="cs"/>
          <w:color w:val="000000"/>
          <w:rtl/>
        </w:rPr>
        <w:t xml:space="preserve"> </w:t>
      </w:r>
      <w:r w:rsidR="009C6C58" w:rsidRPr="009C6C58">
        <w:rPr>
          <w:rFonts w:eastAsia="Times New Roman"/>
          <w:color w:val="000000"/>
          <w:rtl/>
        </w:rPr>
        <w:t>اطلاعات پ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کسل</w:t>
      </w:r>
      <w:r w:rsidR="00FC7FE3">
        <w:rPr>
          <w:rFonts w:eastAsia="Times New Roman" w:hint="cs"/>
          <w:color w:val="000000"/>
          <w:rtl/>
        </w:rPr>
        <w:t>‌‌</w:t>
      </w:r>
      <w:r w:rsidR="009C6C58" w:rsidRPr="009C6C58">
        <w:rPr>
          <w:rFonts w:eastAsia="Times New Roman"/>
          <w:color w:val="000000"/>
          <w:rtl/>
        </w:rPr>
        <w:t>ها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تصو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ر </w:t>
      </w:r>
      <w:r w:rsidR="00AD00E5">
        <w:rPr>
          <w:rFonts w:eastAsia="Times New Roman" w:hint="cs"/>
          <w:color w:val="000000"/>
          <w:rtl/>
        </w:rPr>
        <w:t>می</w:t>
      </w:r>
      <w:r w:rsidR="00FC7FE3">
        <w:rPr>
          <w:rFonts w:eastAsia="Times New Roman" w:hint="cs"/>
          <w:color w:val="000000"/>
          <w:rtl/>
        </w:rPr>
        <w:t>‌‌</w:t>
      </w:r>
      <w:r w:rsidR="00AD00E5">
        <w:rPr>
          <w:rFonts w:eastAsia="Times New Roman" w:hint="cs"/>
          <w:color w:val="000000"/>
          <w:rtl/>
        </w:rPr>
        <w:t>شو</w:t>
      </w:r>
      <w:r w:rsidR="007C79F9">
        <w:rPr>
          <w:rFonts w:eastAsia="Times New Roman" w:hint="cs"/>
          <w:color w:val="000000"/>
          <w:rtl/>
        </w:rPr>
        <w:t>ن</w:t>
      </w:r>
      <w:r w:rsidR="00AD00E5">
        <w:rPr>
          <w:rFonts w:eastAsia="Times New Roman" w:hint="cs"/>
          <w:color w:val="000000"/>
          <w:rtl/>
        </w:rPr>
        <w:t>د</w:t>
      </w:r>
      <w:r w:rsidR="009C6C58" w:rsidRPr="009C6C58">
        <w:rPr>
          <w:rFonts w:eastAsia="Times New Roman"/>
          <w:color w:val="000000"/>
          <w:rtl/>
        </w:rPr>
        <w:t xml:space="preserve">. </w:t>
      </w:r>
      <w:r w:rsidR="00807473">
        <w:rPr>
          <w:rFonts w:eastAsia="Times New Roman" w:hint="cs"/>
          <w:color w:val="000000"/>
          <w:rtl/>
        </w:rPr>
        <w:t>با توجه به پیشرفت روز افزون روش</w:t>
      </w:r>
      <w:r w:rsidR="00FC7FE3">
        <w:rPr>
          <w:rFonts w:eastAsia="Times New Roman" w:hint="cs"/>
          <w:color w:val="000000"/>
          <w:rtl/>
        </w:rPr>
        <w:t>‌‌</w:t>
      </w:r>
      <w:r w:rsidR="00807473">
        <w:rPr>
          <w:rFonts w:eastAsia="Times New Roman" w:hint="cs"/>
          <w:color w:val="000000"/>
          <w:rtl/>
        </w:rPr>
        <w:t xml:space="preserve">های مبتنی بر یادگیری عمیق، </w:t>
      </w:r>
      <w:r w:rsidR="009C6C58" w:rsidRPr="009C6C58">
        <w:rPr>
          <w:rFonts w:eastAsia="Times New Roman"/>
          <w:color w:val="000000"/>
          <w:rtl/>
        </w:rPr>
        <w:t>اخ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راً</w:t>
      </w:r>
      <w:r w:rsidR="009C6C58">
        <w:rPr>
          <w:rFonts w:eastAsia="Times New Roman"/>
          <w:color w:val="000000"/>
        </w:rPr>
        <w:t xml:space="preserve"> </w:t>
      </w:r>
      <w:r w:rsidR="009C6C58" w:rsidRPr="009C6C58">
        <w:rPr>
          <w:rFonts w:eastAsia="Times New Roman"/>
          <w:color w:val="000000"/>
          <w:rtl/>
        </w:rPr>
        <w:t>روش</w:t>
      </w:r>
      <w:r w:rsidR="00FC7FE3">
        <w:rPr>
          <w:rFonts w:eastAsia="Times New Roman" w:hint="cs"/>
          <w:color w:val="000000"/>
          <w:rtl/>
        </w:rPr>
        <w:t>‌‌</w:t>
      </w:r>
      <w:r w:rsidR="009C6C58" w:rsidRPr="009C6C58">
        <w:rPr>
          <w:rFonts w:eastAsia="Times New Roman"/>
          <w:color w:val="000000"/>
          <w:rtl/>
        </w:rPr>
        <w:t>ها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جد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>د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برا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 </w:t>
      </w:r>
      <w:r w:rsidR="00807473">
        <w:rPr>
          <w:rFonts w:eastAsia="Times New Roman" w:hint="cs"/>
          <w:color w:val="000000"/>
          <w:rtl/>
        </w:rPr>
        <w:t>حذف</w:t>
      </w:r>
      <w:r w:rsidR="009C6C58">
        <w:rPr>
          <w:rFonts w:eastAsia="Times New Roman" w:hint="cs"/>
          <w:color w:val="000000"/>
          <w:rtl/>
        </w:rPr>
        <w:t xml:space="preserve"> نویز با استفاده از یادگیری عمیق و شبکه</w:t>
      </w:r>
      <w:r w:rsidR="00FC7FE3">
        <w:rPr>
          <w:rFonts w:eastAsia="Times New Roman" w:hint="cs"/>
          <w:color w:val="000000"/>
          <w:rtl/>
        </w:rPr>
        <w:t>‌‌</w:t>
      </w:r>
      <w:r w:rsidR="009C6C58">
        <w:rPr>
          <w:rFonts w:eastAsia="Times New Roman" w:hint="cs"/>
          <w:color w:val="000000"/>
          <w:rtl/>
        </w:rPr>
        <w:t>های عصبی پیچشی</w:t>
      </w:r>
      <w:r w:rsidR="009C6C58" w:rsidRPr="009C6C58">
        <w:rPr>
          <w:rFonts w:eastAsia="Times New Roman"/>
          <w:color w:val="000000"/>
          <w:rtl/>
        </w:rPr>
        <w:t xml:space="preserve"> پ</w:t>
      </w:r>
      <w:r w:rsidR="007F1F58">
        <w:rPr>
          <w:rFonts w:eastAsia="Times New Roman"/>
          <w:color w:val="000000"/>
          <w:rtl/>
        </w:rPr>
        <w:t>ی</w:t>
      </w:r>
      <w:r w:rsidR="009C6C58" w:rsidRPr="009C6C58">
        <w:rPr>
          <w:rFonts w:eastAsia="Times New Roman"/>
          <w:color w:val="000000"/>
          <w:rtl/>
        </w:rPr>
        <w:t xml:space="preserve">شنهاد شده است </w:t>
      </w:r>
      <w:r w:rsidR="009C6C58">
        <w:rPr>
          <w:rFonts w:eastAsia="Times New Roman" w:hint="cs"/>
          <w:color w:val="000000"/>
          <w:rtl/>
        </w:rPr>
        <w:t xml:space="preserve">که </w:t>
      </w:r>
      <w:r w:rsidR="00D110D5">
        <w:rPr>
          <w:rFonts w:eastAsia="Times New Roman" w:hint="cs"/>
          <w:color w:val="000000"/>
          <w:rtl/>
        </w:rPr>
        <w:t xml:space="preserve">به </w:t>
      </w:r>
      <w:r w:rsidR="009C6C58">
        <w:rPr>
          <w:rFonts w:eastAsia="Times New Roman" w:hint="cs"/>
          <w:color w:val="000000"/>
          <w:rtl/>
        </w:rPr>
        <w:t xml:space="preserve">نتایج بسیار </w:t>
      </w:r>
      <w:r w:rsidR="00D110D5">
        <w:rPr>
          <w:rFonts w:eastAsia="Times New Roman" w:hint="cs"/>
          <w:color w:val="000000"/>
          <w:rtl/>
        </w:rPr>
        <w:t xml:space="preserve">خوبی </w:t>
      </w:r>
      <w:r w:rsidR="00807473">
        <w:rPr>
          <w:rFonts w:eastAsia="Times New Roman" w:hint="cs"/>
          <w:color w:val="000000"/>
          <w:rtl/>
        </w:rPr>
        <w:t xml:space="preserve">در این زمینه </w:t>
      </w:r>
      <w:r w:rsidR="00D110D5">
        <w:rPr>
          <w:rFonts w:eastAsia="Times New Roman" w:hint="cs"/>
          <w:color w:val="000000"/>
          <w:rtl/>
        </w:rPr>
        <w:t>دست یافته</w:t>
      </w:r>
      <w:r w:rsidR="00FC7FE3">
        <w:rPr>
          <w:rFonts w:eastAsia="Times New Roman" w:hint="cs"/>
          <w:color w:val="000000"/>
          <w:rtl/>
        </w:rPr>
        <w:t>‌‌</w:t>
      </w:r>
      <w:r w:rsidR="00D110D5">
        <w:rPr>
          <w:rFonts w:eastAsia="Times New Roman" w:hint="cs"/>
          <w:color w:val="000000"/>
          <w:rtl/>
        </w:rPr>
        <w:t>اند</w:t>
      </w:r>
      <w:r w:rsidR="009C6C58">
        <w:rPr>
          <w:rFonts w:eastAsia="Times New Roman" w:hint="cs"/>
          <w:color w:val="000000"/>
          <w:rtl/>
        </w:rPr>
        <w:t xml:space="preserve">، اما تقریبا تمامی این </w:t>
      </w:r>
      <w:r w:rsidR="00D110D5">
        <w:rPr>
          <w:rFonts w:eastAsia="Times New Roman" w:hint="cs"/>
          <w:color w:val="000000"/>
          <w:rtl/>
        </w:rPr>
        <w:t>شبکه</w:t>
      </w:r>
      <w:r w:rsidR="00FC7FE3">
        <w:rPr>
          <w:rFonts w:eastAsia="Times New Roman" w:hint="cs"/>
          <w:color w:val="000000"/>
          <w:rtl/>
        </w:rPr>
        <w:t>‌‌</w:t>
      </w:r>
      <w:r w:rsidR="00D110D5">
        <w:rPr>
          <w:rFonts w:eastAsia="Times New Roman" w:hint="cs"/>
          <w:color w:val="000000"/>
          <w:rtl/>
        </w:rPr>
        <w:t>ها</w:t>
      </w:r>
      <w:r w:rsidR="009C6C58">
        <w:rPr>
          <w:rFonts w:eastAsia="Times New Roman" w:hint="cs"/>
          <w:color w:val="000000"/>
          <w:rtl/>
        </w:rPr>
        <w:t xml:space="preserve"> </w:t>
      </w:r>
      <w:r w:rsidR="007C79F9">
        <w:rPr>
          <w:rFonts w:eastAsia="Times New Roman" w:hint="cs"/>
          <w:color w:val="000000"/>
          <w:rtl/>
        </w:rPr>
        <w:t>با هدف</w:t>
      </w:r>
      <w:r w:rsidR="009C6C58">
        <w:rPr>
          <w:rFonts w:eastAsia="Times New Roman" w:hint="cs"/>
          <w:color w:val="000000"/>
          <w:rtl/>
        </w:rPr>
        <w:t xml:space="preserve"> </w:t>
      </w:r>
      <w:r>
        <w:rPr>
          <w:rFonts w:eastAsia="Times New Roman" w:hint="cs"/>
          <w:color w:val="000000"/>
          <w:rtl/>
        </w:rPr>
        <w:t xml:space="preserve">حذف </w:t>
      </w:r>
      <w:r w:rsidR="009C6C58">
        <w:rPr>
          <w:rFonts w:eastAsia="Times New Roman" w:hint="cs"/>
          <w:color w:val="000000"/>
          <w:rtl/>
        </w:rPr>
        <w:t>نویز گوسی طراحی شده</w:t>
      </w:r>
      <w:r w:rsidR="00FC7FE3">
        <w:rPr>
          <w:rFonts w:eastAsia="Times New Roman" w:hint="cs"/>
          <w:color w:val="000000"/>
          <w:rtl/>
        </w:rPr>
        <w:t>‌‌</w:t>
      </w:r>
      <w:r w:rsidR="009C6C58">
        <w:rPr>
          <w:rFonts w:eastAsia="Times New Roman" w:hint="cs"/>
          <w:color w:val="000000"/>
          <w:rtl/>
        </w:rPr>
        <w:t>اند و به علت ماهیت نویز نمک و فلفل این روش</w:t>
      </w:r>
      <w:r w:rsidR="00FC7FE3">
        <w:rPr>
          <w:rFonts w:eastAsia="Times New Roman" w:hint="cs"/>
          <w:color w:val="000000"/>
          <w:rtl/>
        </w:rPr>
        <w:t>‌‌</w:t>
      </w:r>
      <w:r w:rsidR="009C6C58">
        <w:rPr>
          <w:rFonts w:eastAsia="Times New Roman" w:hint="cs"/>
          <w:color w:val="000000"/>
          <w:rtl/>
        </w:rPr>
        <w:t xml:space="preserve">ها ناتوان در </w:t>
      </w:r>
      <w:r w:rsidR="00AD00E5">
        <w:rPr>
          <w:rFonts w:eastAsia="Times New Roman" w:hint="cs"/>
          <w:color w:val="000000"/>
          <w:rtl/>
        </w:rPr>
        <w:t>حذف</w:t>
      </w:r>
      <w:r w:rsidR="009C6C58">
        <w:rPr>
          <w:rFonts w:eastAsia="Times New Roman" w:hint="cs"/>
          <w:color w:val="000000"/>
          <w:rtl/>
        </w:rPr>
        <w:t xml:space="preserve"> این </w:t>
      </w:r>
      <w:r>
        <w:rPr>
          <w:rFonts w:eastAsia="Times New Roman" w:hint="cs"/>
          <w:color w:val="000000"/>
          <w:rtl/>
        </w:rPr>
        <w:t xml:space="preserve">نوع </w:t>
      </w:r>
      <w:r w:rsidR="009C6C58">
        <w:rPr>
          <w:rFonts w:eastAsia="Times New Roman" w:hint="cs"/>
          <w:color w:val="000000"/>
          <w:rtl/>
        </w:rPr>
        <w:t xml:space="preserve">نویز </w:t>
      </w:r>
      <w:r w:rsidR="00807473">
        <w:rPr>
          <w:rFonts w:eastAsia="Times New Roman" w:hint="cs"/>
          <w:color w:val="000000"/>
          <w:rtl/>
        </w:rPr>
        <w:t>می</w:t>
      </w:r>
      <w:r w:rsidR="00FC7FE3">
        <w:rPr>
          <w:rFonts w:eastAsia="Times New Roman" w:hint="cs"/>
          <w:color w:val="000000"/>
          <w:rtl/>
        </w:rPr>
        <w:t>‌‌</w:t>
      </w:r>
      <w:r w:rsidR="00807473">
        <w:rPr>
          <w:rFonts w:eastAsia="Times New Roman" w:hint="cs"/>
          <w:color w:val="000000"/>
          <w:rtl/>
        </w:rPr>
        <w:t>باشند</w:t>
      </w:r>
      <w:r w:rsidR="009C6C58">
        <w:rPr>
          <w:rFonts w:eastAsia="Times New Roman"/>
          <w:color w:val="000000"/>
          <w:rtl/>
        </w:rPr>
        <w:t>.</w:t>
      </w:r>
      <w:r w:rsidR="009C6C58">
        <w:rPr>
          <w:rFonts w:eastAsia="Times New Roman" w:hint="cs"/>
          <w:color w:val="000000"/>
          <w:rtl/>
        </w:rPr>
        <w:t xml:space="preserve"> </w:t>
      </w:r>
    </w:p>
    <w:p w14:paraId="71FC08AE" w14:textId="77777777" w:rsidR="00D110D5" w:rsidRDefault="009C6C58" w:rsidP="007E2AB9">
      <w:pPr>
        <w:tabs>
          <w:tab w:val="left" w:pos="7553"/>
        </w:tabs>
        <w:spacing w:line="240" w:lineRule="auto"/>
        <w:rPr>
          <w:rFonts w:eastAsia="Times New Roman"/>
          <w:color w:val="000000"/>
          <w:rtl/>
        </w:rPr>
      </w:pPr>
      <w:r w:rsidRPr="009C6C58">
        <w:rPr>
          <w:rFonts w:eastAsia="Times New Roman"/>
          <w:color w:val="000000"/>
          <w:rtl/>
        </w:rPr>
        <w:t>در ا</w:t>
      </w:r>
      <w:r w:rsidRPr="009C6C58">
        <w:rPr>
          <w:rFonts w:eastAsia="Times New Roman" w:hint="cs"/>
          <w:color w:val="000000"/>
          <w:rtl/>
        </w:rPr>
        <w:t>ین</w:t>
      </w:r>
      <w:r w:rsidRPr="009C6C58">
        <w:rPr>
          <w:rFonts w:eastAsia="Times New Roman"/>
          <w:color w:val="000000"/>
          <w:rtl/>
        </w:rPr>
        <w:t xml:space="preserve"> پا</w:t>
      </w:r>
      <w:r w:rsidRPr="009C6C58">
        <w:rPr>
          <w:rFonts w:eastAsia="Times New Roman" w:hint="cs"/>
          <w:color w:val="000000"/>
          <w:rtl/>
        </w:rPr>
        <w:t>یان‌نامه</w:t>
      </w:r>
      <w:r w:rsidRPr="009C6C58">
        <w:rPr>
          <w:rFonts w:eastAsia="Times New Roman"/>
          <w:color w:val="000000"/>
          <w:rtl/>
        </w:rPr>
        <w:t xml:space="preserve"> تلاش نموده‌ا</w:t>
      </w:r>
      <w:r w:rsidRPr="009C6C58">
        <w:rPr>
          <w:rFonts w:eastAsia="Times New Roman" w:hint="cs"/>
          <w:color w:val="000000"/>
          <w:rtl/>
        </w:rPr>
        <w:t>یم</w:t>
      </w:r>
      <w:r w:rsidR="007227CE">
        <w:rPr>
          <w:rFonts w:eastAsia="Times New Roman" w:hint="cs"/>
          <w:color w:val="000000"/>
          <w:rtl/>
        </w:rPr>
        <w:t xml:space="preserve"> که در ابتدا روش‌های مختلف حذف نویز گوسی و نویز نمک و فلفل </w:t>
      </w:r>
      <w:r w:rsidR="00601156">
        <w:rPr>
          <w:rFonts w:eastAsia="Times New Roman" w:hint="cs"/>
          <w:color w:val="000000"/>
          <w:rtl/>
        </w:rPr>
        <w:t xml:space="preserve">را </w:t>
      </w:r>
      <w:r w:rsidR="00524640">
        <w:rPr>
          <w:rFonts w:eastAsia="Times New Roman" w:hint="cs"/>
          <w:color w:val="000000"/>
          <w:rtl/>
        </w:rPr>
        <w:t xml:space="preserve">بیان و </w:t>
      </w:r>
      <w:r w:rsidR="000456A9">
        <w:rPr>
          <w:rFonts w:eastAsia="Times New Roman" w:hint="cs"/>
          <w:color w:val="000000"/>
          <w:rtl/>
        </w:rPr>
        <w:t>بررسی کرده</w:t>
      </w:r>
      <w:r w:rsidR="007227CE">
        <w:rPr>
          <w:rFonts w:eastAsia="Times New Roman" w:hint="cs"/>
          <w:color w:val="000000"/>
          <w:rtl/>
        </w:rPr>
        <w:t xml:space="preserve"> و سپس </w:t>
      </w:r>
      <w:r w:rsidR="000456A9">
        <w:rPr>
          <w:rFonts w:eastAsia="Times New Roman" w:hint="cs"/>
          <w:color w:val="000000"/>
          <w:rtl/>
        </w:rPr>
        <w:t>با استفاده از معیارهای مختلف به مقایسه</w:t>
      </w:r>
      <w:r w:rsidR="000456A9">
        <w:rPr>
          <w:rFonts w:eastAsia="Times New Roman" w:hint="eastAsia"/>
          <w:color w:val="000000"/>
          <w:rtl/>
        </w:rPr>
        <w:t>‌</w:t>
      </w:r>
      <w:r w:rsidR="000456A9">
        <w:rPr>
          <w:rFonts w:eastAsia="Times New Roman" w:hint="cs"/>
          <w:color w:val="000000"/>
          <w:rtl/>
        </w:rPr>
        <w:t xml:space="preserve">ی این </w:t>
      </w:r>
      <w:r w:rsidR="00601156">
        <w:rPr>
          <w:rFonts w:eastAsia="Times New Roman" w:hint="cs"/>
          <w:color w:val="000000"/>
          <w:rtl/>
        </w:rPr>
        <w:t>روش‌ها</w:t>
      </w:r>
      <w:r w:rsidR="000456A9">
        <w:rPr>
          <w:rFonts w:eastAsia="Times New Roman" w:hint="cs"/>
          <w:color w:val="000000"/>
          <w:rtl/>
        </w:rPr>
        <w:t xml:space="preserve"> بپردازیم.</w:t>
      </w:r>
      <w:r w:rsidR="00601156">
        <w:rPr>
          <w:rFonts w:eastAsia="Times New Roman" w:hint="cs"/>
          <w:color w:val="000000"/>
          <w:rtl/>
        </w:rPr>
        <w:t xml:space="preserve"> </w:t>
      </w:r>
      <w:r w:rsidR="000456A9">
        <w:rPr>
          <w:rFonts w:eastAsia="Times New Roman" w:hint="cs"/>
          <w:color w:val="000000"/>
          <w:rtl/>
        </w:rPr>
        <w:t xml:space="preserve">همچنین ما </w:t>
      </w:r>
      <w:r w:rsidR="00524640" w:rsidRPr="009C6C58">
        <w:rPr>
          <w:rFonts w:eastAsia="Times New Roman"/>
          <w:color w:val="000000"/>
          <w:rtl/>
        </w:rPr>
        <w:t>در ا</w:t>
      </w:r>
      <w:r w:rsidR="00524640" w:rsidRPr="009C6C58">
        <w:rPr>
          <w:rFonts w:eastAsia="Times New Roman" w:hint="cs"/>
          <w:color w:val="000000"/>
          <w:rtl/>
        </w:rPr>
        <w:t>ین</w:t>
      </w:r>
      <w:r w:rsidR="00524640" w:rsidRPr="009C6C58">
        <w:rPr>
          <w:rFonts w:eastAsia="Times New Roman"/>
          <w:color w:val="000000"/>
          <w:rtl/>
        </w:rPr>
        <w:t xml:space="preserve"> پا</w:t>
      </w:r>
      <w:r w:rsidR="00524640" w:rsidRPr="009C6C58">
        <w:rPr>
          <w:rFonts w:eastAsia="Times New Roman" w:hint="cs"/>
          <w:color w:val="000000"/>
          <w:rtl/>
        </w:rPr>
        <w:t>یان‌نامه</w:t>
      </w:r>
      <w:r w:rsidR="00524640" w:rsidRPr="009C6C58">
        <w:rPr>
          <w:rFonts w:eastAsia="Times New Roman"/>
          <w:color w:val="000000"/>
          <w:rtl/>
        </w:rPr>
        <w:t xml:space="preserve"> </w:t>
      </w:r>
      <w:r w:rsidR="000456A9">
        <w:rPr>
          <w:rFonts w:eastAsia="Times New Roman" w:hint="cs"/>
          <w:color w:val="000000"/>
          <w:rtl/>
        </w:rPr>
        <w:t>توانستیم</w:t>
      </w:r>
      <w:r w:rsidRPr="009C6C58">
        <w:rPr>
          <w:rFonts w:eastAsia="Times New Roman"/>
          <w:color w:val="000000"/>
          <w:rtl/>
        </w:rPr>
        <w:t xml:space="preserve"> </w:t>
      </w:r>
      <w:r w:rsidR="00807473">
        <w:rPr>
          <w:rFonts w:eastAsia="Times New Roman" w:hint="cs"/>
          <w:color w:val="000000"/>
          <w:rtl/>
        </w:rPr>
        <w:t>شبکه</w:t>
      </w:r>
      <w:r w:rsidR="00FC7FE3">
        <w:rPr>
          <w:rFonts w:eastAsia="Times New Roman" w:hint="cs"/>
          <w:color w:val="000000"/>
          <w:rtl/>
        </w:rPr>
        <w:t>‌‌</w:t>
      </w:r>
      <w:r w:rsidR="00807473">
        <w:rPr>
          <w:rFonts w:eastAsia="Times New Roman" w:hint="cs"/>
          <w:color w:val="000000"/>
          <w:rtl/>
        </w:rPr>
        <w:t>ای مبتنی بر یادگیری عمیق طراحی کنیم</w:t>
      </w:r>
      <w:r w:rsidR="000456A9">
        <w:rPr>
          <w:rFonts w:eastAsia="Times New Roman" w:hint="cs"/>
          <w:color w:val="000000"/>
          <w:rtl/>
        </w:rPr>
        <w:t xml:space="preserve"> که </w:t>
      </w:r>
      <w:r w:rsidR="00601156">
        <w:rPr>
          <w:rFonts w:eastAsia="Times New Roman" w:hint="cs"/>
          <w:color w:val="000000"/>
          <w:rtl/>
        </w:rPr>
        <w:t xml:space="preserve">نتایج بسیار خوبی </w:t>
      </w:r>
      <w:r w:rsidR="000456A9">
        <w:rPr>
          <w:rFonts w:eastAsia="Times New Roman" w:hint="cs"/>
          <w:color w:val="000000"/>
          <w:rtl/>
        </w:rPr>
        <w:t xml:space="preserve">در حذف نویز نمک و فلفل </w:t>
      </w:r>
      <w:r w:rsidR="00601156">
        <w:rPr>
          <w:rFonts w:eastAsia="Times New Roman" w:hint="cs"/>
          <w:color w:val="000000"/>
          <w:rtl/>
        </w:rPr>
        <w:t>داشته</w:t>
      </w:r>
      <w:r w:rsidR="00807473">
        <w:rPr>
          <w:rFonts w:eastAsia="Times New Roman" w:hint="cs"/>
          <w:color w:val="000000"/>
          <w:rtl/>
        </w:rPr>
        <w:t xml:space="preserve"> و </w:t>
      </w:r>
      <w:r w:rsidR="00524640">
        <w:rPr>
          <w:rFonts w:eastAsia="Times New Roman" w:hint="cs"/>
          <w:color w:val="000000"/>
          <w:rtl/>
        </w:rPr>
        <w:t>نسبت به</w:t>
      </w:r>
      <w:r w:rsidR="00807473">
        <w:rPr>
          <w:rFonts w:eastAsia="Times New Roman" w:hint="cs"/>
          <w:color w:val="000000"/>
          <w:rtl/>
        </w:rPr>
        <w:t xml:space="preserve"> تمامی روش</w:t>
      </w:r>
      <w:r w:rsidR="00FC7FE3">
        <w:rPr>
          <w:rFonts w:eastAsia="Times New Roman" w:hint="cs"/>
          <w:color w:val="000000"/>
          <w:rtl/>
        </w:rPr>
        <w:t>‌‌</w:t>
      </w:r>
      <w:r w:rsidR="00807473">
        <w:rPr>
          <w:rFonts w:eastAsia="Times New Roman" w:hint="cs"/>
          <w:color w:val="000000"/>
          <w:rtl/>
        </w:rPr>
        <w:t xml:space="preserve">های موجود </w:t>
      </w:r>
      <w:r w:rsidR="007E2AB9">
        <w:rPr>
          <w:rFonts w:eastAsia="Times New Roman" w:hint="cs"/>
          <w:color w:val="000000"/>
          <w:rtl/>
        </w:rPr>
        <w:t xml:space="preserve">دارای </w:t>
      </w:r>
      <w:r w:rsidR="00807473">
        <w:rPr>
          <w:rFonts w:eastAsia="Times New Roman" w:hint="cs"/>
          <w:color w:val="000000"/>
          <w:rtl/>
        </w:rPr>
        <w:t>عمل</w:t>
      </w:r>
      <w:r w:rsidR="00524640">
        <w:rPr>
          <w:rFonts w:eastAsia="Times New Roman" w:hint="cs"/>
          <w:color w:val="000000"/>
          <w:rtl/>
        </w:rPr>
        <w:t>کرد</w:t>
      </w:r>
      <w:r w:rsidR="007E2AB9">
        <w:rPr>
          <w:rFonts w:eastAsia="Times New Roman" w:hint="cs"/>
          <w:color w:val="000000"/>
          <w:rtl/>
        </w:rPr>
        <w:t>ی</w:t>
      </w:r>
      <w:r w:rsidR="00524640">
        <w:rPr>
          <w:rFonts w:eastAsia="Times New Roman" w:hint="cs"/>
          <w:color w:val="000000"/>
          <w:rtl/>
        </w:rPr>
        <w:t xml:space="preserve"> بهتر</w:t>
      </w:r>
      <w:r w:rsidR="00807473">
        <w:rPr>
          <w:rFonts w:eastAsia="Times New Roman" w:hint="cs"/>
          <w:color w:val="000000"/>
          <w:rtl/>
        </w:rPr>
        <w:t xml:space="preserve"> </w:t>
      </w:r>
      <w:r w:rsidR="007E2AB9">
        <w:rPr>
          <w:rFonts w:eastAsia="Times New Roman" w:hint="cs"/>
          <w:color w:val="000000"/>
          <w:rtl/>
        </w:rPr>
        <w:t>می</w:t>
      </w:r>
      <w:r w:rsidR="007E2AB9">
        <w:rPr>
          <w:rFonts w:eastAsia="Times New Roman" w:hint="eastAsia"/>
          <w:color w:val="000000"/>
          <w:rtl/>
        </w:rPr>
        <w:t>‌</w:t>
      </w:r>
      <w:r w:rsidR="007E2AB9">
        <w:rPr>
          <w:rFonts w:eastAsia="Times New Roman" w:hint="cs"/>
          <w:color w:val="000000"/>
          <w:rtl/>
        </w:rPr>
        <w:t>باشد</w:t>
      </w:r>
      <w:r w:rsidR="00807473">
        <w:rPr>
          <w:rFonts w:eastAsia="Times New Roman" w:hint="cs"/>
          <w:color w:val="000000"/>
          <w:rtl/>
        </w:rPr>
        <w:t xml:space="preserve">. </w:t>
      </w:r>
      <w:r w:rsidR="000456A9">
        <w:rPr>
          <w:rFonts w:eastAsia="Times New Roman" w:hint="cs"/>
          <w:color w:val="000000"/>
          <w:rtl/>
        </w:rPr>
        <w:t>شبکه</w:t>
      </w:r>
      <w:r w:rsidR="000456A9">
        <w:rPr>
          <w:rFonts w:eastAsia="Times New Roman" w:hint="eastAsia"/>
          <w:color w:val="000000"/>
          <w:rtl/>
        </w:rPr>
        <w:t>‌</w:t>
      </w:r>
      <w:r w:rsidR="000456A9">
        <w:rPr>
          <w:rFonts w:eastAsia="Times New Roman" w:hint="cs"/>
          <w:color w:val="000000"/>
          <w:rtl/>
        </w:rPr>
        <w:t>ی</w:t>
      </w:r>
      <w:r w:rsidR="00C35781">
        <w:rPr>
          <w:rFonts w:eastAsia="Times New Roman" w:hint="cs"/>
          <w:color w:val="000000"/>
          <w:rtl/>
        </w:rPr>
        <w:t xml:space="preserve"> پیشنهادی</w:t>
      </w:r>
      <w:r w:rsidR="00807473">
        <w:rPr>
          <w:rFonts w:eastAsia="Times New Roman" w:hint="cs"/>
          <w:color w:val="000000"/>
          <w:rtl/>
        </w:rPr>
        <w:t xml:space="preserve"> </w:t>
      </w:r>
      <w:r w:rsidR="00C35781">
        <w:rPr>
          <w:rFonts w:eastAsia="Times New Roman" w:hint="cs"/>
          <w:color w:val="000000"/>
          <w:rtl/>
        </w:rPr>
        <w:t>می</w:t>
      </w:r>
      <w:r w:rsidR="00FC7FE3">
        <w:rPr>
          <w:rFonts w:eastAsia="Times New Roman" w:hint="cs"/>
          <w:color w:val="000000"/>
          <w:rtl/>
        </w:rPr>
        <w:t>‌‌</w:t>
      </w:r>
      <w:r w:rsidR="00C35781">
        <w:rPr>
          <w:rFonts w:eastAsia="Times New Roman" w:hint="cs"/>
          <w:color w:val="000000"/>
          <w:rtl/>
        </w:rPr>
        <w:t xml:space="preserve">تواند </w:t>
      </w:r>
      <w:r w:rsidR="00807473">
        <w:rPr>
          <w:rFonts w:eastAsia="Times New Roman" w:hint="cs"/>
          <w:color w:val="000000"/>
          <w:rtl/>
        </w:rPr>
        <w:t xml:space="preserve">نویز با چگالی بسیار زیاد (حتی تا 99%) را از تصویر حذف کند. این </w:t>
      </w:r>
      <w:r w:rsidR="00601156">
        <w:rPr>
          <w:rFonts w:eastAsia="Times New Roman" w:hint="cs"/>
          <w:color w:val="000000"/>
          <w:rtl/>
        </w:rPr>
        <w:t>شبکه</w:t>
      </w:r>
      <w:r w:rsidR="00807473">
        <w:rPr>
          <w:rFonts w:eastAsia="Times New Roman" w:hint="cs"/>
          <w:color w:val="000000"/>
          <w:rtl/>
        </w:rPr>
        <w:t xml:space="preserve"> قادر به حذف نویز گوسی نیز می</w:t>
      </w:r>
      <w:r w:rsidR="00FC7FE3">
        <w:rPr>
          <w:rFonts w:eastAsia="Times New Roman" w:hint="cs"/>
          <w:color w:val="000000"/>
          <w:rtl/>
        </w:rPr>
        <w:t>‌‌</w:t>
      </w:r>
      <w:r w:rsidR="00807473">
        <w:rPr>
          <w:rFonts w:eastAsia="Times New Roman" w:hint="cs"/>
          <w:color w:val="000000"/>
          <w:rtl/>
        </w:rPr>
        <w:t>باشد.</w:t>
      </w:r>
      <w:r w:rsidRPr="009C6C58">
        <w:rPr>
          <w:rFonts w:eastAsia="Times New Roman"/>
          <w:color w:val="000000"/>
          <w:rtl/>
        </w:rPr>
        <w:t xml:space="preserve"> </w:t>
      </w:r>
    </w:p>
    <w:p w14:paraId="6CE5DF8A" w14:textId="77777777" w:rsidR="001D174E" w:rsidRDefault="00921FBC" w:rsidP="002554A6">
      <w:pPr>
        <w:tabs>
          <w:tab w:val="left" w:pos="7553"/>
        </w:tabs>
        <w:spacing w:line="240" w:lineRule="auto"/>
        <w:ind w:firstLine="0"/>
        <w:rPr>
          <w:rFonts w:eastAsia="B Nazanin"/>
          <w:sz w:val="24"/>
          <w:rtl/>
          <w:lang w:bidi="fa-IR"/>
        </w:rPr>
      </w:pPr>
      <w:r w:rsidRPr="004A7251">
        <w:rPr>
          <w:rFonts w:eastAsia="B Nazanin" w:hint="cs"/>
          <w:b/>
          <w:bCs/>
          <w:sz w:val="24"/>
          <w:rtl/>
        </w:rPr>
        <w:t>واژگان کلیدی:</w:t>
      </w:r>
      <w:r w:rsidR="00C35781" w:rsidRPr="007C79F9">
        <w:rPr>
          <w:rFonts w:eastAsia="B Nazanin" w:hint="cs"/>
          <w:sz w:val="24"/>
          <w:rtl/>
        </w:rPr>
        <w:t xml:space="preserve"> </w:t>
      </w:r>
      <w:r w:rsidR="002554A6">
        <w:rPr>
          <w:rFonts w:eastAsia="B Nazanin" w:hint="cs"/>
          <w:sz w:val="24"/>
          <w:rtl/>
        </w:rPr>
        <w:t xml:space="preserve">حذف نویز تصویر، شبکه‌‌های عصبی پیچشی، </w:t>
      </w:r>
      <w:r w:rsidR="007C79F9">
        <w:rPr>
          <w:rFonts w:eastAsia="B Nazanin" w:hint="cs"/>
          <w:sz w:val="24"/>
          <w:rtl/>
        </w:rPr>
        <w:t>نویز تصویر</w:t>
      </w:r>
      <w:r w:rsidR="002554A6">
        <w:rPr>
          <w:rFonts w:eastAsia="B Nazanin" w:hint="cs"/>
          <w:sz w:val="24"/>
          <w:rtl/>
        </w:rPr>
        <w:t>، نویز گوسی</w:t>
      </w:r>
      <w:r w:rsidR="007C79F9">
        <w:rPr>
          <w:rFonts w:eastAsia="B Nazanin" w:hint="cs"/>
          <w:sz w:val="24"/>
          <w:rtl/>
        </w:rPr>
        <w:t xml:space="preserve">، </w:t>
      </w:r>
      <w:r w:rsidR="002554A6">
        <w:rPr>
          <w:rFonts w:eastAsia="B Nazanin" w:hint="cs"/>
          <w:sz w:val="24"/>
          <w:rtl/>
        </w:rPr>
        <w:t xml:space="preserve">نویز نمک و فلفل، </w:t>
      </w:r>
      <w:r w:rsidR="009C6C58">
        <w:rPr>
          <w:rFonts w:eastAsia="B Nazanin" w:hint="cs"/>
          <w:sz w:val="24"/>
          <w:rtl/>
        </w:rPr>
        <w:t>یادگیری عمیق.</w:t>
      </w:r>
      <w:r w:rsidR="001D174E">
        <w:rPr>
          <w:rFonts w:eastAsia="B Nazanin"/>
          <w:sz w:val="24"/>
          <w:rtl/>
          <w:lang w:bidi="fa-IR"/>
        </w:rPr>
        <w:br w:type="page"/>
      </w:r>
    </w:p>
    <w:p w14:paraId="49BD935D" w14:textId="77777777" w:rsidR="00921FBC" w:rsidRDefault="00921FBC" w:rsidP="002647F7">
      <w:pPr>
        <w:spacing w:line="240" w:lineRule="auto"/>
        <w:ind w:firstLine="0"/>
        <w:jc w:val="center"/>
        <w:rPr>
          <w:rFonts w:eastAsia="B Nazanin"/>
          <w:sz w:val="24"/>
          <w:rtl/>
          <w:lang w:bidi="fa-IR"/>
        </w:rPr>
      </w:pPr>
      <w:r w:rsidRPr="00AF383F">
        <w:rPr>
          <w:rFonts w:hint="cs"/>
          <w:b/>
          <w:bCs/>
          <w:rtl/>
        </w:rPr>
        <w:lastRenderedPageBreak/>
        <w:t>فهرست مطالب</w:t>
      </w:r>
    </w:p>
    <w:p w14:paraId="08CB35B9" w14:textId="77777777" w:rsidR="00921FBC" w:rsidRDefault="00921FBC" w:rsidP="00CD3EEA">
      <w:pPr>
        <w:tabs>
          <w:tab w:val="left" w:pos="7553"/>
        </w:tabs>
        <w:spacing w:line="240" w:lineRule="auto"/>
        <w:ind w:firstLine="0"/>
        <w:rPr>
          <w:rFonts w:eastAsia="B Nazanin"/>
          <w:sz w:val="24"/>
          <w:rtl/>
          <w:lang w:bidi="fa-IR"/>
        </w:rPr>
      </w:pPr>
    </w:p>
    <w:sdt>
      <w:sdtPr>
        <w:rPr>
          <w:b/>
          <w:bCs/>
          <w:noProof/>
          <w:rtl/>
        </w:rPr>
        <w:id w:val="-1897666026"/>
        <w:docPartObj>
          <w:docPartGallery w:val="Table of Contents"/>
          <w:docPartUnique/>
        </w:docPartObj>
      </w:sdtPr>
      <w:sdtEndPr/>
      <w:sdtContent>
        <w:p w14:paraId="76D8B300" w14:textId="77777777" w:rsidR="00D46DF9" w:rsidRPr="002647F7" w:rsidRDefault="002647F7" w:rsidP="00E50F88">
          <w:pPr>
            <w:tabs>
              <w:tab w:val="left" w:pos="7553"/>
            </w:tabs>
            <w:spacing w:line="240" w:lineRule="auto"/>
            <w:ind w:firstLine="0"/>
            <w:rPr>
              <w:rFonts w:eastAsia="B Nazanin"/>
              <w:b/>
              <w:bCs/>
              <w:sz w:val="24"/>
              <w:lang w:bidi="fa-IR"/>
            </w:rPr>
          </w:pPr>
          <w:r w:rsidRPr="00D976AB">
            <w:rPr>
              <w:rFonts w:eastAsia="B Nazanin" w:hint="cs"/>
              <w:b/>
              <w:bCs/>
              <w:sz w:val="24"/>
              <w:rtl/>
              <w:lang w:bidi="fa-IR"/>
            </w:rPr>
            <w:t xml:space="preserve">عنوان                                                              </w:t>
          </w:r>
          <w:r>
            <w:rPr>
              <w:rFonts w:eastAsia="B Nazanin" w:hint="cs"/>
              <w:b/>
              <w:bCs/>
              <w:sz w:val="24"/>
              <w:rtl/>
              <w:lang w:bidi="fa-IR"/>
            </w:rPr>
            <w:t xml:space="preserve">      </w:t>
          </w:r>
          <w:r w:rsidRPr="00D976AB">
            <w:rPr>
              <w:rFonts w:eastAsia="B Nazanin" w:hint="cs"/>
              <w:b/>
              <w:bCs/>
              <w:sz w:val="24"/>
              <w:rtl/>
              <w:lang w:bidi="fa-IR"/>
            </w:rPr>
            <w:t xml:space="preserve">                  </w:t>
          </w:r>
          <w:r>
            <w:rPr>
              <w:rFonts w:eastAsia="B Nazanin" w:hint="cs"/>
              <w:b/>
              <w:bCs/>
              <w:sz w:val="24"/>
              <w:rtl/>
              <w:lang w:bidi="fa-IR"/>
            </w:rPr>
            <w:t xml:space="preserve">                </w:t>
          </w:r>
          <w:r w:rsidRPr="002647F7">
            <w:rPr>
              <w:rFonts w:eastAsia="B Nazanin" w:hint="cs"/>
              <w:b/>
              <w:bCs/>
              <w:sz w:val="16"/>
              <w:szCs w:val="16"/>
              <w:rtl/>
              <w:lang w:bidi="fa-IR"/>
            </w:rPr>
            <w:t xml:space="preserve">  </w:t>
          </w:r>
          <w:r>
            <w:rPr>
              <w:rFonts w:eastAsia="B Nazanin" w:hint="cs"/>
              <w:b/>
              <w:bCs/>
              <w:sz w:val="24"/>
              <w:rtl/>
              <w:lang w:bidi="fa-IR"/>
            </w:rPr>
            <w:t xml:space="preserve">         صفحه</w:t>
          </w:r>
        </w:p>
        <w:p w14:paraId="7257FB10" w14:textId="77777777" w:rsidR="008A550A" w:rsidRPr="008D29DB" w:rsidRDefault="008A550A" w:rsidP="00E50F88">
          <w:pPr>
            <w:pStyle w:val="TOC1"/>
            <w:spacing w:after="0" w:line="240" w:lineRule="auto"/>
            <w:rPr>
              <w:b w:val="0"/>
              <w:bCs w:val="0"/>
              <w:rtl/>
            </w:rPr>
          </w:pPr>
        </w:p>
        <w:p w14:paraId="34477C97" w14:textId="77777777" w:rsidR="00116A30" w:rsidRDefault="0048552A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r>
            <w:rPr>
              <w:rtl/>
            </w:rPr>
            <w:fldChar w:fldCharType="begin"/>
          </w:r>
          <w:r>
            <w:rPr>
              <w:rtl/>
            </w:rPr>
            <w:instrText xml:space="preserve"> </w:instrText>
          </w:r>
          <w:r>
            <w:instrText>TOC</w:instrText>
          </w:r>
          <w:r>
            <w:rPr>
              <w:rtl/>
            </w:rPr>
            <w:instrText xml:space="preserve"> \</w:instrText>
          </w:r>
          <w:r>
            <w:instrText>o "1-4" \h \z \u</w:instrText>
          </w:r>
          <w:r>
            <w:rPr>
              <w:rtl/>
            </w:rPr>
            <w:instrText xml:space="preserve"> </w:instrText>
          </w:r>
          <w:r>
            <w:rPr>
              <w:rtl/>
            </w:rPr>
            <w:fldChar w:fldCharType="separate"/>
          </w:r>
          <w:hyperlink w:anchor="_Toc58015849" w:history="1">
            <w:r w:rsidR="00116A30">
              <w:rPr>
                <w:rStyle w:val="Hyperlink"/>
                <w:rFonts w:hint="cs"/>
                <w:rtl/>
              </w:rPr>
              <w:t>فصل اول: م</w:t>
            </w:r>
            <w:r w:rsidR="00116A30" w:rsidRPr="00703A51">
              <w:rPr>
                <w:rStyle w:val="Hyperlink"/>
                <w:rFonts w:hint="eastAsia"/>
                <w:rtl/>
              </w:rPr>
              <w:t>قدمه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849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1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3583765C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0" w:history="1">
            <w:r w:rsidR="00116A30" w:rsidRPr="00703A51">
              <w:rPr>
                <w:rStyle w:val="Hyperlink"/>
                <w:noProof/>
                <w:rtl/>
              </w:rPr>
              <w:t xml:space="preserve">1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ا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د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ج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ا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F608888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1" w:history="1">
            <w:r w:rsidR="00116A30" w:rsidRPr="00703A51">
              <w:rPr>
                <w:rStyle w:val="Hyperlink"/>
                <w:noProof/>
                <w:rtl/>
              </w:rPr>
              <w:t xml:space="preserve">1-2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پردازش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ا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د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ج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ا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5628C79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2" w:history="1">
            <w:r w:rsidR="00116A30" w:rsidRPr="00703A51">
              <w:rPr>
                <w:rStyle w:val="Hyperlink"/>
                <w:noProof/>
                <w:rtl/>
              </w:rPr>
              <w:t xml:space="preserve">1-3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د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0B3A0E0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3" w:history="1">
            <w:r w:rsidR="00116A30" w:rsidRPr="00703A51">
              <w:rPr>
                <w:rStyle w:val="Hyperlink"/>
                <w:noProof/>
                <w:rtl/>
              </w:rPr>
              <w:t xml:space="preserve">1-4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هداف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پ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ن‌نام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62F7D93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Style w:val="Hyperlink"/>
              <w:noProof/>
            </w:rPr>
          </w:pPr>
          <w:hyperlink w:anchor="_Toc58015854" w:history="1">
            <w:r w:rsidR="00116A30" w:rsidRPr="00703A51">
              <w:rPr>
                <w:rStyle w:val="Hyperlink"/>
                <w:noProof/>
                <w:rtl/>
              </w:rPr>
              <w:t xml:space="preserve">1-5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ساختا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پ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ن‌نام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6F16631" w14:textId="77777777" w:rsidR="00116A30" w:rsidRPr="00116A30" w:rsidRDefault="00116A30" w:rsidP="00E50F88">
          <w:pPr>
            <w:spacing w:line="240" w:lineRule="auto"/>
            <w:rPr>
              <w:noProof/>
              <w:rtl/>
            </w:rPr>
          </w:pPr>
        </w:p>
        <w:p w14:paraId="45EA2DF5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855" w:history="1">
            <w:r w:rsidR="00116A30" w:rsidRPr="00116A30">
              <w:rPr>
                <w:rStyle w:val="Hyperlink"/>
                <w:rFonts w:hint="cs"/>
                <w:rtl/>
              </w:rPr>
              <w:t xml:space="preserve">فصل </w:t>
            </w:r>
            <w:r w:rsidR="00116A30">
              <w:rPr>
                <w:rStyle w:val="Hyperlink"/>
                <w:rFonts w:hint="cs"/>
                <w:rtl/>
              </w:rPr>
              <w:t>دوم</w:t>
            </w:r>
            <w:r w:rsidR="00116A30" w:rsidRPr="00116A30">
              <w:rPr>
                <w:rStyle w:val="Hyperlink"/>
                <w:rFonts w:hint="cs"/>
                <w:rtl/>
              </w:rPr>
              <w:t xml:space="preserve">: </w:t>
            </w:r>
            <w:r w:rsidR="00116A30">
              <w:rPr>
                <w:rStyle w:val="Hyperlink"/>
                <w:rFonts w:hint="cs"/>
                <w:rtl/>
              </w:rPr>
              <w:t>م</w:t>
            </w:r>
            <w:r w:rsidR="00116A30" w:rsidRPr="00703A51">
              <w:rPr>
                <w:rStyle w:val="Hyperlink"/>
                <w:rFonts w:hint="eastAsia"/>
                <w:rtl/>
              </w:rPr>
              <w:t>بان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نظر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پژوهش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855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9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43F1E6C5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6" w:history="1">
            <w:r w:rsidR="00116A30" w:rsidRPr="00703A51">
              <w:rPr>
                <w:rStyle w:val="Hyperlink"/>
                <w:noProof/>
                <w:rtl/>
              </w:rPr>
              <w:t xml:space="preserve">2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نواع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موجود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د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22EFA72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7" w:history="1">
            <w:r w:rsidR="00116A30" w:rsidRPr="00703A51">
              <w:rPr>
                <w:rStyle w:val="Hyperlink"/>
                <w:noProof/>
                <w:rtl/>
              </w:rPr>
              <w:t xml:space="preserve">2-1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گوس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F4AA9F3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8" w:history="1">
            <w:r w:rsidR="00116A30" w:rsidRPr="00703A51">
              <w:rPr>
                <w:rStyle w:val="Hyperlink"/>
                <w:noProof/>
                <w:rtl/>
              </w:rPr>
              <w:t xml:space="preserve">2-1-2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مک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و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فلف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E66B481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5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1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او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5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527A1EA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1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قطه‌‌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C7B5AF6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1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وانتو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(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واس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>)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35D57BF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1-6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وانت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اس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ن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EFC260E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3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1-7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وره‌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A4CE7F6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4" w:history="1">
            <w:r w:rsidR="00116A30" w:rsidRPr="00703A51">
              <w:rPr>
                <w:rStyle w:val="Hyperlink"/>
                <w:noProof/>
                <w:rtl/>
              </w:rPr>
              <w:t xml:space="preserve">2-2- 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دگ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عم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ق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36BB264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5" w:history="1">
            <w:r w:rsidR="00116A30" w:rsidRPr="00703A51">
              <w:rPr>
                <w:rStyle w:val="Hyperlink"/>
                <w:noProof/>
                <w:rtl/>
              </w:rPr>
              <w:t xml:space="preserve">2-2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شبکه‌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5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5A780FD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6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لگو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م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ه‌‌س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گر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اه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60C61DE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لگو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م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ه‌‌س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گر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اه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اد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4137A70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لگو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م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ه‌‌س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noProof/>
                <w:lang w:bidi="fa-IR"/>
              </w:rPr>
              <w:t>Adam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A4CC6AB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6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نجار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سته‌‌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6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E6E7FDC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>2-2-6-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‌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تسع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202C10F0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7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ابع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عال‌س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5927DF6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2-2-8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ابع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عال‌‌س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noProof/>
                <w:lang w:bidi="fa-IR"/>
              </w:rPr>
              <w:t>ReLU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5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FF717BD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873" w:history="1">
            <w:r w:rsidR="00116A30" w:rsidRPr="00116A30">
              <w:rPr>
                <w:rStyle w:val="Hyperlink"/>
                <w:rFonts w:hint="cs"/>
                <w:rtl/>
                <w:lang w:bidi="fa-IR"/>
              </w:rPr>
              <w:t xml:space="preserve">فصل </w:t>
            </w:r>
            <w:r w:rsidR="00116A30">
              <w:rPr>
                <w:rStyle w:val="Hyperlink"/>
                <w:rFonts w:hint="cs"/>
                <w:rtl/>
                <w:lang w:bidi="fa-IR"/>
              </w:rPr>
              <w:t>سوم</w:t>
            </w:r>
            <w:r w:rsidR="00116A30" w:rsidRPr="00116A30">
              <w:rPr>
                <w:rStyle w:val="Hyperlink"/>
                <w:rFonts w:hint="cs"/>
                <w:rtl/>
                <w:lang w:bidi="fa-IR"/>
              </w:rPr>
              <w:t xml:space="preserve">: </w:t>
            </w:r>
            <w:r w:rsidR="00116A30" w:rsidRPr="00703A51">
              <w:rPr>
                <w:rStyle w:val="Hyperlink"/>
                <w:rFonts w:hint="eastAsia"/>
                <w:rtl/>
              </w:rPr>
              <w:t>مرور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بر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روش‌‌ها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حذف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ز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در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تصو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ر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873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27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75569189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4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قدم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51A39EC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5" w:history="1">
            <w:r w:rsidR="00116A30" w:rsidRPr="00703A51">
              <w:rPr>
                <w:rStyle w:val="Hyperlink"/>
                <w:noProof/>
                <w:rtl/>
              </w:rPr>
              <w:t xml:space="preserve">3-2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حذف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گوس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2A2CBDAC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6" w:history="1">
            <w:r w:rsidR="00116A30" w:rsidRPr="00703A51">
              <w:rPr>
                <w:rStyle w:val="Hyperlink"/>
                <w:noProof/>
                <w:rtl/>
              </w:rPr>
              <w:t xml:space="preserve">3-2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وزه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ض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175260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7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1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رد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وز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ض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640E3BC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7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1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تغ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2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26D938B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7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وز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ب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7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3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0C1F2B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2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ب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نطبق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اد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3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B8951A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2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ب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امنطبق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اد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3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E0EB1E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2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ط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ق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لوک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عما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ع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3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4CC18AC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83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4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4DB874D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4" w:history="1">
            <w:r w:rsidR="00116A30" w:rsidRPr="00703A51">
              <w:rPr>
                <w:rStyle w:val="Hyperlink"/>
                <w:noProof/>
                <w:lang w:bidi="fa-IR"/>
              </w:rPr>
              <w:t>​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3-2-3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رسپترو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ند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4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4E288E4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5" w:history="1">
            <w:r w:rsidR="00116A30" w:rsidRPr="00703A51">
              <w:rPr>
                <w:rStyle w:val="Hyperlink"/>
                <w:noProof/>
                <w:lang w:bidi="fa-IR"/>
              </w:rPr>
              <w:t>​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3-2-3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خودرمزگذا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4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1AA463C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6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3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46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C551022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3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عطاف‌پذ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5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658EC3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8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2-3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از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5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C6B4675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8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ذف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مک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لف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8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5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A7AEB18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9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دون‌سوئ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6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899C379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1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6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DECC4EF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1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زن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ا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6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F4BE5B4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3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1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ا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رکز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زن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ا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DB82545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894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وئ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C7AC413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5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وئ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2CC0D80F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6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فق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D2D720A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وئ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</w:t>
            </w:r>
            <w:r w:rsidR="00116A30" w:rsidRPr="00703A51">
              <w:rPr>
                <w:rStyle w:val="Hyperlink"/>
                <w:rFonts w:hint="eastAsia"/>
                <w:noProof/>
                <w:lang w:bidi="fa-IR"/>
              </w:rPr>
              <w:t>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وند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6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37CEB7C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لگو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م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‌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A62C5A4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89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‌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امتقار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وتاه‌شد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89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A451D5D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0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6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وتاه‌شد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‌‌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‌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امتقار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صلاح‌شده‏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8844B23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0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2-7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رون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ج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م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‌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فق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64322BA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0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3-3-3-8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ف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ت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سوئ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گ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غ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حل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بتن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عصب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8982F6E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903" w:history="1">
            <w:r w:rsidR="00116A30" w:rsidRPr="00116A30">
              <w:rPr>
                <w:rStyle w:val="Hyperlink"/>
                <w:rFonts w:hint="cs"/>
                <w:rtl/>
              </w:rPr>
              <w:t xml:space="preserve">فصل </w:t>
            </w:r>
            <w:r w:rsidR="00116A30">
              <w:rPr>
                <w:rStyle w:val="Hyperlink"/>
                <w:rFonts w:hint="cs"/>
                <w:rtl/>
              </w:rPr>
              <w:t>چهارم</w:t>
            </w:r>
            <w:r w:rsidR="00116A30" w:rsidRPr="00116A30">
              <w:rPr>
                <w:rStyle w:val="Hyperlink"/>
                <w:rFonts w:hint="cs"/>
                <w:rtl/>
              </w:rPr>
              <w:t xml:space="preserve">: </w:t>
            </w:r>
            <w:r w:rsidR="00116A30" w:rsidRPr="00703A51">
              <w:rPr>
                <w:rStyle w:val="Hyperlink"/>
                <w:rFonts w:hint="eastAsia"/>
                <w:rtl/>
              </w:rPr>
              <w:t>مدل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پ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شنهاد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903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77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31608473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04" w:history="1">
            <w:r w:rsidR="00116A30" w:rsidRPr="00703A51">
              <w:rPr>
                <w:rStyle w:val="Hyperlink"/>
                <w:noProof/>
                <w:rtl/>
              </w:rPr>
              <w:t xml:space="preserve">4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مقدم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EC6026C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05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ن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رائ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د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نه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D57D07C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06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شر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ح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د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نه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CE60A6C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0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غ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ق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255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0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02AC84D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0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زن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ا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وفق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79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452D724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0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1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قشه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سل</w:t>
            </w:r>
            <w:r w:rsidR="00116A30" w:rsidRPr="00703A51">
              <w:rPr>
                <w:rStyle w:val="Hyperlink"/>
                <w:rFonts w:ascii="Cambria" w:hAnsi="Cambria" w:hint="eastAsia"/>
                <w:noProof/>
                <w:rtl/>
                <w:lang w:bidi="fa-IR"/>
              </w:rPr>
              <w:t>‌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ه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دون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ز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0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9143726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2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لحاق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ردن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794A86D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1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D0E156B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2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ب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ل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صو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0589012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3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ابع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غ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خط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او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09BF973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4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6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ا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مق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مام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ک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2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ABD94BB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5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7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تابع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غ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رخط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وم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15FFAF9D" w14:textId="77777777" w:rsidR="00116A30" w:rsidRDefault="00DE3BA0" w:rsidP="00E50F88">
          <w:pPr>
            <w:pStyle w:val="TOC4"/>
            <w:spacing w:after="0" w:line="240" w:lineRule="auto"/>
            <w:rPr>
              <w:rFonts w:asciiTheme="minorHAnsi" w:hAnsiTheme="minorHAnsi" w:cstheme="minorBidi"/>
              <w:noProof/>
              <w:sz w:val="22"/>
              <w:szCs w:val="22"/>
              <w:rtl/>
            </w:rPr>
          </w:pPr>
          <w:hyperlink w:anchor="_Toc58015916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2-8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ضرب‌‌شونده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3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D00E02C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17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3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+ </w:t>
            </w:r>
            <w:r w:rsidR="00116A30" w:rsidRPr="00703A51">
              <w:rPr>
                <w:rStyle w:val="Hyperlink"/>
                <w:noProof/>
                <w:lang w:bidi="fa-IR"/>
              </w:rPr>
              <w:t>ReLU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5A4AC0E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18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+ </w:t>
            </w:r>
            <w:r w:rsidR="00116A30" w:rsidRPr="00703A51">
              <w:rPr>
                <w:rStyle w:val="Hyperlink"/>
                <w:noProof/>
                <w:lang w:bidi="fa-IR"/>
              </w:rPr>
              <w:t>ReLU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+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بهنجار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دسته‌‌ا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9699E81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19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3-5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چش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19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3F299CB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Style w:val="Hyperlink"/>
              <w:noProof/>
              <w:rtl/>
            </w:rPr>
          </w:pPr>
          <w:hyperlink w:anchor="_Toc58015920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4-4-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آموزش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بکه‌‌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  <w:lang w:bidi="fa-IR"/>
              </w:rPr>
              <w:t>شنهاد</w:t>
            </w:r>
            <w:r w:rsidR="00116A30" w:rsidRPr="00703A51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3D030645" w14:textId="77777777" w:rsidR="00E50F88" w:rsidRPr="00E50F88" w:rsidRDefault="00E50F88" w:rsidP="00E50F88">
          <w:pPr>
            <w:spacing w:line="240" w:lineRule="auto"/>
            <w:rPr>
              <w:noProof/>
              <w:rtl/>
            </w:rPr>
          </w:pPr>
        </w:p>
        <w:p w14:paraId="381452EB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921" w:history="1">
            <w:r w:rsidR="00116A30" w:rsidRPr="00116A30">
              <w:rPr>
                <w:rStyle w:val="Hyperlink"/>
                <w:rFonts w:hint="cs"/>
                <w:rtl/>
              </w:rPr>
              <w:t xml:space="preserve">فصل </w:t>
            </w:r>
            <w:r w:rsidR="00116A30">
              <w:rPr>
                <w:rStyle w:val="Hyperlink"/>
                <w:rFonts w:hint="cs"/>
                <w:rtl/>
              </w:rPr>
              <w:t>پنجم</w:t>
            </w:r>
            <w:r w:rsidR="00116A30" w:rsidRPr="00116A30">
              <w:rPr>
                <w:rStyle w:val="Hyperlink"/>
                <w:rFonts w:hint="cs"/>
                <w:rtl/>
              </w:rPr>
              <w:t xml:space="preserve">: </w:t>
            </w:r>
            <w:r w:rsidR="00116A30" w:rsidRPr="00703A51">
              <w:rPr>
                <w:rStyle w:val="Hyperlink"/>
                <w:rFonts w:hint="eastAsia"/>
                <w:rtl/>
              </w:rPr>
              <w:t>نتا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ج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921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87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7EBDD0A4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2" w:history="1">
            <w:r w:rsidR="00116A30" w:rsidRPr="00703A51">
              <w:rPr>
                <w:rStyle w:val="Hyperlink"/>
                <w:noProof/>
                <w:rtl/>
              </w:rPr>
              <w:t xml:space="preserve">5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مع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ر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رز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2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2FA2A86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3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5-1-1- </w:t>
            </w:r>
            <w:r w:rsidR="00116A30" w:rsidRPr="00703A51">
              <w:rPr>
                <w:rStyle w:val="Hyperlink"/>
                <w:noProof/>
                <w:lang w:bidi="fa-IR"/>
              </w:rPr>
              <w:t>PSNR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3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7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623E35C3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4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5-1-2- </w:t>
            </w:r>
            <w:r w:rsidR="00116A30" w:rsidRPr="00703A51">
              <w:rPr>
                <w:rStyle w:val="Hyperlink"/>
                <w:noProof/>
                <w:lang w:bidi="fa-IR"/>
              </w:rPr>
              <w:t>IEF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4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7A166F0" w14:textId="77777777" w:rsidR="00116A30" w:rsidRDefault="00DE3BA0" w:rsidP="00E50F88">
          <w:pPr>
            <w:pStyle w:val="TOC3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5" w:history="1">
            <w:r w:rsidR="00116A30" w:rsidRPr="00703A51">
              <w:rPr>
                <w:rStyle w:val="Hyperlink"/>
                <w:noProof/>
                <w:rtl/>
                <w:lang w:bidi="fa-IR"/>
              </w:rPr>
              <w:t xml:space="preserve">5-1-3- </w:t>
            </w:r>
            <w:r w:rsidR="00116A30" w:rsidRPr="00703A51">
              <w:rPr>
                <w:rStyle w:val="Hyperlink"/>
                <w:noProof/>
                <w:lang w:bidi="fa-IR"/>
              </w:rPr>
              <w:t>SSIM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5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88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55F6CAA5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6" w:history="1">
            <w:r w:rsidR="00116A30" w:rsidRPr="00703A51">
              <w:rPr>
                <w:rStyle w:val="Hyperlink"/>
                <w:noProof/>
                <w:rtl/>
              </w:rPr>
              <w:t xml:space="preserve">5-2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تصا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ستفاده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شده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در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رز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6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90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7C90463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27" w:history="1">
            <w:r w:rsidR="00116A30" w:rsidRPr="00703A51">
              <w:rPr>
                <w:rStyle w:val="Hyperlink"/>
                <w:noProof/>
                <w:rtl/>
              </w:rPr>
              <w:t xml:space="preserve">5-3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رز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حذف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گوس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7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91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75BA521B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Style w:val="Hyperlink"/>
              <w:noProof/>
              <w:rtl/>
            </w:rPr>
          </w:pPr>
          <w:hyperlink w:anchor="_Toc58015928" w:history="1">
            <w:r w:rsidR="00116A30" w:rsidRPr="00703A51">
              <w:rPr>
                <w:rStyle w:val="Hyperlink"/>
                <w:noProof/>
                <w:rtl/>
              </w:rPr>
              <w:t xml:space="preserve">5-4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رز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اب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وش‌‌ها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حذف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و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ز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مک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و</w:t>
            </w:r>
            <w:r w:rsidR="00116A30" w:rsidRPr="00703A51">
              <w:rPr>
                <w:rStyle w:val="Hyperlink"/>
                <w:noProof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فلفل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28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04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7ECD7AA" w14:textId="77777777" w:rsidR="00E50F88" w:rsidRPr="00E50F88" w:rsidRDefault="00E50F88" w:rsidP="00E50F88">
          <w:pPr>
            <w:spacing w:line="240" w:lineRule="auto"/>
            <w:rPr>
              <w:noProof/>
              <w:rtl/>
            </w:rPr>
          </w:pPr>
        </w:p>
        <w:p w14:paraId="241A3FFE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929" w:history="1">
            <w:r w:rsidR="00116A30" w:rsidRPr="00116A30">
              <w:rPr>
                <w:rStyle w:val="Hyperlink"/>
                <w:rFonts w:hint="cs"/>
                <w:rtl/>
              </w:rPr>
              <w:t xml:space="preserve">فصل </w:t>
            </w:r>
            <w:r w:rsidR="00116A30">
              <w:rPr>
                <w:rStyle w:val="Hyperlink"/>
                <w:rFonts w:hint="cs"/>
                <w:rtl/>
              </w:rPr>
              <w:t>ششم</w:t>
            </w:r>
            <w:r w:rsidR="00116A30" w:rsidRPr="00116A30">
              <w:rPr>
                <w:rStyle w:val="Hyperlink"/>
                <w:rFonts w:hint="cs"/>
                <w:rtl/>
              </w:rPr>
              <w:t xml:space="preserve">: </w:t>
            </w:r>
            <w:r w:rsidR="00116A30">
              <w:rPr>
                <w:rStyle w:val="Hyperlink"/>
                <w:rFonts w:hint="cs"/>
                <w:rtl/>
              </w:rPr>
              <w:t>ن</w:t>
            </w:r>
            <w:r w:rsidR="00116A30" w:rsidRPr="00703A51">
              <w:rPr>
                <w:rStyle w:val="Hyperlink"/>
                <w:rFonts w:hint="eastAsia"/>
                <w:rtl/>
              </w:rPr>
              <w:t>ت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جه‌‌گ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rtl/>
              </w:rPr>
              <w:t>ر</w:t>
            </w:r>
            <w:r w:rsidR="00116A30" w:rsidRPr="00703A51">
              <w:rPr>
                <w:rStyle w:val="Hyperlink"/>
                <w:rFonts w:hint="cs"/>
                <w:rtl/>
              </w:rPr>
              <w:t>ی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و</w:t>
            </w:r>
            <w:r w:rsidR="00116A30" w:rsidRPr="00703A51">
              <w:rPr>
                <w:rStyle w:val="Hyperlink"/>
                <w:rtl/>
              </w:rPr>
              <w:t xml:space="preserve"> </w:t>
            </w:r>
            <w:r w:rsidR="00116A30" w:rsidRPr="00703A51">
              <w:rPr>
                <w:rStyle w:val="Hyperlink"/>
                <w:rFonts w:hint="eastAsia"/>
                <w:rtl/>
              </w:rPr>
              <w:t>بحث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929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135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1E15C5B2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Fonts w:asciiTheme="minorHAnsi" w:eastAsiaTheme="minorEastAsia" w:hAnsiTheme="minorHAnsi" w:cstheme="minorBidi"/>
              <w:noProof/>
              <w:sz w:val="22"/>
              <w:szCs w:val="22"/>
              <w:rtl/>
            </w:rPr>
          </w:pPr>
          <w:hyperlink w:anchor="_Toc58015930" w:history="1">
            <w:r w:rsidR="00116A30" w:rsidRPr="00703A51">
              <w:rPr>
                <w:rStyle w:val="Hyperlink"/>
                <w:noProof/>
                <w:rtl/>
              </w:rPr>
              <w:t xml:space="preserve">6-1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نت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جه</w:t>
            </w:r>
            <w:r w:rsidR="00116A30" w:rsidRPr="00703A51">
              <w:rPr>
                <w:rStyle w:val="Hyperlink"/>
                <w:rFonts w:hint="eastAsia"/>
                <w:noProof/>
              </w:rPr>
              <w:t>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گ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ر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30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35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444E1003" w14:textId="77777777" w:rsidR="00116A30" w:rsidRDefault="00DE3BA0" w:rsidP="00E50F88">
          <w:pPr>
            <w:pStyle w:val="TOC2"/>
            <w:tabs>
              <w:tab w:val="right" w:leader="dot" w:pos="6794"/>
            </w:tabs>
            <w:spacing w:after="0" w:line="240" w:lineRule="auto"/>
            <w:rPr>
              <w:rStyle w:val="Hyperlink"/>
              <w:noProof/>
              <w:rtl/>
            </w:rPr>
          </w:pPr>
          <w:hyperlink w:anchor="_Toc58015931" w:history="1">
            <w:r w:rsidR="00116A30" w:rsidRPr="00703A51">
              <w:rPr>
                <w:rStyle w:val="Hyperlink"/>
                <w:noProof/>
                <w:rtl/>
              </w:rPr>
              <w:t xml:space="preserve">6-2- 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پ</w:t>
            </w:r>
            <w:r w:rsidR="00116A30" w:rsidRPr="00703A51">
              <w:rPr>
                <w:rStyle w:val="Hyperlink"/>
                <w:rFonts w:hint="cs"/>
                <w:noProof/>
                <w:rtl/>
              </w:rPr>
              <w:t>ی</w:t>
            </w:r>
            <w:r w:rsidR="00116A30" w:rsidRPr="00703A51">
              <w:rPr>
                <w:rStyle w:val="Hyperlink"/>
                <w:rFonts w:hint="eastAsia"/>
                <w:noProof/>
                <w:rtl/>
              </w:rPr>
              <w:t>شنهادها</w:t>
            </w:r>
            <w:r w:rsidR="00116A30">
              <w:rPr>
                <w:noProof/>
                <w:webHidden/>
                <w:rtl/>
              </w:rPr>
              <w:tab/>
            </w:r>
            <w:r w:rsidR="00116A30">
              <w:rPr>
                <w:noProof/>
                <w:webHidden/>
                <w:rtl/>
              </w:rPr>
              <w:fldChar w:fldCharType="begin"/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</w:rPr>
              <w:instrText>PAGEREF</w:instrText>
            </w:r>
            <w:r w:rsidR="00116A30">
              <w:rPr>
                <w:noProof/>
                <w:webHidden/>
                <w:rtl/>
              </w:rPr>
              <w:instrText xml:space="preserve"> _</w:instrText>
            </w:r>
            <w:r w:rsidR="00116A30">
              <w:rPr>
                <w:noProof/>
                <w:webHidden/>
              </w:rPr>
              <w:instrText>Toc58015931 \h</w:instrText>
            </w:r>
            <w:r w:rsidR="00116A30">
              <w:rPr>
                <w:noProof/>
                <w:webHidden/>
                <w:rtl/>
              </w:rPr>
              <w:instrText xml:space="preserve"> </w:instrText>
            </w:r>
            <w:r w:rsidR="00116A30">
              <w:rPr>
                <w:noProof/>
                <w:webHidden/>
                <w:rtl/>
              </w:rPr>
            </w:r>
            <w:r w:rsidR="00116A30">
              <w:rPr>
                <w:noProof/>
                <w:webHidden/>
                <w:rtl/>
              </w:rPr>
              <w:fldChar w:fldCharType="separate"/>
            </w:r>
            <w:r w:rsidR="009F08B5">
              <w:rPr>
                <w:noProof/>
                <w:webHidden/>
                <w:rtl/>
              </w:rPr>
              <w:t>136</w:t>
            </w:r>
            <w:r w:rsidR="00116A30">
              <w:rPr>
                <w:noProof/>
                <w:webHidden/>
                <w:rtl/>
              </w:rPr>
              <w:fldChar w:fldCharType="end"/>
            </w:r>
          </w:hyperlink>
        </w:p>
        <w:p w14:paraId="01C90E79" w14:textId="77777777" w:rsidR="00E50F88" w:rsidRPr="00E50F88" w:rsidRDefault="00E50F88" w:rsidP="00E50F88">
          <w:pPr>
            <w:spacing w:line="240" w:lineRule="auto"/>
            <w:rPr>
              <w:noProof/>
              <w:rtl/>
            </w:rPr>
          </w:pPr>
        </w:p>
        <w:p w14:paraId="193CE118" w14:textId="77777777" w:rsidR="00116A30" w:rsidRDefault="00DE3BA0" w:rsidP="00E50F88">
          <w:pPr>
            <w:pStyle w:val="TOC1"/>
            <w:spacing w:after="0" w:line="24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rtl/>
            </w:rPr>
          </w:pPr>
          <w:hyperlink w:anchor="_Toc58015932" w:history="1">
            <w:r w:rsidR="00116A30" w:rsidRPr="00703A51">
              <w:rPr>
                <w:rStyle w:val="Hyperlink"/>
                <w:rFonts w:hint="eastAsia"/>
                <w:rtl/>
              </w:rPr>
              <w:t>منابع</w:t>
            </w:r>
            <w:r w:rsidR="00116A30">
              <w:rPr>
                <w:webHidden/>
                <w:rtl/>
              </w:rPr>
              <w:tab/>
            </w:r>
            <w:r w:rsidR="00116A30">
              <w:rPr>
                <w:webHidden/>
                <w:rtl/>
              </w:rPr>
              <w:fldChar w:fldCharType="begin"/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</w:rPr>
              <w:instrText>PAGEREF</w:instrText>
            </w:r>
            <w:r w:rsidR="00116A30">
              <w:rPr>
                <w:webHidden/>
                <w:rtl/>
              </w:rPr>
              <w:instrText xml:space="preserve"> _</w:instrText>
            </w:r>
            <w:r w:rsidR="00116A30">
              <w:rPr>
                <w:webHidden/>
              </w:rPr>
              <w:instrText>Toc58015932 \h</w:instrText>
            </w:r>
            <w:r w:rsidR="00116A30">
              <w:rPr>
                <w:webHidden/>
                <w:rtl/>
              </w:rPr>
              <w:instrText xml:space="preserve"> </w:instrText>
            </w:r>
            <w:r w:rsidR="00116A30">
              <w:rPr>
                <w:webHidden/>
                <w:rtl/>
              </w:rPr>
            </w:r>
            <w:r w:rsidR="00116A30">
              <w:rPr>
                <w:webHidden/>
                <w:rtl/>
              </w:rPr>
              <w:fldChar w:fldCharType="separate"/>
            </w:r>
            <w:r w:rsidR="009F08B5">
              <w:rPr>
                <w:webHidden/>
                <w:rtl/>
              </w:rPr>
              <w:t>137</w:t>
            </w:r>
            <w:r w:rsidR="00116A30">
              <w:rPr>
                <w:webHidden/>
                <w:rtl/>
              </w:rPr>
              <w:fldChar w:fldCharType="end"/>
            </w:r>
          </w:hyperlink>
        </w:p>
        <w:p w14:paraId="4F9424D8" w14:textId="77777777" w:rsidR="00E50F88" w:rsidRDefault="0048552A" w:rsidP="00E50F88">
          <w:pPr>
            <w:pStyle w:val="TOC1"/>
            <w:spacing w:after="0" w:line="240" w:lineRule="auto"/>
            <w:rPr>
              <w:rtl/>
            </w:rPr>
          </w:pPr>
          <w:r>
            <w:rPr>
              <w:rtl/>
            </w:rPr>
            <w:fldChar w:fldCharType="end"/>
          </w:r>
        </w:p>
      </w:sdtContent>
    </w:sdt>
    <w:p w14:paraId="01565C1F" w14:textId="77777777" w:rsidR="00E50F88" w:rsidRDefault="00E50F88">
      <w:pPr>
        <w:bidi w:val="0"/>
        <w:spacing w:after="200" w:line="276" w:lineRule="auto"/>
        <w:ind w:firstLine="0"/>
        <w:jc w:val="left"/>
        <w:rPr>
          <w:b/>
          <w:bCs/>
          <w:noProof/>
          <w:rtl/>
        </w:rPr>
      </w:pPr>
      <w:r>
        <w:rPr>
          <w:rtl/>
        </w:rPr>
        <w:br w:type="page"/>
      </w:r>
    </w:p>
    <w:p w14:paraId="6918C915" w14:textId="77777777" w:rsidR="00F73FF4" w:rsidRPr="005C3387" w:rsidRDefault="00F73FF4" w:rsidP="00E10A95">
      <w:pPr>
        <w:tabs>
          <w:tab w:val="left" w:pos="7553"/>
        </w:tabs>
        <w:spacing w:line="240" w:lineRule="auto"/>
        <w:ind w:firstLine="0"/>
        <w:jc w:val="center"/>
        <w:rPr>
          <w:rFonts w:eastAsia="B Nazanin"/>
          <w:b/>
          <w:bCs/>
          <w:sz w:val="24"/>
          <w:rtl/>
        </w:rPr>
      </w:pPr>
      <w:r w:rsidRPr="005C3387">
        <w:rPr>
          <w:rFonts w:eastAsia="B Nazanin" w:hint="cs"/>
          <w:b/>
          <w:bCs/>
          <w:sz w:val="24"/>
          <w:rtl/>
        </w:rPr>
        <w:lastRenderedPageBreak/>
        <w:t>فهرست جدول</w:t>
      </w:r>
      <w:r w:rsidR="00FC7FE3">
        <w:rPr>
          <w:rFonts w:eastAsia="B Nazanin" w:hint="cs"/>
          <w:b/>
          <w:bCs/>
          <w:sz w:val="24"/>
          <w:rtl/>
        </w:rPr>
        <w:t>‌‌</w:t>
      </w:r>
      <w:r w:rsidRPr="005C3387">
        <w:rPr>
          <w:rFonts w:eastAsia="B Nazanin" w:hint="cs"/>
          <w:b/>
          <w:bCs/>
          <w:sz w:val="24"/>
          <w:rtl/>
        </w:rPr>
        <w:t>ها</w:t>
      </w:r>
    </w:p>
    <w:p w14:paraId="76E710D4" w14:textId="77777777" w:rsidR="00F73FF4" w:rsidRPr="005C3387" w:rsidRDefault="00F73FF4" w:rsidP="00CD3EEA">
      <w:pPr>
        <w:tabs>
          <w:tab w:val="left" w:pos="7553"/>
        </w:tabs>
        <w:spacing w:line="240" w:lineRule="auto"/>
        <w:ind w:firstLine="0"/>
        <w:jc w:val="center"/>
        <w:rPr>
          <w:rFonts w:eastAsia="B Nazanin"/>
          <w:sz w:val="24"/>
          <w:rtl/>
        </w:rPr>
      </w:pPr>
    </w:p>
    <w:p w14:paraId="197D9765" w14:textId="77777777" w:rsidR="00F73FF4" w:rsidRDefault="0048552A" w:rsidP="00B22E3D">
      <w:pPr>
        <w:tabs>
          <w:tab w:val="left" w:pos="7553"/>
        </w:tabs>
        <w:spacing w:line="240" w:lineRule="auto"/>
        <w:ind w:firstLine="0"/>
        <w:rPr>
          <w:rFonts w:eastAsia="B Nazanin"/>
          <w:sz w:val="24"/>
          <w:rtl/>
          <w:lang w:bidi="fa-IR"/>
        </w:rPr>
      </w:pPr>
      <w:r>
        <w:rPr>
          <w:rFonts w:eastAsia="B Nazanin" w:hint="cs"/>
          <w:b/>
          <w:bCs/>
          <w:rtl/>
        </w:rPr>
        <w:t xml:space="preserve">عنوان                                                                                                                </w:t>
      </w:r>
      <w:r w:rsidRPr="00F8444D">
        <w:rPr>
          <w:rFonts w:eastAsia="B Nazanin" w:hint="cs"/>
          <w:b/>
          <w:bCs/>
          <w:rtl/>
        </w:rPr>
        <w:t>صفحه</w:t>
      </w:r>
    </w:p>
    <w:p w14:paraId="0225B345" w14:textId="77777777" w:rsidR="00874AF8" w:rsidRDefault="00874AF8" w:rsidP="00CD3EEA">
      <w:pPr>
        <w:pStyle w:val="TableofFigures"/>
        <w:tabs>
          <w:tab w:val="right" w:leader="dot" w:pos="6794"/>
        </w:tabs>
        <w:spacing w:line="240" w:lineRule="auto"/>
        <w:rPr>
          <w:rFonts w:eastAsia="B Nazanin"/>
          <w:sz w:val="24"/>
          <w:rtl/>
        </w:rPr>
      </w:pPr>
    </w:p>
    <w:p w14:paraId="7B5B0CAB" w14:textId="77777777" w:rsidR="00E50F88" w:rsidRDefault="0048552A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>
        <w:rPr>
          <w:rFonts w:eastAsia="B Nazanin"/>
          <w:sz w:val="24"/>
          <w:rtl/>
        </w:rPr>
        <w:fldChar w:fldCharType="begin"/>
      </w:r>
      <w:r>
        <w:rPr>
          <w:rFonts w:eastAsia="B Nazanin"/>
          <w:sz w:val="24"/>
          <w:rtl/>
        </w:rPr>
        <w:instrText xml:space="preserve"> </w:instrText>
      </w:r>
      <w:r>
        <w:rPr>
          <w:rFonts w:eastAsia="B Nazanin"/>
          <w:sz w:val="24"/>
        </w:rPr>
        <w:instrText>TOC</w:instrText>
      </w:r>
      <w:r>
        <w:rPr>
          <w:rFonts w:eastAsia="B Nazanin"/>
          <w:sz w:val="24"/>
          <w:rtl/>
        </w:rPr>
        <w:instrText xml:space="preserve"> \</w:instrText>
      </w:r>
      <w:r>
        <w:rPr>
          <w:rFonts w:eastAsia="B Nazanin"/>
          <w:sz w:val="24"/>
        </w:rPr>
        <w:instrText>h \z \c</w:instrText>
      </w:r>
      <w:r>
        <w:rPr>
          <w:rFonts w:eastAsia="B Nazanin"/>
          <w:sz w:val="24"/>
          <w:rtl/>
        </w:rPr>
        <w:instrText xml:space="preserve"> "جدول" </w:instrText>
      </w:r>
      <w:r>
        <w:rPr>
          <w:rFonts w:eastAsia="B Nazanin"/>
          <w:sz w:val="24"/>
          <w:rtl/>
        </w:rPr>
        <w:fldChar w:fldCharType="separate"/>
      </w:r>
      <w:hyperlink w:anchor="_Toc58016885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noProof/>
          </w:rPr>
          <w:t>PSNR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ش‌‌ها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مختلف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ب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ن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rFonts w:hint="eastAsia"/>
            <w:noProof/>
            <w:rtl/>
          </w:rPr>
          <w:t>ز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گوس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w:rPr>
              <w:rStyle w:val="Hyperlink"/>
              <w:rFonts w:ascii="Cambria Math" w:hAnsi="Cambria Math"/>
              <w:noProof/>
            </w:rPr>
            <m:t>=1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8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3</w:t>
        </w:r>
        <w:r w:rsidR="00E50F88">
          <w:rPr>
            <w:noProof/>
            <w:webHidden/>
            <w:rtl/>
          </w:rPr>
          <w:fldChar w:fldCharType="end"/>
        </w:r>
      </w:hyperlink>
    </w:p>
    <w:p w14:paraId="6F01FB93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86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noProof/>
          </w:rPr>
          <w:t>PSNR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ش‌‌ها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مختلف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ب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ن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rFonts w:hint="eastAsia"/>
            <w:noProof/>
            <w:rtl/>
          </w:rPr>
          <w:t>ز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گوس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</w:rPr>
            <m:t>=2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8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4</w:t>
        </w:r>
        <w:r w:rsidR="00E50F88">
          <w:rPr>
            <w:noProof/>
            <w:webHidden/>
            <w:rtl/>
          </w:rPr>
          <w:fldChar w:fldCharType="end"/>
        </w:r>
      </w:hyperlink>
    </w:p>
    <w:p w14:paraId="3A1D261F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87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3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noProof/>
          </w:rPr>
          <w:t>PSNR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ش‌‌ها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مختلف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ب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ن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rFonts w:hint="eastAsia"/>
            <w:noProof/>
            <w:rtl/>
          </w:rPr>
          <w:t>ز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گوس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w:rPr>
              <w:rStyle w:val="Hyperlink"/>
              <w:rFonts w:ascii="Cambria Math" w:hAnsi="Cambria Math"/>
              <w:noProof/>
            </w:rPr>
            <m:t>=3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8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5</w:t>
        </w:r>
        <w:r w:rsidR="00E50F88">
          <w:rPr>
            <w:noProof/>
            <w:webHidden/>
            <w:rtl/>
          </w:rPr>
          <w:fldChar w:fldCharType="end"/>
        </w:r>
      </w:hyperlink>
    </w:p>
    <w:p w14:paraId="0B4C4683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88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4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noProof/>
          </w:rPr>
          <w:t>PSNR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ش‌‌ها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مختلف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به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ن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rFonts w:hint="eastAsia"/>
            <w:noProof/>
            <w:rtl/>
          </w:rPr>
          <w:t>ز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گوس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w:rPr>
              <w:rStyle w:val="Hyperlink"/>
              <w:rFonts w:ascii="Cambria Math" w:hAnsi="Cambria Math"/>
              <w:noProof/>
            </w:rPr>
            <m:t>=5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8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6</w:t>
        </w:r>
        <w:r w:rsidR="00E50F88">
          <w:rPr>
            <w:noProof/>
            <w:webHidden/>
            <w:rtl/>
          </w:rPr>
          <w:fldChar w:fldCharType="end"/>
        </w:r>
      </w:hyperlink>
    </w:p>
    <w:p w14:paraId="0839BB80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89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5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گوس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 w:cs="Cambria Math"/>
              <w:noProof/>
              <w:lang w:bidi="fa-IR"/>
            </w:rPr>
            <m:t>σ</m:t>
          </m:r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=7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8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7</w:t>
        </w:r>
        <w:r w:rsidR="00E50F88">
          <w:rPr>
            <w:noProof/>
            <w:webHidden/>
            <w:rtl/>
          </w:rPr>
          <w:fldChar w:fldCharType="end"/>
        </w:r>
      </w:hyperlink>
    </w:p>
    <w:p w14:paraId="29DAE1E9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0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6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گوس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8</w:t>
        </w:r>
        <w:r w:rsidR="00E50F88">
          <w:rPr>
            <w:noProof/>
            <w:webHidden/>
            <w:rtl/>
          </w:rPr>
          <w:fldChar w:fldCharType="end"/>
        </w:r>
      </w:hyperlink>
    </w:p>
    <w:p w14:paraId="4D197B44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1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7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BSD68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گوس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9</w:t>
        </w:r>
        <w:r w:rsidR="00E50F88">
          <w:rPr>
            <w:noProof/>
            <w:webHidden/>
            <w:rtl/>
          </w:rPr>
          <w:fldChar w:fldCharType="end"/>
        </w:r>
      </w:hyperlink>
    </w:p>
    <w:p w14:paraId="659AAE73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2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8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ما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د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تعداد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پارامتر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شبکه</w:t>
        </w:r>
        <w:r w:rsidR="00E50F88" w:rsidRPr="00F74308">
          <w:rPr>
            <w:rStyle w:val="Hyperlink"/>
            <w:rFonts w:ascii="Cambria" w:eastAsia="Times New Roman" w:hAnsi="Cambria" w:cs="Times New Roman" w:hint="eastAsia"/>
            <w:noProof/>
            <w:rtl/>
            <w:lang w:bidi="fa-IR"/>
          </w:rPr>
          <w:t>‌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بتن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ر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د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ع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ق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3</w:t>
        </w:r>
        <w:r w:rsidR="00E50F88">
          <w:rPr>
            <w:noProof/>
            <w:webHidden/>
            <w:rtl/>
          </w:rPr>
          <w:fldChar w:fldCharType="end"/>
        </w:r>
      </w:hyperlink>
    </w:p>
    <w:p w14:paraId="7A236E4E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3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9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رو</w:t>
        </w:r>
        <w:r w:rsidR="00E50F88" w:rsidRPr="00F74308">
          <w:rPr>
            <w:rStyle w:val="Hyperlink"/>
            <w:rFonts w:hint="cs"/>
            <w:noProof/>
            <w:rtl/>
          </w:rPr>
          <w:t>ی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noProof/>
          </w:rPr>
          <w:t>Set12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1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6</w:t>
        </w:r>
        <w:r w:rsidR="00E50F88">
          <w:rPr>
            <w:noProof/>
            <w:webHidden/>
            <w:rtl/>
          </w:rPr>
          <w:fldChar w:fldCharType="end"/>
        </w:r>
      </w:hyperlink>
    </w:p>
    <w:p w14:paraId="3C4BA231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4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0</w:t>
        </w:r>
        <w:r w:rsidR="00E50F88" w:rsidRPr="00F74308">
          <w:rPr>
            <w:rStyle w:val="Hyperlink"/>
            <w:noProof/>
            <w:rtl/>
          </w:rPr>
          <w:noBreakHyphen/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3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7</w:t>
        </w:r>
        <w:r w:rsidR="00E50F88">
          <w:rPr>
            <w:noProof/>
            <w:webHidden/>
            <w:rtl/>
          </w:rPr>
          <w:fldChar w:fldCharType="end"/>
        </w:r>
      </w:hyperlink>
    </w:p>
    <w:p w14:paraId="3C9A1562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5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1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5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8</w:t>
        </w:r>
        <w:r w:rsidR="00E50F88">
          <w:rPr>
            <w:noProof/>
            <w:webHidden/>
            <w:rtl/>
          </w:rPr>
          <w:fldChar w:fldCharType="end"/>
        </w:r>
      </w:hyperlink>
    </w:p>
    <w:p w14:paraId="7E33136F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6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2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7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9</w:t>
        </w:r>
        <w:r w:rsidR="00E50F88">
          <w:rPr>
            <w:noProof/>
            <w:webHidden/>
            <w:rtl/>
          </w:rPr>
          <w:fldChar w:fldCharType="end"/>
        </w:r>
      </w:hyperlink>
    </w:p>
    <w:p w14:paraId="087D8A6E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7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3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9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0</w:t>
        </w:r>
        <w:r w:rsidR="00E50F88">
          <w:rPr>
            <w:noProof/>
            <w:webHidden/>
            <w:rtl/>
          </w:rPr>
          <w:fldChar w:fldCharType="end"/>
        </w:r>
      </w:hyperlink>
    </w:p>
    <w:p w14:paraId="5334503D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8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4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1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1</w:t>
        </w:r>
        <w:r w:rsidR="00E50F88">
          <w:rPr>
            <w:noProof/>
            <w:webHidden/>
            <w:rtl/>
          </w:rPr>
          <w:fldChar w:fldCharType="end"/>
        </w:r>
      </w:hyperlink>
    </w:p>
    <w:p w14:paraId="18F7096E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899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5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3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89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2</w:t>
        </w:r>
        <w:r w:rsidR="00E50F88">
          <w:rPr>
            <w:noProof/>
            <w:webHidden/>
            <w:rtl/>
          </w:rPr>
          <w:fldChar w:fldCharType="end"/>
        </w:r>
      </w:hyperlink>
    </w:p>
    <w:p w14:paraId="58318F8F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0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6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5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3</w:t>
        </w:r>
        <w:r w:rsidR="00E50F88">
          <w:rPr>
            <w:noProof/>
            <w:webHidden/>
            <w:rtl/>
          </w:rPr>
          <w:fldChar w:fldCharType="end"/>
        </w:r>
      </w:hyperlink>
    </w:p>
    <w:p w14:paraId="005D4F8C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1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7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7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4</w:t>
        </w:r>
        <w:r w:rsidR="00E50F88">
          <w:rPr>
            <w:noProof/>
            <w:webHidden/>
            <w:rtl/>
          </w:rPr>
          <w:fldChar w:fldCharType="end"/>
        </w:r>
      </w:hyperlink>
    </w:p>
    <w:p w14:paraId="16C1653C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2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8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9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5</w:t>
        </w:r>
        <w:r w:rsidR="00E50F88">
          <w:rPr>
            <w:noProof/>
            <w:webHidden/>
            <w:rtl/>
          </w:rPr>
          <w:fldChar w:fldCharType="end"/>
        </w:r>
      </w:hyperlink>
    </w:p>
    <w:p w14:paraId="14556B32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3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19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1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6</w:t>
        </w:r>
        <w:r w:rsidR="00E50F88">
          <w:rPr>
            <w:noProof/>
            <w:webHidden/>
            <w:rtl/>
          </w:rPr>
          <w:fldChar w:fldCharType="end"/>
        </w:r>
      </w:hyperlink>
    </w:p>
    <w:p w14:paraId="2BFE0815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4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0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3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7</w:t>
        </w:r>
        <w:r w:rsidR="00E50F88">
          <w:rPr>
            <w:noProof/>
            <w:webHidden/>
            <w:rtl/>
          </w:rPr>
          <w:fldChar w:fldCharType="end"/>
        </w:r>
      </w:hyperlink>
    </w:p>
    <w:p w14:paraId="4B88CC0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5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1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5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8</w:t>
        </w:r>
        <w:r w:rsidR="00E50F88">
          <w:rPr>
            <w:noProof/>
            <w:webHidden/>
            <w:rtl/>
          </w:rPr>
          <w:fldChar w:fldCharType="end"/>
        </w:r>
      </w:hyperlink>
    </w:p>
    <w:p w14:paraId="5A07EFA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6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2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7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9</w:t>
        </w:r>
        <w:r w:rsidR="00E50F88">
          <w:rPr>
            <w:noProof/>
            <w:webHidden/>
            <w:rtl/>
          </w:rPr>
          <w:fldChar w:fldCharType="end"/>
        </w:r>
      </w:hyperlink>
    </w:p>
    <w:p w14:paraId="7D819B9A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7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3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eastAsia="Times New Roman" w:hAnsi="Cambria Math"/>
              <w:noProof/>
              <w:lang w:bidi="fa-IR"/>
            </w:rPr>
            <m:t>d=9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0</w:t>
        </w:r>
        <w:r w:rsidR="00E50F88">
          <w:rPr>
            <w:noProof/>
            <w:webHidden/>
            <w:rtl/>
          </w:rPr>
          <w:fldChar w:fldCharType="end"/>
        </w:r>
      </w:hyperlink>
    </w:p>
    <w:p w14:paraId="703B5D27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8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4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1</w:t>
        </w:r>
        <w:r w:rsidR="00E50F88">
          <w:rPr>
            <w:noProof/>
            <w:webHidden/>
            <w:rtl/>
          </w:rPr>
          <w:fldChar w:fldCharType="end"/>
        </w:r>
      </w:hyperlink>
    </w:p>
    <w:p w14:paraId="307184E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09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5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0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2</w:t>
        </w:r>
        <w:r w:rsidR="00E50F88">
          <w:rPr>
            <w:noProof/>
            <w:webHidden/>
            <w:rtl/>
          </w:rPr>
          <w:fldChar w:fldCharType="end"/>
        </w:r>
      </w:hyperlink>
    </w:p>
    <w:p w14:paraId="0E043C68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10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6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et12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1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3</w:t>
        </w:r>
        <w:r w:rsidR="00E50F88">
          <w:rPr>
            <w:noProof/>
            <w:webHidden/>
            <w:rtl/>
          </w:rPr>
          <w:fldChar w:fldCharType="end"/>
        </w:r>
      </w:hyperlink>
    </w:p>
    <w:p w14:paraId="538E14E2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11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7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PSNR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BSD68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1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4</w:t>
        </w:r>
        <w:r w:rsidR="00E50F88">
          <w:rPr>
            <w:noProof/>
            <w:webHidden/>
            <w:rtl/>
          </w:rPr>
          <w:fldChar w:fldCharType="end"/>
        </w:r>
      </w:hyperlink>
    </w:p>
    <w:p w14:paraId="0CC3F74C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12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8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IEF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BSD68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1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5</w:t>
        </w:r>
        <w:r w:rsidR="00E50F88">
          <w:rPr>
            <w:noProof/>
            <w:webHidden/>
            <w:rtl/>
          </w:rPr>
          <w:fldChar w:fldCharType="end"/>
        </w:r>
      </w:hyperlink>
    </w:p>
    <w:p w14:paraId="54F2E63D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13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29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انگ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SSIM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مختلف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ر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/>
            <w:noProof/>
            <w:lang w:bidi="fa-IR"/>
          </w:rPr>
          <w:t>BSD68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آلود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به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و</w:t>
        </w:r>
        <w:r w:rsidR="00E50F88" w:rsidRPr="00F74308">
          <w:rPr>
            <w:rStyle w:val="Hyperlink"/>
            <w:rFonts w:eastAsia="Times New Roman"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ز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نمک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و</w:t>
        </w:r>
        <w:r w:rsidR="00E50F88" w:rsidRPr="00F74308">
          <w:rPr>
            <w:rStyle w:val="Hyperlink"/>
            <w:rFonts w:eastAsia="Times New Roman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eastAsia="Times New Roman" w:hint="eastAsia"/>
            <w:noProof/>
            <w:rtl/>
            <w:lang w:bidi="fa-IR"/>
          </w:rPr>
          <w:t>فلف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1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6</w:t>
        </w:r>
        <w:r w:rsidR="00E50F88">
          <w:rPr>
            <w:noProof/>
            <w:webHidden/>
            <w:rtl/>
          </w:rPr>
          <w:fldChar w:fldCharType="end"/>
        </w:r>
      </w:hyperlink>
    </w:p>
    <w:p w14:paraId="0577A4E1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14" w:history="1">
        <w:r w:rsidR="00E50F88" w:rsidRPr="00F74308">
          <w:rPr>
            <w:rStyle w:val="Hyperlink"/>
            <w:rFonts w:hint="eastAsia"/>
            <w:noProof/>
            <w:rtl/>
          </w:rPr>
          <w:t>جدول</w:t>
        </w:r>
        <w:r w:rsidR="00E50F88" w:rsidRPr="00F74308">
          <w:rPr>
            <w:rStyle w:val="Hyperlink"/>
            <w:noProof/>
            <w:rtl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</w:rPr>
          <w:t>‏</w:t>
        </w:r>
        <w:r w:rsidR="00E50F88" w:rsidRPr="00F74308">
          <w:rPr>
            <w:rStyle w:val="Hyperlink"/>
            <w:noProof/>
            <w:rtl/>
          </w:rPr>
          <w:t>5</w:t>
        </w:r>
        <w:r w:rsidR="00E50F88" w:rsidRPr="00F74308">
          <w:rPr>
            <w:rStyle w:val="Hyperlink"/>
            <w:noProof/>
            <w:rtl/>
          </w:rPr>
          <w:noBreakHyphen/>
          <w:t>30</w:t>
        </w:r>
        <w:r w:rsidR="00E50F88" w:rsidRPr="00F74308">
          <w:rPr>
            <w:rStyle w:val="Hyperlink"/>
            <w:noProof/>
            <w:rtl/>
          </w:rPr>
          <w:noBreakHyphen/>
        </w:r>
        <w:r w:rsidR="00E50F88" w:rsidRPr="00F74308">
          <w:rPr>
            <w:rStyle w:val="Hyperlink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noProof/>
            <w:lang w:bidi="fa-IR"/>
          </w:rPr>
          <w:t>BER</w:t>
        </w:r>
        <w:r w:rsidR="00E50F88" w:rsidRPr="00F74308">
          <w:rPr>
            <w:rStyle w:val="Hyperlink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  <w:lang w:bidi="fa-IR"/>
          </w:rPr>
          <w:t>تصاو</w:t>
        </w:r>
        <w:r w:rsidR="00E50F88" w:rsidRPr="00F74308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F74308">
          <w:rPr>
            <w:rStyle w:val="Hyperlink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  <w:lang w:bidi="fa-IR"/>
          </w:rPr>
          <w:t>لبه‌‌</w:t>
        </w:r>
        <w:r w:rsidR="00E50F88" w:rsidRPr="00F74308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F74308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F74308">
          <w:rPr>
            <w:rStyle w:val="Hyperlink"/>
            <w:noProof/>
            <w:rtl/>
            <w:lang w:bidi="fa-IR"/>
          </w:rPr>
          <w:t xml:space="preserve"> </w:t>
        </w:r>
        <w:r w:rsidR="00E50F88" w:rsidRPr="00F74308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1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33</w:t>
        </w:r>
        <w:r w:rsidR="00E50F88">
          <w:rPr>
            <w:noProof/>
            <w:webHidden/>
            <w:rtl/>
          </w:rPr>
          <w:fldChar w:fldCharType="end"/>
        </w:r>
      </w:hyperlink>
    </w:p>
    <w:p w14:paraId="59FD02BC" w14:textId="77777777" w:rsidR="00F73FF4" w:rsidRPr="00753EDC" w:rsidRDefault="0048552A" w:rsidP="00CD3EEA">
      <w:pPr>
        <w:tabs>
          <w:tab w:val="left" w:pos="7553"/>
        </w:tabs>
        <w:spacing w:line="240" w:lineRule="auto"/>
        <w:rPr>
          <w:rFonts w:eastAsia="B Nazanin"/>
          <w:sz w:val="24"/>
          <w:rtl/>
        </w:rPr>
      </w:pPr>
      <w:r>
        <w:rPr>
          <w:rFonts w:eastAsia="B Nazanin"/>
          <w:sz w:val="24"/>
          <w:rtl/>
        </w:rPr>
        <w:fldChar w:fldCharType="end"/>
      </w:r>
    </w:p>
    <w:p w14:paraId="5A5ECC93" w14:textId="77777777" w:rsidR="007921BC" w:rsidRDefault="007921BC">
      <w:pPr>
        <w:bidi w:val="0"/>
        <w:spacing w:after="200" w:line="276" w:lineRule="auto"/>
        <w:ind w:firstLine="0"/>
        <w:jc w:val="left"/>
        <w:rPr>
          <w:rFonts w:eastAsia="B Nazanin"/>
          <w:sz w:val="24"/>
          <w:rtl/>
          <w:lang w:bidi="fa-IR"/>
        </w:rPr>
      </w:pPr>
      <w:r>
        <w:rPr>
          <w:rFonts w:eastAsia="B Nazanin"/>
          <w:sz w:val="24"/>
          <w:rtl/>
          <w:lang w:bidi="fa-IR"/>
        </w:rPr>
        <w:br w:type="page"/>
      </w:r>
    </w:p>
    <w:p w14:paraId="01DAFAEC" w14:textId="77777777" w:rsidR="00F73FF4" w:rsidRDefault="00F73FF4" w:rsidP="00E10A95">
      <w:pPr>
        <w:spacing w:line="240" w:lineRule="auto"/>
        <w:ind w:firstLine="0"/>
        <w:jc w:val="center"/>
        <w:rPr>
          <w:b/>
          <w:bCs/>
          <w:rtl/>
        </w:rPr>
      </w:pPr>
      <w:bookmarkStart w:id="0" w:name="_Toc478300677"/>
      <w:r>
        <w:rPr>
          <w:rFonts w:hint="cs"/>
          <w:b/>
          <w:bCs/>
          <w:rtl/>
        </w:rPr>
        <w:lastRenderedPageBreak/>
        <w:t>ف</w:t>
      </w:r>
      <w:r w:rsidRPr="00F8444D">
        <w:rPr>
          <w:rFonts w:hint="cs"/>
          <w:b/>
          <w:bCs/>
          <w:rtl/>
        </w:rPr>
        <w:t>هرست شکل‌‌‌‌ها</w:t>
      </w:r>
      <w:bookmarkEnd w:id="0"/>
    </w:p>
    <w:p w14:paraId="48D8E934" w14:textId="77777777" w:rsidR="00E32405" w:rsidRPr="00F8444D" w:rsidRDefault="00E32405" w:rsidP="00CD3EEA">
      <w:pPr>
        <w:spacing w:line="240" w:lineRule="auto"/>
        <w:ind w:firstLine="0"/>
        <w:jc w:val="center"/>
        <w:rPr>
          <w:b/>
          <w:bCs/>
          <w:rtl/>
        </w:rPr>
      </w:pPr>
    </w:p>
    <w:p w14:paraId="447755F2" w14:textId="77777777" w:rsidR="00773FC0" w:rsidRDefault="00773FC0" w:rsidP="00CD3EEA">
      <w:pPr>
        <w:tabs>
          <w:tab w:val="left" w:pos="7553"/>
        </w:tabs>
        <w:spacing w:line="240" w:lineRule="auto"/>
        <w:ind w:firstLine="0"/>
        <w:rPr>
          <w:rFonts w:eastAsia="B Nazanin"/>
          <w:b/>
          <w:bCs/>
          <w:rtl/>
          <w:lang w:bidi="fa-IR"/>
        </w:rPr>
      </w:pPr>
      <w:r>
        <w:rPr>
          <w:rFonts w:eastAsia="B Nazanin" w:hint="cs"/>
          <w:b/>
          <w:bCs/>
          <w:rtl/>
        </w:rPr>
        <w:t xml:space="preserve">عنوان                                                                                                                </w:t>
      </w:r>
      <w:r w:rsidRPr="00F8444D">
        <w:rPr>
          <w:rFonts w:eastAsia="B Nazanin" w:hint="cs"/>
          <w:b/>
          <w:bCs/>
          <w:rtl/>
        </w:rPr>
        <w:t>صفحه</w:t>
      </w:r>
    </w:p>
    <w:p w14:paraId="3128FE88" w14:textId="77777777" w:rsidR="007227CE" w:rsidRDefault="007227CE" w:rsidP="00CD3EEA">
      <w:pPr>
        <w:tabs>
          <w:tab w:val="left" w:pos="7553"/>
        </w:tabs>
        <w:spacing w:line="240" w:lineRule="auto"/>
        <w:ind w:firstLine="0"/>
        <w:rPr>
          <w:rFonts w:eastAsia="B Nazanin"/>
          <w:sz w:val="24"/>
          <w:rtl/>
          <w:lang w:bidi="fa-IR"/>
        </w:rPr>
      </w:pPr>
    </w:p>
    <w:p w14:paraId="0CB9642D" w14:textId="77777777" w:rsidR="00E50F88" w:rsidRDefault="00DC7708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>
        <w:rPr>
          <w:sz w:val="24"/>
          <w:rtl/>
        </w:rPr>
        <w:fldChar w:fldCharType="begin"/>
      </w:r>
      <w:r>
        <w:rPr>
          <w:sz w:val="24"/>
          <w:rtl/>
        </w:rPr>
        <w:instrText xml:space="preserve"> </w:instrText>
      </w:r>
      <w:r>
        <w:rPr>
          <w:sz w:val="24"/>
        </w:rPr>
        <w:instrText>TOC</w:instrText>
      </w:r>
      <w:r>
        <w:rPr>
          <w:sz w:val="24"/>
          <w:rtl/>
        </w:rPr>
        <w:instrText xml:space="preserve"> \</w:instrText>
      </w:r>
      <w:r>
        <w:rPr>
          <w:sz w:val="24"/>
        </w:rPr>
        <w:instrText>h \z \c</w:instrText>
      </w:r>
      <w:r>
        <w:rPr>
          <w:sz w:val="24"/>
          <w:rtl/>
        </w:rPr>
        <w:instrText xml:space="preserve"> "شکل" </w:instrText>
      </w:r>
      <w:r>
        <w:rPr>
          <w:sz w:val="24"/>
          <w:rtl/>
        </w:rPr>
        <w:fldChar w:fldCharType="separate"/>
      </w:r>
      <w:hyperlink w:anchor="_Toc58016925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1</w:t>
        </w:r>
        <w:r w:rsidR="00E50F88" w:rsidRPr="0095173B">
          <w:rPr>
            <w:rStyle w:val="Hyperlink"/>
            <w:noProof/>
            <w:rtl/>
          </w:rPr>
          <w:noBreakHyphen/>
          <w:t>1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م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ش‌ه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ختلف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ا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ج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تال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2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2</w:t>
        </w:r>
        <w:r w:rsidR="00E50F88">
          <w:rPr>
            <w:noProof/>
            <w:webHidden/>
            <w:rtl/>
          </w:rPr>
          <w:fldChar w:fldCharType="end"/>
        </w:r>
      </w:hyperlink>
    </w:p>
    <w:p w14:paraId="3F44D1BD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26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1</w:t>
        </w:r>
        <w:r w:rsidR="00E50F88" w:rsidRPr="0095173B">
          <w:rPr>
            <w:rStyle w:val="Hyperlink"/>
            <w:noProof/>
            <w:rtl/>
          </w:rPr>
          <w:noBreakHyphen/>
          <w:t>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سته‌‌بن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انواع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ز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2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6</w:t>
        </w:r>
        <w:r w:rsidR="00E50F88">
          <w:rPr>
            <w:noProof/>
            <w:webHidden/>
            <w:rtl/>
          </w:rPr>
          <w:fldChar w:fldCharType="end"/>
        </w:r>
      </w:hyperlink>
    </w:p>
    <w:p w14:paraId="4E2F0CC3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27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2</w:t>
        </w:r>
        <w:r w:rsidR="00E50F88" w:rsidRPr="0095173B">
          <w:rPr>
            <w:rStyle w:val="Hyperlink"/>
            <w:noProof/>
            <w:rtl/>
          </w:rPr>
          <w:noBreakHyphen/>
          <w:t>1</w:t>
        </w:r>
        <w:r w:rsidR="00E50F88" w:rsidRPr="0095173B">
          <w:rPr>
            <w:rStyle w:val="Hyperlink"/>
            <w:noProof/>
            <w:rtl/>
          </w:rPr>
          <w:noBreakHyphen/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نحن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تابع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چگال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حتما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گوس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2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</w:t>
        </w:r>
        <w:r w:rsidR="00E50F88">
          <w:rPr>
            <w:noProof/>
            <w:webHidden/>
            <w:rtl/>
          </w:rPr>
          <w:fldChar w:fldCharType="end"/>
        </w:r>
      </w:hyperlink>
    </w:p>
    <w:p w14:paraId="7E096B27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28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2</w:t>
        </w:r>
        <w:r w:rsidR="00E50F88" w:rsidRPr="0095173B">
          <w:rPr>
            <w:rStyle w:val="Hyperlink"/>
            <w:noProof/>
            <w:rtl/>
          </w:rPr>
          <w:noBreakHyphen/>
          <w:t>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اث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ز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م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فلف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ر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سل‌‌ه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2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1</w:t>
        </w:r>
        <w:r w:rsidR="00E50F88">
          <w:rPr>
            <w:noProof/>
            <w:webHidden/>
            <w:rtl/>
          </w:rPr>
          <w:fldChar w:fldCharType="end"/>
        </w:r>
      </w:hyperlink>
    </w:p>
    <w:p w14:paraId="4A60C0F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29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2</w:t>
        </w:r>
        <w:r w:rsidR="00E50F88" w:rsidRPr="0095173B">
          <w:rPr>
            <w:rStyle w:val="Hyperlink"/>
            <w:noProof/>
            <w:rtl/>
          </w:rPr>
          <w:noBreakHyphen/>
          <w:t>3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ساختا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شبکه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عصب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چش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عم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ق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2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8</w:t>
        </w:r>
        <w:r w:rsidR="00E50F88">
          <w:rPr>
            <w:noProof/>
            <w:webHidden/>
            <w:rtl/>
          </w:rPr>
          <w:fldChar w:fldCharType="end"/>
        </w:r>
      </w:hyperlink>
    </w:p>
    <w:p w14:paraId="7CD778B4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0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2</w:t>
        </w:r>
        <w:r w:rsidR="00E50F88" w:rsidRPr="0095173B">
          <w:rPr>
            <w:rStyle w:val="Hyperlink"/>
            <w:noProof/>
            <w:rtl/>
          </w:rPr>
          <w:noBreakHyphen/>
          <w:t>4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سل‌‌ه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انتخاب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شده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چش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تسع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23</w:t>
        </w:r>
        <w:r w:rsidR="00E50F88">
          <w:rPr>
            <w:noProof/>
            <w:webHidden/>
            <w:rtl/>
          </w:rPr>
          <w:fldChar w:fldCharType="end"/>
        </w:r>
      </w:hyperlink>
    </w:p>
    <w:p w14:paraId="713E7B5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1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2</w:t>
        </w:r>
        <w:r w:rsidR="00E50F88" w:rsidRPr="0095173B">
          <w:rPr>
            <w:rStyle w:val="Hyperlink"/>
            <w:noProof/>
            <w:rtl/>
          </w:rPr>
          <w:noBreakHyphen/>
          <w:t>5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ابع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فعال‌‌ساز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noProof/>
          </w:rPr>
          <w:t>ReLU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25</w:t>
        </w:r>
        <w:r w:rsidR="00E50F88">
          <w:rPr>
            <w:noProof/>
            <w:webHidden/>
            <w:rtl/>
          </w:rPr>
          <w:fldChar w:fldCharType="end"/>
        </w:r>
      </w:hyperlink>
    </w:p>
    <w:p w14:paraId="050E8C74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2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1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مودا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وش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BM3D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40</w:t>
        </w:r>
        <w:r w:rsidR="00E50F88">
          <w:rPr>
            <w:noProof/>
            <w:webHidden/>
            <w:rtl/>
          </w:rPr>
          <w:fldChar w:fldCharType="end"/>
        </w:r>
      </w:hyperlink>
    </w:p>
    <w:p w14:paraId="1A2EFB82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3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3</w:t>
        </w:r>
        <w:r w:rsidR="00E50F88" w:rsidRPr="0095173B">
          <w:rPr>
            <w:rStyle w:val="Hyperlink"/>
            <w:noProof/>
            <w:rtl/>
          </w:rPr>
          <w:noBreakHyphen/>
          <w:t>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ساختا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کل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خود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رمزگذار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45</w:t>
        </w:r>
        <w:r w:rsidR="00E50F88">
          <w:rPr>
            <w:noProof/>
            <w:webHidden/>
            <w:rtl/>
          </w:rPr>
          <w:fldChar w:fldCharType="end"/>
        </w:r>
      </w:hyperlink>
    </w:p>
    <w:p w14:paraId="17737B01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4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عمار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بک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DnCN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48</w:t>
        </w:r>
        <w:r w:rsidR="00E50F88">
          <w:rPr>
            <w:noProof/>
            <w:webHidden/>
            <w:rtl/>
          </w:rPr>
          <w:fldChar w:fldCharType="end"/>
        </w:r>
      </w:hyperlink>
    </w:p>
    <w:p w14:paraId="4442817F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5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4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تا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ج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حذف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و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ز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گوس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د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DnCNN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ب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و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BSD68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50</w:t>
        </w:r>
        <w:r w:rsidR="00E50F88">
          <w:rPr>
            <w:noProof/>
            <w:webHidden/>
            <w:rtl/>
          </w:rPr>
          <w:fldChar w:fldCharType="end"/>
        </w:r>
      </w:hyperlink>
    </w:p>
    <w:p w14:paraId="466EBE74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6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5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عمار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بک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FFDNet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53</w:t>
        </w:r>
        <w:r w:rsidR="00E50F88">
          <w:rPr>
            <w:noProof/>
            <w:webHidden/>
            <w:rtl/>
          </w:rPr>
          <w:fldChar w:fldCharType="end"/>
        </w:r>
      </w:hyperlink>
    </w:p>
    <w:p w14:paraId="218D2F66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7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6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لا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مونه‌‌کاه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57</w:t>
        </w:r>
        <w:r w:rsidR="00E50F88">
          <w:rPr>
            <w:noProof/>
            <w:webHidden/>
            <w:rtl/>
          </w:rPr>
          <w:fldChar w:fldCharType="end"/>
        </w:r>
      </w:hyperlink>
    </w:p>
    <w:p w14:paraId="40602BEE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8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7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لا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پ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چش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ز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پ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کسل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57</w:t>
        </w:r>
        <w:r w:rsidR="00E50F88">
          <w:rPr>
            <w:noProof/>
            <w:webHidden/>
            <w:rtl/>
          </w:rPr>
          <w:fldChar w:fldCharType="end"/>
        </w:r>
      </w:hyperlink>
    </w:p>
    <w:p w14:paraId="44821510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39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8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عمار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بک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IRCN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3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62</w:t>
        </w:r>
        <w:r w:rsidR="00E50F88">
          <w:rPr>
            <w:noProof/>
            <w:webHidden/>
            <w:rtl/>
          </w:rPr>
          <w:fldChar w:fldCharType="end"/>
        </w:r>
      </w:hyperlink>
    </w:p>
    <w:p w14:paraId="4D6EEB37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0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9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مودا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وش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ف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لت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نه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براساس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تصم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‌گ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امتقارن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صلاح‌شده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1</w:t>
        </w:r>
        <w:r w:rsidR="00E50F88">
          <w:rPr>
            <w:noProof/>
            <w:webHidden/>
            <w:rtl/>
          </w:rPr>
          <w:fldChar w:fldCharType="end"/>
        </w:r>
      </w:hyperlink>
    </w:p>
    <w:p w14:paraId="3342861B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1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10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مودا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وش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ف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لتر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CD3EEA">
          <w:rPr>
            <w:rStyle w:val="Hyperlink"/>
            <w:rFonts w:asciiTheme="majorBidi" w:hAnsiTheme="majorBidi" w:hint="eastAsia"/>
            <w:noProof/>
            <w:rtl/>
          </w:rPr>
          <w:t>انه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بهبود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فته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براساس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تصم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‌گ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ر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نامتقارن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صلاح‌شده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2</w:t>
        </w:r>
        <w:r w:rsidR="00E50F88">
          <w:rPr>
            <w:noProof/>
            <w:webHidden/>
            <w:rtl/>
          </w:rPr>
          <w:fldChar w:fldCharType="end"/>
        </w:r>
      </w:hyperlink>
    </w:p>
    <w:p w14:paraId="1A1F8D95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2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3</w:t>
        </w:r>
        <w:r w:rsidR="00E50F88" w:rsidRPr="0095173B">
          <w:rPr>
            <w:rStyle w:val="Hyperlink"/>
            <w:noProof/>
            <w:rtl/>
          </w:rPr>
          <w:noBreakHyphen/>
          <w:t>11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مودا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روش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ف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لت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رون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اب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کر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ج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نگ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بتن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م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م‌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فق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4</w:t>
        </w:r>
        <w:r w:rsidR="00E50F88">
          <w:rPr>
            <w:noProof/>
            <w:webHidden/>
            <w:rtl/>
          </w:rPr>
          <w:fldChar w:fldCharType="end"/>
        </w:r>
      </w:hyperlink>
    </w:p>
    <w:p w14:paraId="47874374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3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3</w:t>
        </w:r>
        <w:r w:rsidR="00E50F88" w:rsidRPr="0095173B">
          <w:rPr>
            <w:rStyle w:val="Hyperlink"/>
            <w:noProof/>
            <w:rtl/>
          </w:rPr>
          <w:noBreakHyphen/>
          <w:t>1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ول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د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که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ا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س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ز</w:t>
        </w:r>
        <w:r w:rsidR="00E50F88" w:rsidRPr="0095173B">
          <w:rPr>
            <w:rStyle w:val="Hyperlink"/>
            <w:noProof/>
            <w:rtl/>
          </w:rPr>
          <w:t xml:space="preserve"> </w:t>
        </w:r>
        <m:oMath>
          <m:r>
            <w:rPr>
              <w:rStyle w:val="Hyperlink"/>
              <w:rFonts w:ascii="Cambria Math" w:hAnsi="Cambria Math"/>
              <w:noProof/>
            </w:rPr>
            <m:t>L=3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6</w:t>
        </w:r>
        <w:r w:rsidR="00E50F88">
          <w:rPr>
            <w:noProof/>
            <w:webHidden/>
            <w:rtl/>
          </w:rPr>
          <w:fldChar w:fldCharType="end"/>
        </w:r>
      </w:hyperlink>
    </w:p>
    <w:p w14:paraId="2B338711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4" w:history="1"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کل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‏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>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>13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عملکرد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شبکه‌‌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/>
            <w:noProof/>
          </w:rPr>
          <w:t>NLSF-CNN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با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اندازه‌‌ها</w:t>
        </w:r>
        <w:r w:rsidR="00E50F88" w:rsidRPr="0095173B">
          <w:rPr>
            <w:rStyle w:val="Hyperlink"/>
            <w:rFonts w:asciiTheme="majorBidi" w:hAnsiTheme="majorBidi" w:hint="cs"/>
            <w:noProof/>
            <w:rtl/>
          </w:rPr>
          <w:t>ی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تکه</w:t>
        </w:r>
        <w:r w:rsidR="00E50F88" w:rsidRPr="0095173B">
          <w:rPr>
            <w:rStyle w:val="Hyperlink"/>
            <w:rFonts w:asciiTheme="majorBidi" w:hAnsiTheme="majorBidi"/>
            <w:noProof/>
            <w:rtl/>
          </w:rPr>
          <w:t xml:space="preserve"> </w:t>
        </w:r>
        <w:r w:rsidR="00E50F88" w:rsidRPr="0095173B">
          <w:rPr>
            <w:rStyle w:val="Hyperlink"/>
            <w:rFonts w:asciiTheme="majorBidi" w:hAnsiTheme="majorBidi" w:hint="eastAsia"/>
            <w:noProof/>
            <w:rtl/>
          </w:rPr>
          <w:t>مختلف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6</w:t>
        </w:r>
        <w:r w:rsidR="00E50F88">
          <w:rPr>
            <w:noProof/>
            <w:webHidden/>
            <w:rtl/>
          </w:rPr>
          <w:fldChar w:fldCharType="end"/>
        </w:r>
      </w:hyperlink>
    </w:p>
    <w:p w14:paraId="72D16D6A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5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1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ساختا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شبک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شنها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8</w:t>
        </w:r>
        <w:r w:rsidR="00E50F88">
          <w:rPr>
            <w:noProof/>
            <w:webHidden/>
            <w:rtl/>
          </w:rPr>
          <w:fldChar w:fldCharType="end"/>
        </w:r>
      </w:hyperlink>
    </w:p>
    <w:p w14:paraId="675F7E55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6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ل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غ</w:t>
        </w:r>
        <w:r w:rsidR="00E50F88" w:rsidRPr="0095173B">
          <w:rPr>
            <w:rStyle w:val="Hyperlink"/>
            <w:rFonts w:hint="cs"/>
            <w:noProof/>
            <w:rtl/>
          </w:rPr>
          <w:t>ی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قا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255 </w:t>
        </w:r>
        <w:r w:rsidR="00E50F88" w:rsidRPr="0095173B">
          <w:rPr>
            <w:rStyle w:val="Hyperlink"/>
            <w:rFonts w:hint="eastAsia"/>
            <w:noProof/>
            <w:rtl/>
          </w:rPr>
          <w:t>به</w:t>
        </w:r>
        <w:r w:rsidR="00E50F88" w:rsidRPr="0095173B">
          <w:rPr>
            <w:rStyle w:val="Hyperlink"/>
            <w:noProof/>
            <w:rtl/>
          </w:rPr>
          <w:t xml:space="preserve"> 0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9</w:t>
        </w:r>
        <w:r w:rsidR="00E50F88">
          <w:rPr>
            <w:noProof/>
            <w:webHidden/>
            <w:rtl/>
          </w:rPr>
          <w:fldChar w:fldCharType="end"/>
        </w:r>
      </w:hyperlink>
    </w:p>
    <w:p w14:paraId="557E6269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7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3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ل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چش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زن‌‌دا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فق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79</w:t>
        </w:r>
        <w:r w:rsidR="00E50F88">
          <w:rPr>
            <w:noProof/>
            <w:webHidden/>
            <w:rtl/>
          </w:rPr>
          <w:fldChar w:fldCharType="end"/>
        </w:r>
      </w:hyperlink>
    </w:p>
    <w:p w14:paraId="6C9246AF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8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4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لو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قش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سل‌‌ه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دون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ز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80</w:t>
        </w:r>
        <w:r w:rsidR="00E50F88">
          <w:rPr>
            <w:noProof/>
            <w:webHidden/>
            <w:rtl/>
          </w:rPr>
          <w:fldChar w:fldCharType="end"/>
        </w:r>
      </w:hyperlink>
    </w:p>
    <w:p w14:paraId="42AEA108" w14:textId="77777777" w:rsidR="00E50F88" w:rsidRDefault="00DE3BA0" w:rsidP="00CD3EEA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49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5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لو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الحاق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کردن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4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81</w:t>
        </w:r>
        <w:r w:rsidR="00E50F88">
          <w:rPr>
            <w:noProof/>
            <w:webHidden/>
            <w:rtl/>
          </w:rPr>
          <w:fldChar w:fldCharType="end"/>
        </w:r>
      </w:hyperlink>
    </w:p>
    <w:p w14:paraId="40649AAE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0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6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قس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م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رو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لو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ب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ه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ه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و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نسور</w:t>
        </w:r>
        <w:r w:rsidR="00E50F88" w:rsidRPr="0095173B">
          <w:rPr>
            <w:rStyle w:val="Hyperlink"/>
            <w:noProof/>
            <w:rtl/>
          </w:rPr>
          <w:t xml:space="preserve"> </w:t>
        </w:r>
        <m:oMath>
          <m:r>
            <w:rPr>
              <w:rFonts w:ascii="Cambria Math" w:eastAsia="Times New Roman" w:hAnsi="Cambria Math"/>
              <w:noProof/>
              <w:lang w:bidi="fa-IR"/>
            </w:rPr>
            <m:t>x</m:t>
          </m:r>
        </m:oMath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و</w:t>
        </w:r>
        <w:r w:rsidR="00E50F88" w:rsidRPr="0095173B">
          <w:rPr>
            <w:rStyle w:val="Hyperlink"/>
            <w:noProof/>
            <w:rtl/>
          </w:rPr>
          <w:t xml:space="preserve"> </w:t>
        </w:r>
        <m:oMath>
          <m:r>
            <w:rPr>
              <w:rFonts w:ascii="Cambria Math" w:eastAsia="Times New Roman" w:hAnsi="Cambria Math"/>
              <w:noProof/>
              <w:lang w:bidi="fa-IR"/>
            </w:rPr>
            <m:t>y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82</w:t>
        </w:r>
        <w:r w:rsidR="00E50F88">
          <w:rPr>
            <w:noProof/>
            <w:webHidden/>
            <w:rtl/>
          </w:rPr>
          <w:fldChar w:fldCharType="end"/>
        </w:r>
      </w:hyperlink>
    </w:p>
    <w:p w14:paraId="6E8ED8D4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1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4</w:t>
        </w:r>
        <w:r w:rsidR="00E50F88" w:rsidRPr="0095173B">
          <w:rPr>
            <w:rStyle w:val="Hyperlink"/>
            <w:noProof/>
            <w:rtl/>
          </w:rPr>
          <w:noBreakHyphen/>
          <w:t>7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لوک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چش</w:t>
        </w:r>
        <w:r w:rsidR="00E50F88" w:rsidRPr="0095173B">
          <w:rPr>
            <w:rStyle w:val="Hyperlink"/>
            <w:noProof/>
            <w:rtl/>
          </w:rPr>
          <w:t xml:space="preserve"> </w:t>
        </w:r>
        <m:oMath>
          <m:r>
            <w:rPr>
              <w:rFonts w:ascii="Cambria Math" w:eastAsia="Times New Roman" w:hAnsi="Cambria Math"/>
              <w:noProof/>
              <w:lang w:bidi="fa-IR"/>
            </w:rPr>
            <m:t>s×s</m:t>
          </m:r>
        </m:oMath>
        <w:r w:rsidR="00481C27">
          <w:rPr>
            <w:rStyle w:val="Hyperlink"/>
            <w:rFonts w:hint="cs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با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قا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مام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ک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83</w:t>
        </w:r>
        <w:r w:rsidR="00E50F88">
          <w:rPr>
            <w:noProof/>
            <w:webHidden/>
            <w:rtl/>
          </w:rPr>
          <w:fldChar w:fldCharType="end"/>
        </w:r>
      </w:hyperlink>
    </w:p>
    <w:p w14:paraId="79213220" w14:textId="77777777" w:rsidR="00E50F88" w:rsidRDefault="00DE3BA0" w:rsidP="00481C27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2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1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مجموعه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داد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noProof/>
          </w:rPr>
          <w:t>Set12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90</w:t>
        </w:r>
        <w:r w:rsidR="00E50F88">
          <w:rPr>
            <w:noProof/>
            <w:webHidden/>
            <w:rtl/>
          </w:rPr>
          <w:fldChar w:fldCharType="end"/>
        </w:r>
      </w:hyperlink>
    </w:p>
    <w:p w14:paraId="098CF23C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3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2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گوس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</w:rPr>
            <m:t>=1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3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0</w:t>
        </w:r>
        <w:r w:rsidR="00E50F88">
          <w:rPr>
            <w:noProof/>
            <w:webHidden/>
            <w:rtl/>
          </w:rPr>
          <w:fldChar w:fldCharType="end"/>
        </w:r>
      </w:hyperlink>
    </w:p>
    <w:p w14:paraId="7F359DF7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4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3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گوس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</w:rPr>
            <m:t>=25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4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1</w:t>
        </w:r>
        <w:r w:rsidR="00E50F88">
          <w:rPr>
            <w:noProof/>
            <w:webHidden/>
            <w:rtl/>
          </w:rPr>
          <w:fldChar w:fldCharType="end"/>
        </w:r>
      </w:hyperlink>
    </w:p>
    <w:p w14:paraId="46FA1972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5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4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گوس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hAnsi="Cambria Math" w:cs="Cambria Math"/>
              <w:noProof/>
            </w:rPr>
            <m:t>σ</m:t>
          </m:r>
          <m:r>
            <w:rPr>
              <w:rStyle w:val="Hyperlink"/>
              <w:rFonts w:ascii="Cambria Math" w:hAnsi="Cambria Math"/>
              <w:noProof/>
            </w:rPr>
            <m:t>=50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5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02</w:t>
        </w:r>
        <w:r w:rsidR="00E50F88">
          <w:rPr>
            <w:noProof/>
            <w:webHidden/>
            <w:rtl/>
          </w:rPr>
          <w:fldChar w:fldCharType="end"/>
        </w:r>
      </w:hyperlink>
    </w:p>
    <w:p w14:paraId="03AF090D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6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5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نمک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و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 xml:space="preserve">فلفل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Lena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6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7</w:t>
        </w:r>
        <w:r w:rsidR="00E50F88">
          <w:rPr>
            <w:noProof/>
            <w:webHidden/>
            <w:rtl/>
          </w:rPr>
          <w:fldChar w:fldCharType="end"/>
        </w:r>
      </w:hyperlink>
    </w:p>
    <w:p w14:paraId="6CFAFB01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7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6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1923DD" w:rsidRPr="001923DD">
          <w:rPr>
            <w:rFonts w:hint="eastAsia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نمک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و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فلفل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Baboo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7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8</w:t>
        </w:r>
        <w:r w:rsidR="00E50F88">
          <w:rPr>
            <w:noProof/>
            <w:webHidden/>
            <w:rtl/>
          </w:rPr>
          <w:fldChar w:fldCharType="end"/>
        </w:r>
      </w:hyperlink>
    </w:p>
    <w:p w14:paraId="737C59E9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8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7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ت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ج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1923DD" w:rsidRPr="001923DD">
          <w:rPr>
            <w:rFonts w:hint="eastAsia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نمک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و</w:t>
        </w:r>
        <w:r w:rsidR="001923DD" w:rsidRPr="001923DD">
          <w:rPr>
            <w:rStyle w:val="Hyperlink"/>
            <w:noProof/>
            <w:rtl/>
            <w:lang w:bidi="fa-IR"/>
          </w:rPr>
          <w:t xml:space="preserve"> </w:t>
        </w:r>
        <w:r w:rsidR="001923DD" w:rsidRPr="001923DD">
          <w:rPr>
            <w:rStyle w:val="Hyperlink"/>
            <w:rFonts w:hint="eastAsia"/>
            <w:noProof/>
            <w:rtl/>
            <w:lang w:bidi="fa-IR"/>
          </w:rPr>
          <w:t>فلفل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Camera Ma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8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29</w:t>
        </w:r>
        <w:r w:rsidR="00E50F88">
          <w:rPr>
            <w:noProof/>
            <w:webHidden/>
            <w:rtl/>
          </w:rPr>
          <w:fldChar w:fldCharType="end"/>
        </w:r>
      </w:hyperlink>
    </w:p>
    <w:p w14:paraId="049225ED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59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8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ا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لب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Lena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59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30</w:t>
        </w:r>
        <w:r w:rsidR="00E50F88">
          <w:rPr>
            <w:noProof/>
            <w:webHidden/>
            <w:rtl/>
          </w:rPr>
          <w:fldChar w:fldCharType="end"/>
        </w:r>
      </w:hyperlink>
    </w:p>
    <w:p w14:paraId="75C5A653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60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9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ا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لب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Baboo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60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31</w:t>
        </w:r>
        <w:r w:rsidR="00E50F88">
          <w:rPr>
            <w:noProof/>
            <w:webHidden/>
            <w:rtl/>
          </w:rPr>
          <w:fldChar w:fldCharType="end"/>
        </w:r>
      </w:hyperlink>
    </w:p>
    <w:p w14:paraId="3A8AA4F4" w14:textId="77777777" w:rsidR="00E50F88" w:rsidRDefault="00DE3BA0" w:rsidP="001923DD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61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10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ا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لبه‌‌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ش‌‌ها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مختل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حذف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تص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ر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noProof/>
          </w:rPr>
          <w:t>Camera Man</w:t>
        </w:r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61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32</w:t>
        </w:r>
        <w:r w:rsidR="00E50F88">
          <w:rPr>
            <w:noProof/>
            <w:webHidden/>
            <w:rtl/>
          </w:rPr>
          <w:fldChar w:fldCharType="end"/>
        </w:r>
      </w:hyperlink>
    </w:p>
    <w:p w14:paraId="73E70692" w14:textId="77777777" w:rsidR="00E50F88" w:rsidRDefault="00DE3BA0" w:rsidP="003217F2">
      <w:pPr>
        <w:pStyle w:val="TableofFigures"/>
        <w:tabs>
          <w:tab w:val="right" w:leader="dot" w:pos="6794"/>
        </w:tabs>
        <w:spacing w:line="240" w:lineRule="auto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58016962" w:history="1">
        <w:r w:rsidR="00E50F88" w:rsidRPr="0095173B">
          <w:rPr>
            <w:rStyle w:val="Hyperlink"/>
            <w:rFonts w:hint="eastAsia"/>
            <w:noProof/>
            <w:rtl/>
          </w:rPr>
          <w:t>شکل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‏</w:t>
        </w:r>
        <w:r w:rsidR="00E50F88" w:rsidRPr="0095173B">
          <w:rPr>
            <w:rStyle w:val="Hyperlink"/>
            <w:noProof/>
            <w:rtl/>
          </w:rPr>
          <w:t>5</w:t>
        </w:r>
        <w:r w:rsidR="00E50F88" w:rsidRPr="0095173B">
          <w:rPr>
            <w:rStyle w:val="Hyperlink"/>
            <w:noProof/>
            <w:rtl/>
          </w:rPr>
          <w:noBreakHyphen/>
          <w:t>11</w:t>
        </w:r>
        <w:r w:rsidR="00E50F88" w:rsidRPr="0095173B">
          <w:rPr>
            <w:rStyle w:val="Hyperlink"/>
            <w:noProof/>
            <w:rtl/>
          </w:rPr>
          <w:noBreakHyphen/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نتا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ج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روش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پ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شنهاد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ر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</w:rPr>
          <w:t>تصاو</w:t>
        </w:r>
        <w:r w:rsidR="00E50F88" w:rsidRPr="0095173B">
          <w:rPr>
            <w:rStyle w:val="Hyperlink"/>
            <w:rFonts w:hint="cs"/>
            <w:noProof/>
            <w:rtl/>
          </w:rPr>
          <w:t>ی</w:t>
        </w:r>
        <w:r w:rsidR="00E50F88" w:rsidRPr="0095173B">
          <w:rPr>
            <w:rStyle w:val="Hyperlink"/>
            <w:rFonts w:hint="eastAsia"/>
            <w:noProof/>
            <w:rtl/>
          </w:rPr>
          <w:t>ر</w:t>
        </w:r>
        <w:r w:rsidR="00E50F88" w:rsidRPr="0095173B">
          <w:rPr>
            <w:rStyle w:val="Hyperlink"/>
            <w:noProof/>
            <w:rtl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آلوده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به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و</w:t>
        </w:r>
        <w:r w:rsidR="00E50F88" w:rsidRPr="0095173B">
          <w:rPr>
            <w:rStyle w:val="Hyperlink"/>
            <w:rFonts w:hint="cs"/>
            <w:noProof/>
            <w:rtl/>
            <w:lang w:bidi="fa-IR"/>
          </w:rPr>
          <w:t>ی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ز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نمک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و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w:r w:rsidR="00E50F88" w:rsidRPr="0095173B">
          <w:rPr>
            <w:rStyle w:val="Hyperlink"/>
            <w:rFonts w:hint="eastAsia"/>
            <w:noProof/>
            <w:rtl/>
            <w:lang w:bidi="fa-IR"/>
          </w:rPr>
          <w:t>فلفل</w:t>
        </w:r>
        <w:r w:rsidR="00E50F88" w:rsidRPr="0095173B">
          <w:rPr>
            <w:rStyle w:val="Hyperlink"/>
            <w:noProof/>
            <w:rtl/>
            <w:lang w:bidi="fa-IR"/>
          </w:rPr>
          <w:t xml:space="preserve"> </w:t>
        </w:r>
        <m:oMath>
          <m:r>
            <w:rPr>
              <w:rStyle w:val="Hyperlink"/>
              <w:rFonts w:ascii="Cambria Math" w:hAnsi="Cambria Math"/>
              <w:noProof/>
              <w:lang w:bidi="fa-IR"/>
            </w:rPr>
            <m:t>d=99</m:t>
          </m:r>
        </m:oMath>
        <w:r w:rsidR="00E50F88">
          <w:rPr>
            <w:noProof/>
            <w:webHidden/>
            <w:rtl/>
          </w:rPr>
          <w:tab/>
        </w:r>
        <w:r w:rsidR="00E50F88">
          <w:rPr>
            <w:noProof/>
            <w:webHidden/>
            <w:rtl/>
          </w:rPr>
          <w:fldChar w:fldCharType="begin"/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</w:rPr>
          <w:instrText>PAGEREF</w:instrText>
        </w:r>
        <w:r w:rsidR="00E50F88">
          <w:rPr>
            <w:noProof/>
            <w:webHidden/>
            <w:rtl/>
          </w:rPr>
          <w:instrText xml:space="preserve"> _</w:instrText>
        </w:r>
        <w:r w:rsidR="00E50F88">
          <w:rPr>
            <w:noProof/>
            <w:webHidden/>
          </w:rPr>
          <w:instrText>Toc58016962 \h</w:instrText>
        </w:r>
        <w:r w:rsidR="00E50F88">
          <w:rPr>
            <w:noProof/>
            <w:webHidden/>
            <w:rtl/>
          </w:rPr>
          <w:instrText xml:space="preserve"> </w:instrText>
        </w:r>
        <w:r w:rsidR="00E50F88">
          <w:rPr>
            <w:noProof/>
            <w:webHidden/>
            <w:rtl/>
          </w:rPr>
        </w:r>
        <w:r w:rsidR="00E50F88">
          <w:rPr>
            <w:noProof/>
            <w:webHidden/>
            <w:rtl/>
          </w:rPr>
          <w:fldChar w:fldCharType="separate"/>
        </w:r>
        <w:r w:rsidR="009F08B5">
          <w:rPr>
            <w:noProof/>
            <w:webHidden/>
            <w:rtl/>
          </w:rPr>
          <w:t>134</w:t>
        </w:r>
        <w:r w:rsidR="00E50F88">
          <w:rPr>
            <w:noProof/>
            <w:webHidden/>
            <w:rtl/>
          </w:rPr>
          <w:fldChar w:fldCharType="end"/>
        </w:r>
      </w:hyperlink>
    </w:p>
    <w:p w14:paraId="00F3F864" w14:textId="77777777" w:rsidR="00EE7629" w:rsidRDefault="00DC7708" w:rsidP="00CD3EEA">
      <w:pPr>
        <w:tabs>
          <w:tab w:val="left" w:pos="8021"/>
        </w:tabs>
        <w:spacing w:line="240" w:lineRule="auto"/>
        <w:ind w:left="864" w:hanging="864"/>
        <w:jc w:val="left"/>
        <w:rPr>
          <w:rtl/>
          <w:lang w:bidi="fa-IR"/>
        </w:rPr>
      </w:pPr>
      <w:r>
        <w:rPr>
          <w:sz w:val="24"/>
          <w:rtl/>
        </w:rPr>
        <w:fldChar w:fldCharType="end"/>
      </w:r>
    </w:p>
    <w:p w14:paraId="2A8CD6CB" w14:textId="77777777" w:rsidR="0048552A" w:rsidRDefault="0048552A">
      <w:pPr>
        <w:bidi w:val="0"/>
        <w:spacing w:after="200" w:line="276" w:lineRule="auto"/>
        <w:ind w:firstLine="0"/>
        <w:jc w:val="left"/>
        <w:rPr>
          <w:rtl/>
        </w:rPr>
      </w:pPr>
      <w:r>
        <w:rPr>
          <w:rtl/>
        </w:rPr>
        <w:br w:type="page"/>
      </w:r>
    </w:p>
    <w:p w14:paraId="7818E1A4" w14:textId="77777777" w:rsidR="00B97482" w:rsidRPr="00F8444D" w:rsidRDefault="00B97482" w:rsidP="0035789D">
      <w:pPr>
        <w:spacing w:line="240" w:lineRule="auto"/>
        <w:jc w:val="center"/>
        <w:rPr>
          <w:b/>
          <w:bCs/>
          <w:rtl/>
          <w:lang w:bidi="fa-IR"/>
        </w:rPr>
      </w:pPr>
      <w:r w:rsidRPr="00F8444D">
        <w:rPr>
          <w:rFonts w:hint="cs"/>
          <w:b/>
          <w:bCs/>
          <w:rtl/>
        </w:rPr>
        <w:lastRenderedPageBreak/>
        <w:t xml:space="preserve">فهرست </w:t>
      </w:r>
      <w:r>
        <w:rPr>
          <w:rFonts w:hint="cs"/>
          <w:b/>
          <w:bCs/>
          <w:rtl/>
        </w:rPr>
        <w:t>نشانه</w:t>
      </w:r>
      <w:r w:rsidR="0035789D">
        <w:rPr>
          <w:rFonts w:hint="cs"/>
          <w:b/>
          <w:bCs/>
          <w:rtl/>
        </w:rPr>
        <w:t>‌</w:t>
      </w:r>
      <w:r>
        <w:rPr>
          <w:rFonts w:hint="cs"/>
          <w:b/>
          <w:bCs/>
          <w:rtl/>
        </w:rPr>
        <w:t>های اختصاری</w:t>
      </w:r>
    </w:p>
    <w:p w14:paraId="6D95493F" w14:textId="77777777" w:rsidR="00B97482" w:rsidRDefault="00B97482" w:rsidP="00B97482">
      <w:pPr>
        <w:spacing w:line="240" w:lineRule="auto"/>
        <w:rPr>
          <w:rtl/>
          <w:lang w:bidi="fa-IR"/>
        </w:rPr>
      </w:pPr>
    </w:p>
    <w:p w14:paraId="1327F771" w14:textId="77777777" w:rsidR="00C82068" w:rsidRDefault="00C82068" w:rsidP="00B22E3D">
      <w:pPr>
        <w:spacing w:line="240" w:lineRule="auto"/>
        <w:ind w:firstLine="0"/>
        <w:rPr>
          <w:b/>
          <w:bCs/>
          <w:rtl/>
          <w:lang w:bidi="fa-IR"/>
        </w:rPr>
      </w:pPr>
      <w:r w:rsidRPr="00937C82">
        <w:rPr>
          <w:rFonts w:hint="cs"/>
          <w:b/>
          <w:bCs/>
          <w:rtl/>
          <w:lang w:bidi="fa-IR"/>
        </w:rPr>
        <w:t xml:space="preserve">نشانه </w:t>
      </w:r>
      <w:r>
        <w:rPr>
          <w:rFonts w:hint="cs"/>
          <w:b/>
          <w:bCs/>
          <w:rtl/>
          <w:lang w:bidi="fa-IR"/>
        </w:rPr>
        <w:t xml:space="preserve">                                                                                                                 </w:t>
      </w:r>
      <w:r w:rsidRPr="00937C82">
        <w:rPr>
          <w:rFonts w:hint="cs"/>
          <w:b/>
          <w:bCs/>
          <w:rtl/>
          <w:lang w:bidi="fa-IR"/>
        </w:rPr>
        <w:t>مفهوم</w:t>
      </w:r>
    </w:p>
    <w:p w14:paraId="7F4C5FC5" w14:textId="77777777" w:rsidR="007227CE" w:rsidRDefault="007227CE" w:rsidP="00B22E3D">
      <w:pPr>
        <w:spacing w:line="240" w:lineRule="auto"/>
        <w:ind w:firstLine="0"/>
        <w:rPr>
          <w:b/>
          <w:bCs/>
          <w:rtl/>
          <w:lang w:bidi="fa-IR"/>
        </w:rPr>
      </w:pPr>
    </w:p>
    <w:p w14:paraId="300311D6" w14:textId="77777777" w:rsidR="00F1119E" w:rsidRDefault="00F1119E" w:rsidP="00B22E3D">
      <w:pPr>
        <w:bidi w:val="0"/>
        <w:spacing w:line="240" w:lineRule="auto"/>
        <w:ind w:firstLine="0"/>
        <w:rPr>
          <w:lang w:bidi="fa-IR"/>
        </w:rPr>
      </w:pPr>
      <w:r w:rsidRPr="00B849FF">
        <w:rPr>
          <w:lang w:bidi="fa-IR"/>
        </w:rPr>
        <w:t>Convolutional Neural Network</w:t>
      </w:r>
      <w:r>
        <w:rPr>
          <w:rFonts w:hint="cs"/>
          <w:rtl/>
          <w:lang w:bidi="fa-IR"/>
        </w:rPr>
        <w:t>....................................................................................................</w:t>
      </w:r>
      <w:r>
        <w:rPr>
          <w:lang w:bidi="fa-IR"/>
        </w:rPr>
        <w:t>CNN</w:t>
      </w:r>
    </w:p>
    <w:p w14:paraId="00D00F98" w14:textId="77777777" w:rsidR="005D5ED4" w:rsidRDefault="005D5ED4" w:rsidP="005D5ED4">
      <w:pPr>
        <w:bidi w:val="0"/>
        <w:spacing w:line="240" w:lineRule="auto"/>
        <w:ind w:firstLine="0"/>
        <w:rPr>
          <w:lang w:bidi="fa-IR"/>
        </w:rPr>
      </w:pPr>
      <w:r>
        <w:rPr>
          <w:lang w:bidi="fa-IR"/>
        </w:rPr>
        <w:t>R</w:t>
      </w:r>
      <w:r w:rsidRPr="005D5ED4">
        <w:rPr>
          <w:lang w:bidi="fa-IR"/>
        </w:rPr>
        <w:t xml:space="preserve">ectified </w:t>
      </w:r>
      <w:r>
        <w:rPr>
          <w:lang w:bidi="fa-IR"/>
        </w:rPr>
        <w:t>L</w:t>
      </w:r>
      <w:r w:rsidRPr="005D5ED4">
        <w:rPr>
          <w:lang w:bidi="fa-IR"/>
        </w:rPr>
        <w:t xml:space="preserve">inear </w:t>
      </w:r>
      <w:r>
        <w:rPr>
          <w:lang w:bidi="fa-IR"/>
        </w:rPr>
        <w:t>U</w:t>
      </w:r>
      <w:r w:rsidRPr="005D5ED4">
        <w:rPr>
          <w:lang w:bidi="fa-IR"/>
        </w:rPr>
        <w:t>nit</w:t>
      </w:r>
      <w:r>
        <w:rPr>
          <w:rFonts w:hint="cs"/>
          <w:rtl/>
          <w:lang w:bidi="fa-IR"/>
        </w:rPr>
        <w:t>......................................................................................................................</w:t>
      </w:r>
      <w:proofErr w:type="spellStart"/>
      <w:r>
        <w:rPr>
          <w:lang w:bidi="fa-IR"/>
        </w:rPr>
        <w:t>ReLU</w:t>
      </w:r>
      <w:proofErr w:type="spellEnd"/>
    </w:p>
    <w:p w14:paraId="48F2ED52" w14:textId="77777777" w:rsidR="00F1119E" w:rsidRDefault="00F1119E" w:rsidP="005B3214">
      <w:pPr>
        <w:bidi w:val="0"/>
        <w:spacing w:line="240" w:lineRule="auto"/>
        <w:ind w:firstLine="0"/>
        <w:rPr>
          <w:lang w:bidi="fa-IR"/>
        </w:rPr>
      </w:pPr>
      <w:r w:rsidRPr="004F4262">
        <w:rPr>
          <w:rFonts w:asciiTheme="majorBidi" w:hAnsiTheme="majorBidi"/>
          <w:szCs w:val="20"/>
          <w:lang w:bidi="fa-IR"/>
        </w:rPr>
        <w:t xml:space="preserve">Peak </w:t>
      </w:r>
      <w:r>
        <w:rPr>
          <w:rFonts w:asciiTheme="majorBidi" w:hAnsiTheme="majorBidi"/>
          <w:szCs w:val="20"/>
          <w:lang w:bidi="fa-IR"/>
        </w:rPr>
        <w:t>S</w:t>
      </w:r>
      <w:r w:rsidRPr="004F4262">
        <w:rPr>
          <w:rFonts w:asciiTheme="majorBidi" w:hAnsiTheme="majorBidi"/>
          <w:szCs w:val="20"/>
          <w:lang w:bidi="fa-IR"/>
        </w:rPr>
        <w:t>ignal-to-</w:t>
      </w:r>
      <w:r>
        <w:rPr>
          <w:rFonts w:asciiTheme="majorBidi" w:hAnsiTheme="majorBidi"/>
          <w:szCs w:val="20"/>
          <w:lang w:bidi="fa-IR"/>
        </w:rPr>
        <w:t>N</w:t>
      </w:r>
      <w:r w:rsidRPr="004F4262">
        <w:rPr>
          <w:rFonts w:asciiTheme="majorBidi" w:hAnsiTheme="majorBidi"/>
          <w:szCs w:val="20"/>
          <w:lang w:bidi="fa-IR"/>
        </w:rPr>
        <w:t xml:space="preserve">oise </w:t>
      </w:r>
      <w:r>
        <w:rPr>
          <w:rFonts w:asciiTheme="majorBidi" w:hAnsiTheme="majorBidi"/>
          <w:szCs w:val="20"/>
          <w:lang w:bidi="fa-IR"/>
        </w:rPr>
        <w:t>R</w:t>
      </w:r>
      <w:r w:rsidRPr="004F4262">
        <w:rPr>
          <w:rFonts w:asciiTheme="majorBidi" w:hAnsiTheme="majorBidi"/>
          <w:szCs w:val="20"/>
          <w:lang w:bidi="fa-IR"/>
        </w:rPr>
        <w:t>atio</w:t>
      </w:r>
      <w:r>
        <w:rPr>
          <w:rFonts w:hint="cs"/>
          <w:rtl/>
          <w:lang w:bidi="fa-IR"/>
        </w:rPr>
        <w:t>........................................................................................................</w:t>
      </w:r>
      <w:r w:rsidR="005B3214">
        <w:rPr>
          <w:rFonts w:asciiTheme="majorBidi" w:hAnsiTheme="majorBidi" w:hint="cs"/>
          <w:szCs w:val="20"/>
          <w:rtl/>
          <w:lang w:bidi="fa-IR"/>
        </w:rPr>
        <w:t>..</w:t>
      </w:r>
      <w:r>
        <w:rPr>
          <w:rFonts w:asciiTheme="majorBidi" w:hAnsiTheme="majorBidi"/>
          <w:szCs w:val="20"/>
          <w:lang w:bidi="fa-IR"/>
        </w:rPr>
        <w:t>PSNR</w:t>
      </w:r>
    </w:p>
    <w:p w14:paraId="2A8737FC" w14:textId="77777777" w:rsidR="00F1119E" w:rsidRDefault="00F1119E" w:rsidP="005B3214">
      <w:pPr>
        <w:bidi w:val="0"/>
        <w:spacing w:line="240" w:lineRule="auto"/>
        <w:ind w:firstLine="0"/>
        <w:rPr>
          <w:lang w:bidi="fa-IR"/>
        </w:rPr>
      </w:pPr>
      <w:r w:rsidRPr="000F67D2">
        <w:rPr>
          <w:rFonts w:asciiTheme="majorBidi" w:hAnsiTheme="majorBidi"/>
          <w:szCs w:val="20"/>
          <w:lang w:bidi="fa-IR"/>
        </w:rPr>
        <w:t>Mean Square Error</w:t>
      </w:r>
      <w:r>
        <w:rPr>
          <w:rFonts w:hint="cs"/>
          <w:rtl/>
          <w:lang w:bidi="fa-IR"/>
        </w:rPr>
        <w:t>...........................................................................................................................</w:t>
      </w:r>
      <w:r w:rsidR="005B3214">
        <w:rPr>
          <w:rFonts w:asciiTheme="majorBidi" w:hAnsiTheme="majorBidi" w:hint="cs"/>
          <w:szCs w:val="20"/>
          <w:rtl/>
          <w:lang w:bidi="fa-IR"/>
        </w:rPr>
        <w:t>..</w:t>
      </w:r>
      <w:r w:rsidRPr="00796F6C">
        <w:rPr>
          <w:rFonts w:asciiTheme="majorBidi" w:hAnsiTheme="majorBidi"/>
          <w:szCs w:val="20"/>
          <w:lang w:bidi="fa-IR"/>
        </w:rPr>
        <w:t>MSE</w:t>
      </w:r>
    </w:p>
    <w:p w14:paraId="207B91A5" w14:textId="77777777" w:rsidR="00F1119E" w:rsidRDefault="00F1119E" w:rsidP="005B3214">
      <w:pPr>
        <w:bidi w:val="0"/>
        <w:spacing w:line="240" w:lineRule="auto"/>
        <w:ind w:firstLine="0"/>
        <w:rPr>
          <w:lang w:bidi="fa-IR"/>
        </w:rPr>
      </w:pPr>
      <w:r>
        <w:rPr>
          <w:rFonts w:asciiTheme="majorBidi" w:hAnsiTheme="majorBidi"/>
          <w:szCs w:val="20"/>
          <w:lang w:bidi="fa-IR"/>
        </w:rPr>
        <w:t>Image E</w:t>
      </w:r>
      <w:r w:rsidRPr="004F4262">
        <w:rPr>
          <w:rFonts w:asciiTheme="majorBidi" w:hAnsiTheme="majorBidi"/>
          <w:szCs w:val="20"/>
          <w:lang w:bidi="fa-IR"/>
        </w:rPr>
        <w:t xml:space="preserve">nhancement </w:t>
      </w:r>
      <w:r>
        <w:rPr>
          <w:rFonts w:asciiTheme="majorBidi" w:hAnsiTheme="majorBidi"/>
          <w:szCs w:val="20"/>
          <w:lang w:bidi="fa-IR"/>
        </w:rPr>
        <w:t>Factor</w:t>
      </w:r>
      <w:r>
        <w:rPr>
          <w:rFonts w:hint="cs"/>
          <w:rtl/>
          <w:lang w:bidi="fa-IR"/>
        </w:rPr>
        <w:t>.............................................................................................................</w:t>
      </w:r>
      <w:r w:rsidR="005B3214">
        <w:rPr>
          <w:rFonts w:asciiTheme="majorBidi" w:hAnsiTheme="majorBidi" w:hint="cs"/>
          <w:szCs w:val="20"/>
          <w:rtl/>
          <w:lang w:bidi="fa-IR"/>
        </w:rPr>
        <w:t>.</w:t>
      </w:r>
      <w:r>
        <w:rPr>
          <w:rFonts w:asciiTheme="majorBidi" w:hAnsiTheme="majorBidi"/>
          <w:szCs w:val="20"/>
          <w:lang w:bidi="fa-IR"/>
        </w:rPr>
        <w:t>IEF</w:t>
      </w:r>
    </w:p>
    <w:p w14:paraId="3F8F2B47" w14:textId="77777777" w:rsidR="00F1119E" w:rsidRDefault="00F1119E" w:rsidP="005B3214">
      <w:pPr>
        <w:bidi w:val="0"/>
        <w:spacing w:line="240" w:lineRule="auto"/>
        <w:ind w:firstLine="0"/>
        <w:rPr>
          <w:rFonts w:asciiTheme="majorBidi" w:hAnsiTheme="majorBidi"/>
          <w:szCs w:val="20"/>
          <w:rtl/>
          <w:lang w:bidi="fa-IR"/>
        </w:rPr>
      </w:pPr>
      <w:r>
        <w:rPr>
          <w:rFonts w:asciiTheme="majorBidi" w:hAnsiTheme="majorBidi"/>
          <w:szCs w:val="20"/>
          <w:lang w:bidi="fa-IR"/>
        </w:rPr>
        <w:t>S</w:t>
      </w:r>
      <w:r w:rsidRPr="004F4262">
        <w:rPr>
          <w:rFonts w:asciiTheme="majorBidi" w:hAnsiTheme="majorBidi"/>
          <w:szCs w:val="20"/>
          <w:lang w:bidi="fa-IR"/>
        </w:rPr>
        <w:t xml:space="preserve">tructural </w:t>
      </w:r>
      <w:r>
        <w:rPr>
          <w:rFonts w:asciiTheme="majorBidi" w:hAnsiTheme="majorBidi"/>
          <w:szCs w:val="20"/>
          <w:lang w:bidi="fa-IR"/>
        </w:rPr>
        <w:t>S</w:t>
      </w:r>
      <w:r w:rsidRPr="004F4262">
        <w:rPr>
          <w:rFonts w:asciiTheme="majorBidi" w:hAnsiTheme="majorBidi"/>
          <w:szCs w:val="20"/>
          <w:lang w:bidi="fa-IR"/>
        </w:rPr>
        <w:t xml:space="preserve">imilarity </w:t>
      </w:r>
      <w:r>
        <w:rPr>
          <w:rFonts w:asciiTheme="majorBidi" w:hAnsiTheme="majorBidi"/>
          <w:szCs w:val="20"/>
          <w:lang w:bidi="fa-IR"/>
        </w:rPr>
        <w:t>Index</w:t>
      </w:r>
      <w:r>
        <w:rPr>
          <w:rFonts w:hint="cs"/>
          <w:rtl/>
          <w:lang w:bidi="fa-IR"/>
        </w:rPr>
        <w:t>..........................................................................................................</w:t>
      </w:r>
      <w:r w:rsidR="005B3214">
        <w:rPr>
          <w:rFonts w:asciiTheme="majorBidi" w:hAnsiTheme="majorBidi" w:hint="cs"/>
          <w:szCs w:val="20"/>
          <w:rtl/>
          <w:lang w:bidi="fa-IR"/>
        </w:rPr>
        <w:t>..</w:t>
      </w:r>
      <w:r>
        <w:rPr>
          <w:rFonts w:asciiTheme="majorBidi" w:hAnsiTheme="majorBidi"/>
          <w:szCs w:val="20"/>
          <w:lang w:bidi="fa-IR"/>
        </w:rPr>
        <w:t>SSIM</w:t>
      </w:r>
    </w:p>
    <w:p w14:paraId="727C0F71" w14:textId="77777777" w:rsidR="004359DD" w:rsidRPr="004359DD" w:rsidRDefault="005B3214" w:rsidP="004359DD">
      <w:pPr>
        <w:bidi w:val="0"/>
        <w:spacing w:line="240" w:lineRule="auto"/>
        <w:ind w:firstLine="0"/>
        <w:rPr>
          <w:lang w:bidi="fa-IR"/>
        </w:rPr>
      </w:pPr>
      <w:r>
        <w:rPr>
          <w:lang w:bidi="fa-IR"/>
        </w:rPr>
        <w:t>Bit Error Rate</w:t>
      </w:r>
      <w:r>
        <w:rPr>
          <w:rFonts w:hint="cs"/>
          <w:rtl/>
          <w:lang w:bidi="fa-IR"/>
        </w:rPr>
        <w:t>.......................................................................................................................................</w:t>
      </w:r>
      <w:r>
        <w:rPr>
          <w:lang w:bidi="fa-IR"/>
        </w:rPr>
        <w:t>BER</w:t>
      </w:r>
    </w:p>
    <w:p w14:paraId="1C695B4A" w14:textId="77777777" w:rsidR="005B3214" w:rsidRDefault="004359DD" w:rsidP="004359DD">
      <w:pPr>
        <w:bidi w:val="0"/>
        <w:spacing w:line="240" w:lineRule="auto"/>
        <w:ind w:firstLine="0"/>
        <w:rPr>
          <w:rFonts w:asciiTheme="majorBidi" w:hAnsiTheme="majorBidi"/>
          <w:szCs w:val="20"/>
          <w:rtl/>
          <w:lang w:bidi="fa-IR"/>
        </w:rPr>
      </w:pPr>
      <w:r>
        <w:rPr>
          <w:rFonts w:asciiTheme="majorBidi" w:hAnsiTheme="majorBidi"/>
          <w:szCs w:val="20"/>
          <w:lang w:bidi="fa-IR"/>
        </w:rPr>
        <w:t>Proposed A</w:t>
      </w:r>
      <w:r w:rsidRPr="004359DD">
        <w:rPr>
          <w:rFonts w:asciiTheme="majorBidi" w:hAnsiTheme="majorBidi"/>
          <w:szCs w:val="20"/>
          <w:lang w:bidi="fa-IR"/>
        </w:rPr>
        <w:t>pproach</w:t>
      </w:r>
      <w:r w:rsidR="005B3214">
        <w:rPr>
          <w:rFonts w:hint="cs"/>
          <w:rtl/>
          <w:lang w:bidi="fa-IR"/>
        </w:rPr>
        <w:t>..........................................................................................................</w:t>
      </w:r>
      <w:r>
        <w:rPr>
          <w:rFonts w:asciiTheme="majorBidi" w:hAnsiTheme="majorBidi" w:hint="cs"/>
          <w:szCs w:val="20"/>
          <w:rtl/>
          <w:lang w:bidi="fa-IR"/>
        </w:rPr>
        <w:t>.........................</w:t>
      </w:r>
      <w:r>
        <w:rPr>
          <w:rFonts w:asciiTheme="majorBidi" w:hAnsiTheme="majorBidi"/>
          <w:szCs w:val="20"/>
          <w:lang w:bidi="fa-IR"/>
        </w:rPr>
        <w:t>PA</w:t>
      </w:r>
    </w:p>
    <w:p w14:paraId="10DFD577" w14:textId="77777777" w:rsidR="005B3214" w:rsidRDefault="005B3214" w:rsidP="005B3214">
      <w:pPr>
        <w:bidi w:val="0"/>
        <w:ind w:firstLine="0"/>
        <w:rPr>
          <w:lang w:bidi="fa-IR"/>
        </w:rPr>
      </w:pPr>
    </w:p>
    <w:p w14:paraId="760CF6D1" w14:textId="77777777" w:rsidR="002B60C1" w:rsidRDefault="00D961B4" w:rsidP="002A0EEA">
      <w:pPr>
        <w:tabs>
          <w:tab w:val="center" w:pos="3546"/>
          <w:tab w:val="right" w:pos="6804"/>
        </w:tabs>
        <w:jc w:val="left"/>
      </w:pPr>
      <w:r>
        <w:rPr>
          <w:rtl/>
        </w:rPr>
        <w:tab/>
      </w:r>
      <w:r>
        <w:rPr>
          <w:rtl/>
        </w:rPr>
        <w:tab/>
      </w:r>
    </w:p>
    <w:p w14:paraId="6A659FCB" w14:textId="77777777" w:rsidR="00750DF8" w:rsidRDefault="00750DF8" w:rsidP="002A0EEA">
      <w:pPr>
        <w:tabs>
          <w:tab w:val="center" w:pos="3546"/>
          <w:tab w:val="right" w:pos="6804"/>
        </w:tabs>
        <w:jc w:val="left"/>
      </w:pPr>
    </w:p>
    <w:p w14:paraId="57B00FED" w14:textId="77777777" w:rsidR="00750DF8" w:rsidRPr="00D961B4" w:rsidRDefault="00750DF8" w:rsidP="002A0EEA">
      <w:pPr>
        <w:tabs>
          <w:tab w:val="center" w:pos="3546"/>
          <w:tab w:val="right" w:pos="6804"/>
        </w:tabs>
        <w:jc w:val="left"/>
        <w:rPr>
          <w:rtl/>
        </w:rPr>
        <w:sectPr w:rsidR="00750DF8" w:rsidRPr="00D961B4" w:rsidSect="00C9775D">
          <w:headerReference w:type="even" r:id="rId17"/>
          <w:headerReference w:type="default" r:id="rId18"/>
          <w:footerReference w:type="even" r:id="rId19"/>
          <w:footerReference w:type="default" r:id="rId20"/>
          <w:footnotePr>
            <w:numRestart w:val="eachPage"/>
          </w:footnotePr>
          <w:type w:val="continuous"/>
          <w:pgSz w:w="9356" w:h="13325"/>
          <w:pgMar w:top="1138" w:right="1411" w:bottom="1138" w:left="1138" w:header="706" w:footer="706" w:gutter="0"/>
          <w:pgNumType w:fmt="arabicAbjad" w:start="7"/>
          <w:cols w:space="708"/>
          <w:bidi/>
          <w:rtlGutter/>
          <w:docGrid w:linePitch="360"/>
        </w:sectPr>
      </w:pPr>
    </w:p>
    <w:p w14:paraId="185FE77E" w14:textId="77777777" w:rsidR="002B60C1" w:rsidRDefault="002B60C1" w:rsidP="00F305EC">
      <w:pPr>
        <w:pStyle w:val="Subtitle"/>
        <w:pBdr>
          <w:top w:val="none" w:sz="0" w:space="0" w:color="auto"/>
        </w:pBdr>
        <w:spacing w:before="1800" w:after="480"/>
        <w:jc w:val="center"/>
        <w:rPr>
          <w:rFonts w:cs="B Nazanin"/>
          <w:b/>
          <w:bCs/>
          <w:noProof w:val="0"/>
          <w:sz w:val="32"/>
          <w:szCs w:val="32"/>
          <w:rtl/>
        </w:rPr>
      </w:pPr>
      <w:r>
        <w:rPr>
          <w:rFonts w:cs="B Nazanin" w:hint="cs"/>
          <w:b/>
          <w:bCs/>
          <w:noProof w:val="0"/>
          <w:sz w:val="32"/>
          <w:szCs w:val="32"/>
          <w:rtl/>
        </w:rPr>
        <w:lastRenderedPageBreak/>
        <w:t>فصل اول</w:t>
      </w:r>
    </w:p>
    <w:p w14:paraId="324091EF" w14:textId="77777777" w:rsidR="002B60C1" w:rsidRDefault="00DA188C" w:rsidP="00D12067">
      <w:pPr>
        <w:pStyle w:val="Heading1"/>
        <w:spacing w:after="0"/>
        <w:ind w:left="-33" w:hanging="630"/>
        <w:rPr>
          <w:rtl/>
        </w:rPr>
      </w:pPr>
      <w:bookmarkStart w:id="1" w:name="_Toc58015849"/>
      <w:r>
        <w:rPr>
          <w:rFonts w:hint="cs"/>
          <w:rtl/>
        </w:rPr>
        <w:t>مقدمه</w:t>
      </w:r>
      <w:bookmarkEnd w:id="1"/>
    </w:p>
    <w:p w14:paraId="722B4A66" w14:textId="77777777" w:rsidR="002E2648" w:rsidRDefault="002E2648" w:rsidP="00D12067">
      <w:pPr>
        <w:spacing w:line="240" w:lineRule="auto"/>
        <w:rPr>
          <w:rtl/>
        </w:rPr>
      </w:pPr>
    </w:p>
    <w:p w14:paraId="01D21D53" w14:textId="77777777" w:rsidR="002E2648" w:rsidRPr="002E2648" w:rsidRDefault="002E2648" w:rsidP="00D12067">
      <w:pPr>
        <w:spacing w:line="240" w:lineRule="auto"/>
        <w:rPr>
          <w:rtl/>
        </w:rPr>
      </w:pPr>
    </w:p>
    <w:p w14:paraId="74BBACC6" w14:textId="77777777" w:rsidR="004E1DA2" w:rsidRPr="00F36AA8" w:rsidRDefault="004E1DA2" w:rsidP="00D12067">
      <w:pPr>
        <w:pStyle w:val="Heading2"/>
        <w:rPr>
          <w:rtl/>
        </w:rPr>
      </w:pPr>
      <w:bookmarkStart w:id="2" w:name="_Toc58015850"/>
      <w:r w:rsidRPr="00F36AA8">
        <w:rPr>
          <w:rFonts w:hint="cs"/>
          <w:rtl/>
        </w:rPr>
        <w:t>1</w:t>
      </w:r>
      <w:r w:rsidRPr="00F36AA8">
        <w:rPr>
          <w:rtl/>
        </w:rPr>
        <w:t>-</w:t>
      </w:r>
      <w:r>
        <w:rPr>
          <w:rFonts w:hint="cs"/>
          <w:rtl/>
        </w:rPr>
        <w:t>1</w:t>
      </w:r>
      <w:r w:rsidRPr="00F36AA8">
        <w:rPr>
          <w:rFonts w:hint="cs"/>
          <w:rtl/>
        </w:rPr>
        <w:t xml:space="preserve">- </w:t>
      </w:r>
      <w:r>
        <w:rPr>
          <w:rFonts w:hint="cs"/>
          <w:rtl/>
        </w:rPr>
        <w:t>تصاویر دیجیتال</w:t>
      </w:r>
      <w:bookmarkEnd w:id="2"/>
    </w:p>
    <w:p w14:paraId="5EE02DE7" w14:textId="77777777" w:rsidR="004E1DA2" w:rsidRPr="00F1119E" w:rsidRDefault="004E1DA2" w:rsidP="00D12067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تصویر</w:t>
      </w:r>
      <w:r w:rsidRPr="00F1119E">
        <w:rPr>
          <w:rFonts w:eastAsia="Times New Roman"/>
          <w:vertAlign w:val="superscript"/>
          <w:rtl/>
          <w:lang w:bidi="fa-IR"/>
        </w:rPr>
        <w:footnoteReference w:id="1"/>
      </w:r>
      <w:r w:rsidRPr="00F1119E">
        <w:rPr>
          <w:rFonts w:eastAsia="Times New Roman"/>
          <w:rtl/>
          <w:lang w:bidi="fa-IR"/>
        </w:rPr>
        <w:t xml:space="preserve"> نمایش گرافیکی اشیا در یک زمان خاص است. در پردازش سیگنال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دیجیتال تصویر در قالب مختصات و یا به فرمت ماتریس</w:t>
      </w:r>
      <w:r w:rsidRPr="00F1119E">
        <w:rPr>
          <w:rFonts w:eastAsia="Times New Roman"/>
          <w:vertAlign w:val="superscript"/>
          <w:rtl/>
          <w:lang w:bidi="fa-IR"/>
        </w:rPr>
        <w:footnoteReference w:id="2"/>
      </w:r>
      <w:r w:rsidRPr="00F1119E">
        <w:rPr>
          <w:rFonts w:eastAsia="Times New Roman"/>
          <w:rtl/>
          <w:lang w:bidi="fa-IR"/>
        </w:rPr>
        <w:t xml:space="preserve"> نمایش داده می‌شود، که در آن یک آرایه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ی دوبعدی (ماتریس)، تصویر را نمایش می‌دهد. در هر سلول ماتریس، داده‌ها به عنوان مقادیر پیکسل شناخته می‌شوند. هر پیکسل مقدار شدت روشنایی</w:t>
      </w:r>
      <w:r w:rsidRPr="00F1119E">
        <w:rPr>
          <w:rFonts w:eastAsia="Times New Roman"/>
          <w:vertAlign w:val="superscript"/>
          <w:rtl/>
          <w:lang w:bidi="fa-IR"/>
        </w:rPr>
        <w:footnoteReference w:id="3"/>
      </w:r>
      <w:r w:rsidRPr="00F1119E">
        <w:rPr>
          <w:rFonts w:eastAsia="Times New Roman"/>
          <w:rtl/>
          <w:lang w:bidi="fa-IR"/>
        </w:rPr>
        <w:t xml:space="preserve"> را به صورت جداگانه نشان می‌دهد. همه</w:t>
      </w:r>
      <w:r w:rsidR="00FC7FE3">
        <w:rPr>
          <w:rFonts w:eastAsia="Times New Roman" w:hint="cs"/>
          <w:rtl/>
          <w:lang w:bidi="fa-IR"/>
        </w:rPr>
        <w:t>‌‌</w:t>
      </w:r>
      <w:r w:rsidR="00271575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مقادیر شدت نور با هم کل تصویر را تشکیل 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دهند. </w:t>
      </w:r>
      <w:r w:rsidRPr="00F1119E">
        <w:rPr>
          <w:rFonts w:eastAsia="Times New Roman" w:hint="cs"/>
          <w:rtl/>
          <w:lang w:bidi="fa-IR"/>
        </w:rPr>
        <w:t>تصویر</w:t>
      </w:r>
      <w:r w:rsidRPr="00F1119E">
        <w:rPr>
          <w:rFonts w:eastAsia="Times New Roman"/>
          <w:rtl/>
          <w:lang w:bidi="fa-IR"/>
        </w:rPr>
        <w:t xml:space="preserve"> براساس مقادیر موجود در پیکسل</w:t>
      </w:r>
      <w:r w:rsidRPr="00F1119E"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طبقه‌بندی می‌شود. در تصاویر دودویی</w:t>
      </w:r>
      <w:r w:rsidRPr="00F1119E">
        <w:rPr>
          <w:rFonts w:eastAsia="Times New Roman"/>
          <w:vertAlign w:val="superscript"/>
          <w:rtl/>
          <w:lang w:bidi="fa-IR"/>
        </w:rPr>
        <w:footnoteReference w:id="4"/>
      </w:r>
      <w:r w:rsidRPr="00F1119E">
        <w:rPr>
          <w:rFonts w:eastAsia="Times New Roman"/>
          <w:rtl/>
          <w:lang w:bidi="fa-IR"/>
        </w:rPr>
        <w:t xml:space="preserve">، مقدار پیکسل تنها با ۰ </w:t>
      </w:r>
      <w:r w:rsidRPr="00F1119E">
        <w:rPr>
          <w:rFonts w:eastAsia="Times New Roman" w:hint="cs"/>
          <w:rtl/>
          <w:lang w:bidi="fa-IR"/>
        </w:rPr>
        <w:t>و</w:t>
      </w:r>
      <w:r w:rsidRPr="00F1119E">
        <w:rPr>
          <w:rFonts w:eastAsia="Times New Roman"/>
          <w:rtl/>
          <w:lang w:bidi="fa-IR"/>
        </w:rPr>
        <w:t xml:space="preserve"> ۱ نمایش داده 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ند، در تصاویر مقیاس خاکستری</w:t>
      </w:r>
      <w:r w:rsidRPr="00F1119E">
        <w:rPr>
          <w:rFonts w:eastAsia="Times New Roman"/>
          <w:vertAlign w:val="superscript"/>
          <w:rtl/>
          <w:lang w:bidi="fa-IR"/>
        </w:rPr>
        <w:footnoteReference w:id="5"/>
      </w:r>
      <w:r w:rsidRPr="00F1119E">
        <w:rPr>
          <w:rFonts w:eastAsia="Times New Roman"/>
          <w:rtl/>
          <w:lang w:bidi="fa-IR"/>
        </w:rPr>
        <w:t xml:space="preserve"> مقدار پیکسل از ۰ تا ۲۵۵ تغییر می‌کند و در تصاویر رنگی</w:t>
      </w:r>
      <w:r w:rsidRPr="00F1119E">
        <w:rPr>
          <w:rFonts w:eastAsia="Times New Roman"/>
          <w:vertAlign w:val="superscript"/>
          <w:rtl/>
          <w:lang w:bidi="fa-IR"/>
        </w:rPr>
        <w:footnoteReference w:id="6"/>
      </w:r>
      <w:r w:rsidRPr="00F1119E">
        <w:rPr>
          <w:rFonts w:eastAsia="Times New Roman"/>
          <w:rtl/>
          <w:lang w:bidi="fa-IR"/>
        </w:rPr>
        <w:t xml:space="preserve"> مقادیر پیکسل از ۰ تا ۲۵۵ برای هر رنگ یعنی قرمز، سبز و آبی تغییر می‌کند.</w:t>
      </w:r>
    </w:p>
    <w:p w14:paraId="594DDF24" w14:textId="77777777" w:rsidR="00D63919" w:rsidRDefault="00D63919" w:rsidP="00D12067">
      <w:pPr>
        <w:spacing w:line="240" w:lineRule="auto"/>
        <w:rPr>
          <w:rFonts w:eastAsia="Times New Roman"/>
          <w:rtl/>
          <w:lang w:bidi="fa-IR"/>
        </w:rPr>
      </w:pPr>
    </w:p>
    <w:p w14:paraId="1B765B52" w14:textId="77777777" w:rsidR="006A4ACC" w:rsidRPr="00F1119E" w:rsidRDefault="006A4ACC" w:rsidP="00D12067">
      <w:pPr>
        <w:spacing w:line="240" w:lineRule="auto"/>
        <w:rPr>
          <w:rFonts w:eastAsia="Times New Roma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55"/>
        <w:gridCol w:w="2155"/>
        <w:gridCol w:w="2156"/>
      </w:tblGrid>
      <w:tr w:rsidR="00AD4BE0" w:rsidRPr="00F1119E" w14:paraId="2242DEA5" w14:textId="77777777" w:rsidTr="00D476E3">
        <w:trPr>
          <w:trHeight w:val="719"/>
          <w:jc w:val="center"/>
        </w:trPr>
        <w:tc>
          <w:tcPr>
            <w:tcW w:w="2155" w:type="dxa"/>
          </w:tcPr>
          <w:p w14:paraId="269A1A34" w14:textId="77777777" w:rsidR="00AD4BE0" w:rsidRPr="00F1119E" w:rsidRDefault="00A968BD" w:rsidP="00D12067">
            <w:pPr>
              <w:spacing w:line="240" w:lineRule="auto"/>
              <w:ind w:firstLine="0"/>
              <w:jc w:val="center"/>
              <w:rPr>
                <w:rFonts w:eastAsia="Times New Roman"/>
                <w:rtl/>
                <w:lang w:bidi="fa-IR"/>
              </w:rPr>
            </w:pPr>
            <w:r w:rsidRPr="00F1119E">
              <w:rPr>
                <w:rFonts w:eastAsia="Times New Roman"/>
                <w:noProof/>
                <w:rtl/>
              </w:rPr>
              <w:lastRenderedPageBreak/>
              <w:drawing>
                <wp:inline distT="0" distB="0" distL="0" distR="0" wp14:anchorId="6E2B8226" wp14:editId="162CDC93">
                  <wp:extent cx="1351794" cy="972225"/>
                  <wp:effectExtent l="0" t="0" r="127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1"/>
                          <a:srcRect l="12444" t="8455" r="12703" b="17073"/>
                          <a:stretch/>
                        </pic:blipFill>
                        <pic:spPr bwMode="auto">
                          <a:xfrm>
                            <a:off x="0" y="0"/>
                            <a:ext cx="1396119" cy="100410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55" w:type="dxa"/>
          </w:tcPr>
          <w:p w14:paraId="00EC0653" w14:textId="77777777" w:rsidR="00AD4BE0" w:rsidRPr="00F1119E" w:rsidRDefault="00AD4BE0" w:rsidP="00D12067">
            <w:pPr>
              <w:spacing w:line="240" w:lineRule="auto"/>
              <w:ind w:firstLine="0"/>
              <w:jc w:val="center"/>
              <w:rPr>
                <w:rFonts w:eastAsia="Times New Roman"/>
                <w:rtl/>
                <w:lang w:bidi="fa-IR"/>
              </w:rPr>
            </w:pPr>
            <w:r w:rsidRPr="00F1119E">
              <w:rPr>
                <w:rFonts w:eastAsia="Times New Roman"/>
                <w:noProof/>
              </w:rPr>
              <w:drawing>
                <wp:inline distT="0" distB="0" distL="0" distR="0" wp14:anchorId="5216B51D" wp14:editId="4C2EFED6">
                  <wp:extent cx="1354530" cy="97218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371" t="8516" r="12633" b="17265"/>
                          <a:stretch/>
                        </pic:blipFill>
                        <pic:spPr bwMode="auto">
                          <a:xfrm>
                            <a:off x="0" y="0"/>
                            <a:ext cx="1358060" cy="9747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56" w:type="dxa"/>
          </w:tcPr>
          <w:p w14:paraId="79BB51ED" w14:textId="77777777" w:rsidR="00AD4BE0" w:rsidRPr="00F1119E" w:rsidRDefault="00A968BD" w:rsidP="00D12067">
            <w:pPr>
              <w:spacing w:line="240" w:lineRule="auto"/>
              <w:ind w:firstLine="0"/>
              <w:jc w:val="center"/>
              <w:rPr>
                <w:rFonts w:eastAsia="Times New Roman"/>
                <w:rtl/>
                <w:lang w:bidi="fa-IR"/>
              </w:rPr>
            </w:pPr>
            <w:r w:rsidRPr="00F1119E">
              <w:rPr>
                <w:rFonts w:eastAsia="Times New Roman"/>
                <w:noProof/>
              </w:rPr>
              <w:drawing>
                <wp:inline distT="0" distB="0" distL="0" distR="0" wp14:anchorId="41F347C3" wp14:editId="2D14CC86">
                  <wp:extent cx="1360716" cy="97218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766" t="8512" r="12723" b="17308"/>
                          <a:stretch/>
                        </pic:blipFill>
                        <pic:spPr bwMode="auto">
                          <a:xfrm>
                            <a:off x="0" y="0"/>
                            <a:ext cx="1366827" cy="9765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D4BE0" w:rsidRPr="00F1119E" w14:paraId="19ADCDBA" w14:textId="77777777" w:rsidTr="00D476E3">
        <w:trPr>
          <w:jc w:val="center"/>
        </w:trPr>
        <w:tc>
          <w:tcPr>
            <w:tcW w:w="2155" w:type="dxa"/>
            <w:vAlign w:val="center"/>
          </w:tcPr>
          <w:p w14:paraId="7A643462" w14:textId="77777777" w:rsidR="00AD4BE0" w:rsidRPr="00F1119E" w:rsidRDefault="00A968BD" w:rsidP="00D12067">
            <w:pPr>
              <w:spacing w:line="240" w:lineRule="auto"/>
              <w:ind w:firstLine="0"/>
              <w:jc w:val="center"/>
              <w:rPr>
                <w:rFonts w:eastAsia="Times New Roman"/>
                <w:sz w:val="16"/>
                <w:szCs w:val="20"/>
                <w:rtl/>
                <w:lang w:bidi="fa-IR"/>
              </w:rPr>
            </w:pPr>
            <w:r w:rsidRPr="00F1119E">
              <w:rPr>
                <w:rFonts w:eastAsia="Times New Roman" w:hint="cs"/>
                <w:sz w:val="16"/>
                <w:szCs w:val="20"/>
                <w:rtl/>
                <w:lang w:bidi="fa-IR"/>
              </w:rPr>
              <w:t>(الف)</w:t>
            </w:r>
          </w:p>
        </w:tc>
        <w:tc>
          <w:tcPr>
            <w:tcW w:w="2155" w:type="dxa"/>
            <w:vAlign w:val="center"/>
          </w:tcPr>
          <w:p w14:paraId="713A88A3" w14:textId="77777777" w:rsidR="00AD4BE0" w:rsidRPr="00F1119E" w:rsidRDefault="00A968BD" w:rsidP="00D12067">
            <w:pPr>
              <w:spacing w:line="240" w:lineRule="auto"/>
              <w:ind w:firstLine="0"/>
              <w:jc w:val="center"/>
              <w:rPr>
                <w:rFonts w:eastAsia="Times New Roman"/>
                <w:sz w:val="16"/>
                <w:szCs w:val="20"/>
                <w:rtl/>
                <w:lang w:bidi="fa-IR"/>
              </w:rPr>
            </w:pPr>
            <w:r w:rsidRPr="00F1119E">
              <w:rPr>
                <w:rFonts w:eastAsia="Times New Roman" w:hint="cs"/>
                <w:sz w:val="16"/>
                <w:szCs w:val="20"/>
                <w:rtl/>
                <w:lang w:bidi="fa-IR"/>
              </w:rPr>
              <w:t>(ب)</w:t>
            </w:r>
          </w:p>
        </w:tc>
        <w:tc>
          <w:tcPr>
            <w:tcW w:w="2156" w:type="dxa"/>
            <w:vAlign w:val="center"/>
          </w:tcPr>
          <w:p w14:paraId="6D98CAED" w14:textId="77777777" w:rsidR="00AD4BE0" w:rsidRPr="00F1119E" w:rsidRDefault="00A968BD" w:rsidP="00D12067">
            <w:pPr>
              <w:spacing w:line="240" w:lineRule="auto"/>
              <w:ind w:firstLine="0"/>
              <w:jc w:val="center"/>
              <w:rPr>
                <w:rFonts w:eastAsia="Times New Roman"/>
                <w:sz w:val="16"/>
                <w:szCs w:val="20"/>
                <w:rtl/>
                <w:lang w:bidi="fa-IR"/>
              </w:rPr>
            </w:pPr>
            <w:r w:rsidRPr="00F1119E">
              <w:rPr>
                <w:rFonts w:eastAsia="Times New Roman" w:hint="cs"/>
                <w:sz w:val="16"/>
                <w:szCs w:val="20"/>
                <w:rtl/>
                <w:lang w:bidi="fa-IR"/>
              </w:rPr>
              <w:t xml:space="preserve"> (ج)</w:t>
            </w:r>
          </w:p>
        </w:tc>
      </w:tr>
    </w:tbl>
    <w:p w14:paraId="3BBA1424" w14:textId="77777777" w:rsidR="00266C6C" w:rsidRPr="00F1119E" w:rsidRDefault="00AD4BE0" w:rsidP="00D12067">
      <w:pPr>
        <w:pStyle w:val="Caption"/>
        <w:bidi/>
        <w:jc w:val="center"/>
        <w:rPr>
          <w:rFonts w:eastAsia="Times New Roman"/>
          <w:lang w:bidi="fa-IR"/>
        </w:rPr>
      </w:pPr>
      <w:bookmarkStart w:id="3" w:name="_Toc58016925"/>
      <w:r w:rsidRPr="00F1119E">
        <w:rPr>
          <w:rtl/>
        </w:rPr>
        <w:t xml:space="preserve">شکل </w:t>
      </w:r>
      <w:r w:rsidR="0065623B">
        <w:rPr>
          <w:rtl/>
        </w:rPr>
        <w:fldChar w:fldCharType="begin"/>
      </w:r>
      <w:r w:rsidR="0065623B">
        <w:rPr>
          <w:rtl/>
        </w:rPr>
        <w:instrText xml:space="preserve"> </w:instrText>
      </w:r>
      <w:r w:rsidR="0065623B">
        <w:instrText>STYLEREF</w:instrText>
      </w:r>
      <w:r w:rsidR="0065623B">
        <w:rPr>
          <w:rtl/>
        </w:rPr>
        <w:instrText xml:space="preserve"> 1 \</w:instrText>
      </w:r>
      <w:r w:rsidR="0065623B">
        <w:instrText>s</w:instrText>
      </w:r>
      <w:r w:rsidR="0065623B">
        <w:rPr>
          <w:rtl/>
        </w:rPr>
        <w:instrText xml:space="preserve"> </w:instrText>
      </w:r>
      <w:r w:rsidR="0065623B">
        <w:rPr>
          <w:rtl/>
        </w:rPr>
        <w:fldChar w:fldCharType="separate"/>
      </w:r>
      <w:r w:rsidR="009F08B5">
        <w:rPr>
          <w:noProof/>
          <w:rtl/>
        </w:rPr>
        <w:t>‏1</w:t>
      </w:r>
      <w:r w:rsidR="0065623B">
        <w:rPr>
          <w:rtl/>
        </w:rPr>
        <w:fldChar w:fldCharType="end"/>
      </w:r>
      <w:r w:rsidR="0065623B">
        <w:rPr>
          <w:rtl/>
        </w:rPr>
        <w:noBreakHyphen/>
      </w:r>
      <w:r w:rsidR="0065623B">
        <w:rPr>
          <w:rtl/>
        </w:rPr>
        <w:fldChar w:fldCharType="begin"/>
      </w:r>
      <w:r w:rsidR="0065623B">
        <w:rPr>
          <w:rtl/>
        </w:rPr>
        <w:instrText xml:space="preserve"> </w:instrText>
      </w:r>
      <w:r w:rsidR="0065623B">
        <w:instrText>SEQ</w:instrText>
      </w:r>
      <w:r w:rsidR="0065623B">
        <w:rPr>
          <w:rtl/>
        </w:rPr>
        <w:instrText xml:space="preserve"> شکل \* </w:instrText>
      </w:r>
      <w:r w:rsidR="0065623B">
        <w:instrText>ARABIC \s 1</w:instrText>
      </w:r>
      <w:r w:rsidR="0065623B">
        <w:rPr>
          <w:rtl/>
        </w:rPr>
        <w:instrText xml:space="preserve"> </w:instrText>
      </w:r>
      <w:r w:rsidR="0065623B">
        <w:rPr>
          <w:rtl/>
        </w:rPr>
        <w:fldChar w:fldCharType="separate"/>
      </w:r>
      <w:r w:rsidR="009F08B5">
        <w:rPr>
          <w:noProof/>
          <w:rtl/>
        </w:rPr>
        <w:t>1</w:t>
      </w:r>
      <w:r w:rsidR="0065623B">
        <w:rPr>
          <w:rtl/>
        </w:rPr>
        <w:fldChar w:fldCharType="end"/>
      </w:r>
      <w:r w:rsidR="001146BA">
        <w:rPr>
          <w:rtl/>
        </w:rPr>
        <w:noBreakHyphen/>
      </w:r>
      <w:r w:rsidRPr="00F1119E">
        <w:rPr>
          <w:rFonts w:hint="cs"/>
          <w:rtl/>
        </w:rPr>
        <w:t xml:space="preserve"> </w:t>
      </w:r>
      <w:r w:rsidR="00A968BD" w:rsidRPr="00F1119E">
        <w:rPr>
          <w:rFonts w:hint="cs"/>
          <w:rtl/>
        </w:rPr>
        <w:t>نمایش</w:t>
      </w:r>
      <w:r w:rsidR="00CA36EF">
        <w:rPr>
          <w:rFonts w:hint="cs"/>
          <w:rtl/>
        </w:rPr>
        <w:t>‌های</w:t>
      </w:r>
      <w:r w:rsidR="00A968BD" w:rsidRPr="00F1119E">
        <w:rPr>
          <w:rFonts w:hint="cs"/>
          <w:rtl/>
        </w:rPr>
        <w:t xml:space="preserve"> مختلف </w:t>
      </w:r>
      <w:r w:rsidRPr="00F1119E">
        <w:rPr>
          <w:rFonts w:hint="cs"/>
          <w:rtl/>
        </w:rPr>
        <w:t>تصاویر دیجیتال</w:t>
      </w:r>
      <w:r w:rsidR="00A968BD" w:rsidRPr="00F1119E">
        <w:rPr>
          <w:rStyle w:val="Char"/>
          <w:rFonts w:eastAsiaTheme="minorHAnsi" w:hint="cs"/>
          <w:rtl/>
        </w:rPr>
        <w:t>. (الف) تصویر رنگی (ب) تصویر خاکستری (ج) تصویر دودویی</w:t>
      </w:r>
      <w:bookmarkEnd w:id="3"/>
    </w:p>
    <w:p w14:paraId="6CA36C10" w14:textId="77777777" w:rsidR="00266C6C" w:rsidRPr="00F1119E" w:rsidRDefault="00266C6C" w:rsidP="00D12067">
      <w:pPr>
        <w:spacing w:line="240" w:lineRule="auto"/>
        <w:rPr>
          <w:rFonts w:eastAsia="Times New Roman"/>
          <w:lang w:bidi="fa-IR"/>
        </w:rPr>
      </w:pPr>
    </w:p>
    <w:p w14:paraId="54758A7D" w14:textId="77777777" w:rsidR="004E1DA2" w:rsidRPr="00F1119E" w:rsidRDefault="004E1DA2" w:rsidP="00D12067">
      <w:pPr>
        <w:pStyle w:val="Heading2"/>
        <w:rPr>
          <w:rtl/>
        </w:rPr>
      </w:pPr>
      <w:bookmarkStart w:id="4" w:name="_Toc58015851"/>
      <w:r w:rsidRPr="00F1119E">
        <w:rPr>
          <w:rFonts w:hint="cs"/>
          <w:rtl/>
        </w:rPr>
        <w:t>1</w:t>
      </w:r>
      <w:r w:rsidRPr="00F1119E">
        <w:rPr>
          <w:rtl/>
        </w:rPr>
        <w:t>-</w:t>
      </w:r>
      <w:r w:rsidRPr="00F1119E">
        <w:rPr>
          <w:rFonts w:hint="cs"/>
          <w:rtl/>
        </w:rPr>
        <w:t>2- پردازش تصاویر دیجیتال</w:t>
      </w:r>
      <w:r w:rsidRPr="00E74F6F">
        <w:rPr>
          <w:rStyle w:val="FootnoteReference"/>
          <w:rFonts w:cs="B Nazanin"/>
          <w:sz w:val="24"/>
          <w:szCs w:val="24"/>
          <w:rtl/>
        </w:rPr>
        <w:footnoteReference w:id="7"/>
      </w:r>
      <w:bookmarkEnd w:id="4"/>
    </w:p>
    <w:p w14:paraId="3C4EADCF" w14:textId="77777777" w:rsidR="001F573B" w:rsidRPr="00F1119E" w:rsidRDefault="00CA39BE" w:rsidP="00F2036B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در علوم کامپ</w:t>
      </w:r>
      <w:r w:rsidRPr="00F1119E">
        <w:rPr>
          <w:rFonts w:eastAsia="Times New Roman" w:hint="cs"/>
          <w:rtl/>
          <w:lang w:bidi="fa-IR"/>
        </w:rPr>
        <w:t>یوتر،</w:t>
      </w:r>
      <w:r w:rsidRPr="00F1119E">
        <w:rPr>
          <w:rFonts w:eastAsia="Times New Roman"/>
          <w:rtl/>
          <w:lang w:bidi="fa-IR"/>
        </w:rPr>
        <w:t xml:space="preserve"> </w:t>
      </w:r>
      <w:r w:rsidR="00AE6678" w:rsidRPr="00F1119E"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/>
          <w:rtl/>
          <w:lang w:bidi="fa-IR"/>
        </w:rPr>
        <w:t>استفاده از الگور</w:t>
      </w:r>
      <w:r w:rsidRPr="00F1119E">
        <w:rPr>
          <w:rFonts w:eastAsia="Times New Roman" w:hint="cs"/>
          <w:rtl/>
          <w:lang w:bidi="fa-IR"/>
        </w:rPr>
        <w:t>یتم</w:t>
      </w:r>
      <w:r w:rsidR="0035789D"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ه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کامپ</w:t>
      </w:r>
      <w:r w:rsidRPr="00F1119E">
        <w:rPr>
          <w:rFonts w:eastAsia="Times New Roman" w:hint="cs"/>
          <w:rtl/>
          <w:lang w:bidi="fa-IR"/>
        </w:rPr>
        <w:t>یوتری</w:t>
      </w:r>
      <w:r w:rsidRPr="00F1119E">
        <w:rPr>
          <w:rFonts w:eastAsia="Times New Roman"/>
          <w:rtl/>
          <w:lang w:bidi="fa-IR"/>
        </w:rPr>
        <w:t xml:space="preserve"> جهت انجام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رو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تصا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د</w:t>
      </w:r>
      <w:r w:rsidRPr="00F1119E">
        <w:rPr>
          <w:rFonts w:eastAsia="Times New Roman" w:hint="cs"/>
          <w:rtl/>
          <w:lang w:bidi="fa-IR"/>
        </w:rPr>
        <w:t>یجیتال</w:t>
      </w:r>
      <w:r w:rsidR="00AE6678" w:rsidRPr="00F1119E">
        <w:rPr>
          <w:rFonts w:eastAsia="Times New Roman" w:hint="cs"/>
          <w:rtl/>
          <w:lang w:bidi="fa-IR"/>
        </w:rPr>
        <w:t xml:space="preserve">، </w:t>
      </w:r>
      <w:r w:rsidR="00AE6678" w:rsidRPr="00F1119E">
        <w:rPr>
          <w:rFonts w:eastAsia="Times New Roman"/>
          <w:rtl/>
          <w:lang w:bidi="fa-IR"/>
        </w:rPr>
        <w:t>پردازش تص</w:t>
      </w:r>
      <w:r w:rsidR="00AE6678" w:rsidRPr="00F1119E">
        <w:rPr>
          <w:rFonts w:eastAsia="Times New Roman" w:hint="cs"/>
          <w:rtl/>
          <w:lang w:bidi="fa-IR"/>
        </w:rPr>
        <w:t>ا</w:t>
      </w:r>
      <w:r w:rsidR="00AE6678" w:rsidRPr="00F1119E">
        <w:rPr>
          <w:rFonts w:eastAsia="Times New Roman"/>
          <w:rtl/>
          <w:lang w:bidi="fa-IR"/>
        </w:rPr>
        <w:t>و</w:t>
      </w:r>
      <w:r w:rsidR="00AE6678" w:rsidRPr="00F1119E">
        <w:rPr>
          <w:rFonts w:eastAsia="Times New Roman" w:hint="cs"/>
          <w:rtl/>
          <w:lang w:bidi="fa-IR"/>
        </w:rPr>
        <w:t>یر</w:t>
      </w:r>
      <w:r w:rsidR="00AE6678" w:rsidRPr="00F1119E">
        <w:rPr>
          <w:rFonts w:eastAsia="Times New Roman"/>
          <w:rtl/>
          <w:lang w:bidi="fa-IR"/>
        </w:rPr>
        <w:t xml:space="preserve"> د</w:t>
      </w:r>
      <w:r w:rsidR="00AE6678" w:rsidRPr="00F1119E">
        <w:rPr>
          <w:rFonts w:eastAsia="Times New Roman" w:hint="cs"/>
          <w:rtl/>
          <w:lang w:bidi="fa-IR"/>
        </w:rPr>
        <w:t>یجیتال</w:t>
      </w:r>
      <w:r w:rsidR="00C23AAB" w:rsidRPr="00F1119E">
        <w:rPr>
          <w:rFonts w:eastAsia="Times New Roman" w:hint="cs"/>
          <w:rtl/>
          <w:lang w:bidi="fa-IR"/>
        </w:rPr>
        <w:t xml:space="preserve"> </w:t>
      </w:r>
      <w:r w:rsidR="00AE6678" w:rsidRPr="00F1119E">
        <w:rPr>
          <w:rFonts w:eastAsia="Times New Roman" w:hint="cs"/>
          <w:rtl/>
          <w:lang w:bidi="fa-IR"/>
        </w:rPr>
        <w:t>گفته می</w:t>
      </w:r>
      <w:r w:rsidR="00FC7FE3">
        <w:rPr>
          <w:rFonts w:eastAsia="Times New Roman" w:hint="cs"/>
          <w:rtl/>
          <w:lang w:bidi="fa-IR"/>
        </w:rPr>
        <w:t>‌‌</w:t>
      </w:r>
      <w:r w:rsidR="00AE6678" w:rsidRPr="00F1119E">
        <w:rPr>
          <w:rFonts w:eastAsia="Times New Roman" w:hint="cs"/>
          <w:rtl/>
          <w:lang w:bidi="fa-IR"/>
        </w:rPr>
        <w:t>شود</w:t>
      </w:r>
      <w:r w:rsidR="00D476E3" w:rsidRPr="00F1119E">
        <w:rPr>
          <w:rFonts w:eastAsia="Times New Roman" w:hint="cs"/>
          <w:rtl/>
          <w:lang w:bidi="fa-IR"/>
        </w:rPr>
        <w:t xml:space="preserve"> </w:t>
      </w:r>
      <w:r w:rsidR="006D7B0A" w:rsidRPr="00F1119E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Gonzalez&lt;/Author&gt;&lt;Year&gt;2018&lt;/Year&gt;&lt;RecNum&gt;14&lt;/RecNum&gt;&lt;DisplayText&gt;[1]&lt;/DisplayText&gt;&lt;record&gt;&lt;rec-number&gt;14&lt;/rec-number&gt;&lt;foreign-keys&gt;&lt;key app="EN" db-id="22ppad5fwpz0dre9axrvpfs75r922ft0ptw9" timestamp="1598792702"&gt;14</w:instrText>
      </w:r>
      <w:r w:rsidR="00F2036B">
        <w:rPr>
          <w:rFonts w:eastAsia="Times New Roman"/>
          <w:rtl/>
          <w:lang w:bidi="fa-IR"/>
        </w:rPr>
        <w:instrText>&lt;/</w:instrText>
      </w:r>
      <w:r w:rsidR="00F2036B">
        <w:rPr>
          <w:rFonts w:eastAsia="Times New Roman"/>
          <w:lang w:bidi="fa-IR"/>
        </w:rPr>
        <w:instrText>key&gt;&lt;/foreign-keys&gt;&lt;ref-type name="Book"&gt;6&lt;/ref-type&gt;&lt;contributors&gt;&lt;authors&gt;&lt;author&gt;Gonzalez, Rafael C&lt;/author&gt;&lt;author&gt;Woods, Richard E&lt;/author&gt;&lt;/authors&gt;&lt;/contributors&gt;&lt;titles&gt;&lt;title&gt;Digital Image Processing&lt;/title&gt;&lt;/titles&gt;&lt;edition&gt;4th&lt;/edition&gt;&lt;dates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year&gt;2018&lt;/year&gt;&lt;/dates&gt;&lt;publisher&gt;Pearson Education&lt;/publisher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6D7B0A" w:rsidRPr="00F1119E">
        <w:rPr>
          <w:rFonts w:eastAsia="Times New Roman"/>
          <w:rtl/>
          <w:lang w:bidi="fa-IR"/>
        </w:rPr>
        <w:fldChar w:fldCharType="separate"/>
      </w:r>
      <w:r w:rsidR="006D7B0A" w:rsidRPr="00F1119E">
        <w:rPr>
          <w:rFonts w:eastAsia="Times New Roman"/>
          <w:noProof/>
          <w:rtl/>
          <w:lang w:bidi="fa-IR"/>
        </w:rPr>
        <w:t>[1]</w:t>
      </w:r>
      <w:r w:rsidR="006D7B0A" w:rsidRPr="00F1119E">
        <w:rPr>
          <w:rFonts w:eastAsia="Times New Roman"/>
          <w:rtl/>
          <w:lang w:bidi="fa-IR"/>
        </w:rPr>
        <w:fldChar w:fldCharType="end"/>
      </w:r>
      <w:r w:rsidR="00D476E3" w:rsidRPr="00F1119E">
        <w:rPr>
          <w:rFonts w:eastAsia="Times New Roman" w:hint="cs"/>
          <w:rtl/>
          <w:lang w:bidi="fa-IR"/>
        </w:rPr>
        <w:t>.</w:t>
      </w:r>
      <w:r w:rsidR="001F573B" w:rsidRPr="00F1119E">
        <w:rPr>
          <w:rFonts w:eastAsia="Times New Roman" w:hint="cs"/>
          <w:rtl/>
          <w:lang w:bidi="fa-IR"/>
        </w:rPr>
        <w:t xml:space="preserve"> </w:t>
      </w:r>
      <w:r w:rsidR="001F573B" w:rsidRPr="00F1119E">
        <w:rPr>
          <w:rFonts w:eastAsia="Times New Roman"/>
          <w:rtl/>
          <w:lang w:bidi="fa-IR"/>
        </w:rPr>
        <w:t xml:space="preserve">به عنوان </w:t>
      </w:r>
      <w:r w:rsidR="001F573B" w:rsidRPr="00F1119E">
        <w:rPr>
          <w:rFonts w:eastAsia="Times New Roman" w:hint="cs"/>
          <w:rtl/>
          <w:lang w:bidi="fa-IR"/>
        </w:rPr>
        <w:t>یک</w:t>
      </w:r>
      <w:r w:rsidR="001F573B" w:rsidRPr="00F1119E">
        <w:rPr>
          <w:rFonts w:eastAsia="Times New Roman"/>
          <w:rtl/>
          <w:lang w:bidi="fa-IR"/>
        </w:rPr>
        <w:t xml:space="preserve"> ز</w:t>
      </w:r>
      <w:r w:rsidR="001F573B" w:rsidRPr="00F1119E">
        <w:rPr>
          <w:rFonts w:eastAsia="Times New Roman" w:hint="cs"/>
          <w:rtl/>
          <w:lang w:bidi="fa-IR"/>
        </w:rPr>
        <w:t>یر</w:t>
      </w:r>
      <w:r w:rsidR="001F573B" w:rsidRPr="00F1119E">
        <w:rPr>
          <w:rFonts w:eastAsia="Times New Roman"/>
          <w:rtl/>
          <w:lang w:bidi="fa-IR"/>
        </w:rPr>
        <w:t xml:space="preserve"> شاخه</w:t>
      </w:r>
      <w:r w:rsidR="00FC7FE3">
        <w:rPr>
          <w:rFonts w:eastAsia="Times New Roman" w:hint="cs"/>
          <w:rtl/>
          <w:lang w:bidi="fa-IR"/>
        </w:rPr>
        <w:t>‌‌</w:t>
      </w:r>
      <w:r w:rsidR="001F573B" w:rsidRPr="00F1119E">
        <w:rPr>
          <w:rFonts w:eastAsia="Times New Roman" w:hint="cs"/>
          <w:rtl/>
          <w:lang w:bidi="fa-IR"/>
        </w:rPr>
        <w:t>ی</w:t>
      </w:r>
      <w:r w:rsidR="001F573B" w:rsidRPr="00F1119E">
        <w:rPr>
          <w:rFonts w:eastAsia="Times New Roman"/>
          <w:rtl/>
          <w:lang w:bidi="fa-IR"/>
        </w:rPr>
        <w:t xml:space="preserve"> پردازش س</w:t>
      </w:r>
      <w:r w:rsidR="001F573B" w:rsidRPr="00F1119E">
        <w:rPr>
          <w:rFonts w:eastAsia="Times New Roman" w:hint="cs"/>
          <w:rtl/>
          <w:lang w:bidi="fa-IR"/>
        </w:rPr>
        <w:t>یگنال</w:t>
      </w:r>
      <w:r w:rsidR="001F573B" w:rsidRPr="00F1119E">
        <w:rPr>
          <w:rFonts w:eastAsia="Times New Roman"/>
          <w:rtl/>
          <w:lang w:bidi="fa-IR"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د</w:t>
      </w:r>
      <w:r w:rsidR="001F573B" w:rsidRPr="00E74F6F">
        <w:rPr>
          <w:rFonts w:eastAsia="Times New Roman" w:hint="cs"/>
          <w:sz w:val="24"/>
          <w:rtl/>
          <w:lang w:bidi="fa-IR"/>
        </w:rPr>
        <w:t>یجیتال</w:t>
      </w:r>
      <w:r w:rsidR="00C23AAB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8"/>
      </w:r>
      <w:r w:rsidR="001F573B" w:rsidRPr="00E74F6F">
        <w:rPr>
          <w:rFonts w:eastAsia="Times New Roman" w:hint="cs"/>
          <w:sz w:val="24"/>
          <w:rtl/>
          <w:lang w:bidi="fa-IR"/>
        </w:rPr>
        <w:t>،</w:t>
      </w:r>
      <w:r w:rsidR="001F573B" w:rsidRPr="00E74F6F">
        <w:rPr>
          <w:rFonts w:eastAsia="Times New Roman"/>
          <w:sz w:val="24"/>
          <w:rtl/>
          <w:lang w:bidi="fa-IR"/>
        </w:rPr>
        <w:t xml:space="preserve"> پردازش تصو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1F573B" w:rsidRPr="00E74F6F">
        <w:rPr>
          <w:rFonts w:eastAsia="Times New Roman"/>
          <w:sz w:val="24"/>
          <w:rtl/>
          <w:lang w:bidi="fa-IR"/>
        </w:rPr>
        <w:t xml:space="preserve"> د</w:t>
      </w:r>
      <w:r w:rsidR="001F573B" w:rsidRPr="00E74F6F">
        <w:rPr>
          <w:rFonts w:eastAsia="Times New Roman" w:hint="cs"/>
          <w:sz w:val="24"/>
          <w:rtl/>
          <w:lang w:bidi="fa-IR"/>
        </w:rPr>
        <w:t>یجیتال</w:t>
      </w:r>
      <w:r w:rsidR="001F573B" w:rsidRPr="00E74F6F">
        <w:rPr>
          <w:rFonts w:eastAsia="Times New Roman"/>
          <w:sz w:val="24"/>
          <w:rtl/>
          <w:lang w:bidi="fa-IR"/>
        </w:rPr>
        <w:t xml:space="preserve"> مزا</w:t>
      </w:r>
      <w:r w:rsidR="001F573B" w:rsidRPr="00E74F6F">
        <w:rPr>
          <w:rFonts w:eastAsia="Times New Roman" w:hint="cs"/>
          <w:sz w:val="24"/>
          <w:rtl/>
          <w:lang w:bidi="fa-IR"/>
        </w:rPr>
        <w:t>یای</w:t>
      </w:r>
      <w:r w:rsidR="001F573B" w:rsidRPr="00E74F6F">
        <w:rPr>
          <w:rFonts w:eastAsia="Times New Roman"/>
          <w:sz w:val="24"/>
          <w:rtl/>
          <w:lang w:bidi="fa-IR"/>
        </w:rPr>
        <w:t xml:space="preserve"> ز</w:t>
      </w:r>
      <w:r w:rsidR="001F573B" w:rsidRPr="00E74F6F">
        <w:rPr>
          <w:rFonts w:eastAsia="Times New Roman" w:hint="cs"/>
          <w:sz w:val="24"/>
          <w:rtl/>
          <w:lang w:bidi="fa-IR"/>
        </w:rPr>
        <w:t>یادی</w:t>
      </w:r>
      <w:r w:rsidR="001F573B" w:rsidRPr="00E74F6F">
        <w:rPr>
          <w:rFonts w:eastAsia="Times New Roman"/>
          <w:sz w:val="24"/>
          <w:rtl/>
          <w:lang w:bidi="fa-IR"/>
        </w:rPr>
        <w:t xml:space="preserve"> نسبت به پردازش تصو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1F573B" w:rsidRPr="00E74F6F">
        <w:rPr>
          <w:rFonts w:eastAsia="Times New Roman"/>
          <w:sz w:val="24"/>
          <w:rtl/>
          <w:lang w:bidi="fa-IR"/>
        </w:rPr>
        <w:t xml:space="preserve"> آنالوگ</w:t>
      </w:r>
      <w:r w:rsidR="00C23AAB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9"/>
      </w:r>
      <w:r w:rsidR="001F573B" w:rsidRPr="00E74F6F">
        <w:rPr>
          <w:rFonts w:eastAsia="Times New Roman"/>
          <w:sz w:val="24"/>
          <w:rtl/>
          <w:lang w:bidi="fa-IR"/>
        </w:rPr>
        <w:t xml:space="preserve"> دارد.</w:t>
      </w:r>
      <w:r w:rsidR="001F573B" w:rsidRPr="00E74F6F">
        <w:rPr>
          <w:sz w:val="24"/>
          <w:rtl/>
        </w:rPr>
        <w:t xml:space="preserve"> </w:t>
      </w:r>
      <w:r w:rsidR="00F9153E" w:rsidRPr="00E74F6F">
        <w:rPr>
          <w:rFonts w:eastAsia="Times New Roman"/>
          <w:sz w:val="24"/>
          <w:rtl/>
          <w:lang w:bidi="fa-IR"/>
        </w:rPr>
        <w:t>پردازش تصو</w:t>
      </w:r>
      <w:r w:rsidR="00F9153E" w:rsidRPr="00E74F6F">
        <w:rPr>
          <w:rFonts w:eastAsia="Times New Roman" w:hint="cs"/>
          <w:sz w:val="24"/>
          <w:rtl/>
          <w:lang w:bidi="fa-IR"/>
        </w:rPr>
        <w:t>یر</w:t>
      </w:r>
      <w:r w:rsidR="00F9153E" w:rsidRPr="00E74F6F">
        <w:rPr>
          <w:rFonts w:eastAsia="Times New Roman"/>
          <w:sz w:val="24"/>
          <w:rtl/>
          <w:lang w:bidi="fa-IR"/>
        </w:rPr>
        <w:t xml:space="preserve"> د</w:t>
      </w:r>
      <w:r w:rsidR="00F9153E" w:rsidRPr="00E74F6F">
        <w:rPr>
          <w:rFonts w:eastAsia="Times New Roman" w:hint="cs"/>
          <w:sz w:val="24"/>
          <w:rtl/>
          <w:lang w:bidi="fa-IR"/>
        </w:rPr>
        <w:t>یجیتال</w:t>
      </w:r>
      <w:r w:rsidR="001F573B" w:rsidRPr="00E74F6F">
        <w:rPr>
          <w:rFonts w:eastAsia="Times New Roman"/>
          <w:sz w:val="24"/>
          <w:rtl/>
          <w:lang w:bidi="fa-IR"/>
        </w:rPr>
        <w:t xml:space="preserve"> امکان استفاده از ط</w:t>
      </w:r>
      <w:r w:rsidR="001F573B" w:rsidRPr="00E74F6F">
        <w:rPr>
          <w:rFonts w:eastAsia="Times New Roman" w:hint="cs"/>
          <w:sz w:val="24"/>
          <w:rtl/>
          <w:lang w:bidi="fa-IR"/>
        </w:rPr>
        <w:t>یف</w:t>
      </w:r>
      <w:r w:rsidR="001F573B" w:rsidRPr="00E74F6F">
        <w:rPr>
          <w:rFonts w:eastAsia="Times New Roman"/>
          <w:sz w:val="24"/>
          <w:rtl/>
          <w:lang w:bidi="fa-IR"/>
        </w:rPr>
        <w:t xml:space="preserve"> وس</w:t>
      </w:r>
      <w:r w:rsidR="001F573B" w:rsidRPr="00E74F6F">
        <w:rPr>
          <w:rFonts w:eastAsia="Times New Roman" w:hint="cs"/>
          <w:sz w:val="24"/>
          <w:rtl/>
          <w:lang w:bidi="fa-IR"/>
        </w:rPr>
        <w:t>یع</w:t>
      </w:r>
      <w:r w:rsidR="001F573B" w:rsidRPr="00E74F6F">
        <w:rPr>
          <w:rFonts w:eastAsia="Times New Roman"/>
          <w:sz w:val="24"/>
          <w:rtl/>
          <w:lang w:bidi="fa-IR"/>
        </w:rPr>
        <w:t xml:space="preserve"> تر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از الگور</w:t>
      </w:r>
      <w:r w:rsidR="001F573B" w:rsidRPr="00E74F6F">
        <w:rPr>
          <w:rFonts w:eastAsia="Times New Roman" w:hint="cs"/>
          <w:sz w:val="24"/>
          <w:rtl/>
          <w:lang w:bidi="fa-IR"/>
        </w:rPr>
        <w:t>یتم</w:t>
      </w:r>
      <w:r w:rsidR="0035789D">
        <w:rPr>
          <w:rFonts w:eastAsia="Times New Roman" w:hint="cs"/>
          <w:sz w:val="24"/>
          <w:rtl/>
          <w:lang w:bidi="fa-IR"/>
        </w:rPr>
        <w:t>‌</w:t>
      </w:r>
      <w:r w:rsidR="001F573B" w:rsidRPr="00E74F6F">
        <w:rPr>
          <w:rFonts w:eastAsia="Times New Roman"/>
          <w:sz w:val="24"/>
          <w:rtl/>
          <w:lang w:bidi="fa-IR"/>
        </w:rPr>
        <w:t>ها را به داده‌ها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ورود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م</w:t>
      </w:r>
      <w:r w:rsidR="001F573B" w:rsidRPr="00E74F6F">
        <w:rPr>
          <w:rFonts w:eastAsia="Times New Roman" w:hint="cs"/>
          <w:sz w:val="24"/>
          <w:rtl/>
          <w:lang w:bidi="fa-IR"/>
        </w:rPr>
        <w:t>ی‌دهد</w:t>
      </w:r>
      <w:r w:rsidR="001F573B" w:rsidRPr="00E74F6F">
        <w:rPr>
          <w:rFonts w:eastAsia="Times New Roman"/>
          <w:sz w:val="24"/>
          <w:rtl/>
          <w:lang w:bidi="fa-IR"/>
        </w:rPr>
        <w:t xml:space="preserve"> و م</w:t>
      </w:r>
      <w:r w:rsidR="001F573B" w:rsidRPr="00E74F6F">
        <w:rPr>
          <w:rFonts w:eastAsia="Times New Roman" w:hint="cs"/>
          <w:sz w:val="24"/>
          <w:rtl/>
          <w:lang w:bidi="fa-IR"/>
        </w:rPr>
        <w:t>ی‌تواند</w:t>
      </w:r>
      <w:r w:rsidR="001F573B" w:rsidRPr="00E74F6F">
        <w:rPr>
          <w:rFonts w:eastAsia="Times New Roman"/>
          <w:sz w:val="24"/>
          <w:rtl/>
          <w:lang w:bidi="fa-IR"/>
        </w:rPr>
        <w:t xml:space="preserve"> از مشکلات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مانند ا</w:t>
      </w:r>
      <w:r w:rsidR="001F573B" w:rsidRPr="00E74F6F">
        <w:rPr>
          <w:rFonts w:eastAsia="Times New Roman" w:hint="cs"/>
          <w:sz w:val="24"/>
          <w:rtl/>
          <w:lang w:bidi="fa-IR"/>
        </w:rPr>
        <w:t>یجاد</w:t>
      </w:r>
      <w:r w:rsidR="001F573B" w:rsidRPr="00E74F6F">
        <w:rPr>
          <w:rFonts w:eastAsia="Times New Roman"/>
          <w:sz w:val="24"/>
          <w:rtl/>
          <w:lang w:bidi="fa-IR"/>
        </w:rPr>
        <w:t xml:space="preserve"> نو</w:t>
      </w:r>
      <w:r w:rsidR="001F573B" w:rsidRPr="00E74F6F">
        <w:rPr>
          <w:rFonts w:eastAsia="Times New Roman" w:hint="cs"/>
          <w:sz w:val="24"/>
          <w:rtl/>
          <w:lang w:bidi="fa-IR"/>
        </w:rPr>
        <w:t>یز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0"/>
      </w:r>
      <w:r w:rsidR="001F573B" w:rsidRPr="00E74F6F">
        <w:rPr>
          <w:rFonts w:eastAsia="Times New Roman"/>
          <w:sz w:val="24"/>
          <w:rtl/>
          <w:lang w:bidi="fa-IR"/>
        </w:rPr>
        <w:t xml:space="preserve"> و اعوجاج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1"/>
      </w:r>
      <w:r w:rsidR="001F573B" w:rsidRPr="00E74F6F">
        <w:rPr>
          <w:rFonts w:eastAsia="Times New Roman"/>
          <w:sz w:val="24"/>
          <w:rtl/>
          <w:lang w:bidi="fa-IR"/>
        </w:rPr>
        <w:t xml:space="preserve"> در طول پردازش جلوگ</w:t>
      </w:r>
      <w:r w:rsidR="001F573B" w:rsidRPr="00E74F6F">
        <w:rPr>
          <w:rFonts w:eastAsia="Times New Roman" w:hint="cs"/>
          <w:sz w:val="24"/>
          <w:rtl/>
          <w:lang w:bidi="fa-IR"/>
        </w:rPr>
        <w:t>یری</w:t>
      </w:r>
      <w:r w:rsidR="001F573B" w:rsidRPr="00E74F6F">
        <w:rPr>
          <w:rFonts w:eastAsia="Times New Roman"/>
          <w:sz w:val="24"/>
          <w:rtl/>
          <w:lang w:bidi="fa-IR"/>
        </w:rPr>
        <w:t xml:space="preserve"> کند.</w:t>
      </w:r>
      <w:r w:rsidR="001F573B" w:rsidRPr="00E74F6F">
        <w:rPr>
          <w:sz w:val="24"/>
          <w:rtl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از آنجا که تصاو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F9153E" w:rsidRPr="00E74F6F">
        <w:rPr>
          <w:rFonts w:eastAsia="Times New Roman"/>
          <w:sz w:val="24"/>
          <w:rtl/>
          <w:lang w:bidi="fa-IR"/>
        </w:rPr>
        <w:t xml:space="preserve"> در دو بعد </w:t>
      </w:r>
      <w:r w:rsidR="00F9153E" w:rsidRPr="00E74F6F">
        <w:rPr>
          <w:rFonts w:eastAsia="Times New Roman" w:hint="cs"/>
          <w:sz w:val="24"/>
          <w:rtl/>
          <w:lang w:bidi="fa-IR"/>
        </w:rPr>
        <w:t>یا</w:t>
      </w:r>
      <w:r w:rsidR="001F573B" w:rsidRPr="00E74F6F">
        <w:rPr>
          <w:rFonts w:eastAsia="Times New Roman"/>
          <w:sz w:val="24"/>
          <w:rtl/>
          <w:lang w:bidi="fa-IR"/>
        </w:rPr>
        <w:t xml:space="preserve"> ب</w:t>
      </w:r>
      <w:r w:rsidR="001F573B" w:rsidRPr="00E74F6F">
        <w:rPr>
          <w:rFonts w:eastAsia="Times New Roman" w:hint="cs"/>
          <w:sz w:val="24"/>
          <w:rtl/>
          <w:lang w:bidi="fa-IR"/>
        </w:rPr>
        <w:t>یشتر</w:t>
      </w:r>
      <w:r w:rsidR="001F573B" w:rsidRPr="00E74F6F">
        <w:rPr>
          <w:rFonts w:eastAsia="Times New Roman"/>
          <w:sz w:val="24"/>
          <w:rtl/>
          <w:lang w:bidi="fa-IR"/>
        </w:rPr>
        <w:t>‏</w:t>
      </w:r>
      <w:r w:rsidR="00F9153E" w:rsidRPr="00E74F6F">
        <w:rPr>
          <w:rFonts w:eastAsia="Times New Roman" w:hint="cs"/>
          <w:sz w:val="24"/>
          <w:rtl/>
          <w:lang w:bidi="fa-IR"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تعر</w:t>
      </w:r>
      <w:r w:rsidR="001F573B" w:rsidRPr="00E74F6F">
        <w:rPr>
          <w:rFonts w:eastAsia="Times New Roman" w:hint="cs"/>
          <w:sz w:val="24"/>
          <w:rtl/>
          <w:lang w:bidi="fa-IR"/>
        </w:rPr>
        <w:t>یف</w:t>
      </w:r>
      <w:r w:rsidR="001F573B" w:rsidRPr="00E74F6F">
        <w:rPr>
          <w:rFonts w:eastAsia="Times New Roman"/>
          <w:sz w:val="24"/>
          <w:rtl/>
          <w:lang w:bidi="fa-IR"/>
        </w:rPr>
        <w:t xml:space="preserve"> م</w:t>
      </w:r>
      <w:r w:rsidR="001F573B" w:rsidRPr="00E74F6F">
        <w:rPr>
          <w:rFonts w:eastAsia="Times New Roman" w:hint="cs"/>
          <w:sz w:val="24"/>
          <w:rtl/>
          <w:lang w:bidi="fa-IR"/>
        </w:rPr>
        <w:t>ی‌شوند،</w:t>
      </w:r>
      <w:r w:rsidR="001F573B" w:rsidRPr="00E74F6F">
        <w:rPr>
          <w:rFonts w:eastAsia="Times New Roman"/>
          <w:sz w:val="24"/>
          <w:rtl/>
          <w:lang w:bidi="fa-IR"/>
        </w:rPr>
        <w:t xml:space="preserve"> پردازش تصو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1F573B" w:rsidRPr="00E74F6F">
        <w:rPr>
          <w:rFonts w:eastAsia="Times New Roman"/>
          <w:sz w:val="24"/>
          <w:rtl/>
          <w:lang w:bidi="fa-IR"/>
        </w:rPr>
        <w:t xml:space="preserve"> د</w:t>
      </w:r>
      <w:r w:rsidR="001F573B" w:rsidRPr="00E74F6F">
        <w:rPr>
          <w:rFonts w:eastAsia="Times New Roman" w:hint="cs"/>
          <w:sz w:val="24"/>
          <w:rtl/>
          <w:lang w:bidi="fa-IR"/>
        </w:rPr>
        <w:t>یجیتال</w:t>
      </w:r>
      <w:r w:rsidR="001F573B" w:rsidRPr="00E74F6F">
        <w:rPr>
          <w:rFonts w:eastAsia="Times New Roman"/>
          <w:sz w:val="24"/>
          <w:rtl/>
          <w:lang w:bidi="fa-IR"/>
        </w:rPr>
        <w:t xml:space="preserve"> ممکن است به شکل س</w:t>
      </w:r>
      <w:r w:rsidR="001F573B" w:rsidRPr="00E74F6F">
        <w:rPr>
          <w:rFonts w:eastAsia="Times New Roman" w:hint="cs"/>
          <w:sz w:val="24"/>
          <w:rtl/>
          <w:lang w:bidi="fa-IR"/>
        </w:rPr>
        <w:t>یستم‌های</w:t>
      </w:r>
      <w:r w:rsidR="001F573B" w:rsidRPr="00E74F6F">
        <w:rPr>
          <w:rFonts w:eastAsia="Times New Roman"/>
          <w:sz w:val="24"/>
          <w:rtl/>
          <w:lang w:bidi="fa-IR"/>
        </w:rPr>
        <w:t xml:space="preserve"> چند بعد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مدل شود.</w:t>
      </w:r>
      <w:r w:rsidR="001F573B" w:rsidRPr="00E74F6F">
        <w:rPr>
          <w:sz w:val="24"/>
          <w:rtl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تول</w:t>
      </w:r>
      <w:r w:rsidR="001F573B" w:rsidRPr="00E74F6F">
        <w:rPr>
          <w:rFonts w:eastAsia="Times New Roman" w:hint="cs"/>
          <w:sz w:val="24"/>
          <w:rtl/>
          <w:lang w:bidi="fa-IR"/>
        </w:rPr>
        <w:t>ید</w:t>
      </w:r>
      <w:r w:rsidR="001F573B" w:rsidRPr="00E74F6F">
        <w:rPr>
          <w:rFonts w:eastAsia="Times New Roman"/>
          <w:sz w:val="24"/>
          <w:rtl/>
          <w:lang w:bidi="fa-IR"/>
        </w:rPr>
        <w:t xml:space="preserve"> و توسعه پردازش تصو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1F573B" w:rsidRPr="00E74F6F">
        <w:rPr>
          <w:rFonts w:eastAsia="Times New Roman"/>
          <w:sz w:val="24"/>
          <w:rtl/>
          <w:lang w:bidi="fa-IR"/>
        </w:rPr>
        <w:t xml:space="preserve"> د</w:t>
      </w:r>
      <w:r w:rsidR="001F573B" w:rsidRPr="00E74F6F">
        <w:rPr>
          <w:rFonts w:eastAsia="Times New Roman" w:hint="cs"/>
          <w:sz w:val="24"/>
          <w:rtl/>
          <w:lang w:bidi="fa-IR"/>
        </w:rPr>
        <w:t>یجیتال</w:t>
      </w:r>
      <w:r w:rsidR="001F573B" w:rsidRPr="00E74F6F">
        <w:rPr>
          <w:rFonts w:eastAsia="Times New Roman"/>
          <w:sz w:val="24"/>
          <w:rtl/>
          <w:lang w:bidi="fa-IR"/>
        </w:rPr>
        <w:t xml:space="preserve"> عمدتا تحت‌</w:t>
      </w:r>
      <w:r w:rsidR="00F9153E" w:rsidRPr="00E74F6F">
        <w:rPr>
          <w:rFonts w:eastAsia="Times New Roman" w:hint="cs"/>
          <w:sz w:val="24"/>
          <w:rtl/>
          <w:lang w:bidi="fa-IR"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تاث</w:t>
      </w:r>
      <w:r w:rsidR="001F573B" w:rsidRPr="00E74F6F">
        <w:rPr>
          <w:rFonts w:eastAsia="Times New Roman" w:hint="cs"/>
          <w:sz w:val="24"/>
          <w:rtl/>
          <w:lang w:bidi="fa-IR"/>
        </w:rPr>
        <w:t>یر</w:t>
      </w:r>
      <w:r w:rsidR="001F573B" w:rsidRPr="00E74F6F">
        <w:rPr>
          <w:rFonts w:eastAsia="Times New Roman"/>
          <w:sz w:val="24"/>
          <w:rtl/>
          <w:lang w:bidi="fa-IR"/>
        </w:rPr>
        <w:t xml:space="preserve"> سه عامل است: اول، توسعه کامپ</w:t>
      </w:r>
      <w:r w:rsidR="001F573B" w:rsidRPr="00E74F6F">
        <w:rPr>
          <w:rFonts w:eastAsia="Times New Roman" w:hint="cs"/>
          <w:sz w:val="24"/>
          <w:rtl/>
          <w:lang w:bidi="fa-IR"/>
        </w:rPr>
        <w:t>یوترها؛</w:t>
      </w:r>
      <w:r w:rsidR="001F573B" w:rsidRPr="00E74F6F">
        <w:rPr>
          <w:sz w:val="24"/>
          <w:rtl/>
        </w:rPr>
        <w:t xml:space="preserve"> </w:t>
      </w:r>
      <w:r w:rsidR="001F573B" w:rsidRPr="00E74F6F">
        <w:rPr>
          <w:rFonts w:eastAsia="Times New Roman"/>
          <w:sz w:val="24"/>
          <w:rtl/>
          <w:lang w:bidi="fa-IR"/>
        </w:rPr>
        <w:t>دوم، توسعه ر</w:t>
      </w:r>
      <w:r w:rsidR="001F573B" w:rsidRPr="00E74F6F">
        <w:rPr>
          <w:rFonts w:eastAsia="Times New Roman" w:hint="cs"/>
          <w:sz w:val="24"/>
          <w:rtl/>
          <w:lang w:bidi="fa-IR"/>
        </w:rPr>
        <w:t>یاضیات</w:t>
      </w:r>
      <w:r w:rsidR="001F573B" w:rsidRPr="00E74F6F">
        <w:rPr>
          <w:rFonts w:eastAsia="Times New Roman"/>
          <w:sz w:val="24"/>
          <w:rtl/>
          <w:lang w:bidi="fa-IR"/>
        </w:rPr>
        <w:t xml:space="preserve"> (‏به و</w:t>
      </w:r>
      <w:r w:rsidR="001F573B" w:rsidRPr="00E74F6F">
        <w:rPr>
          <w:rFonts w:eastAsia="Times New Roman" w:hint="cs"/>
          <w:sz w:val="24"/>
          <w:rtl/>
          <w:lang w:bidi="fa-IR"/>
        </w:rPr>
        <w:t>یژه</w:t>
      </w:r>
      <w:r w:rsidR="001F573B" w:rsidRPr="00E74F6F">
        <w:rPr>
          <w:rFonts w:eastAsia="Times New Roman"/>
          <w:sz w:val="24"/>
          <w:rtl/>
          <w:lang w:bidi="fa-IR"/>
        </w:rPr>
        <w:t xml:space="preserve"> ا</w:t>
      </w:r>
      <w:r w:rsidR="001F573B" w:rsidRPr="00E74F6F">
        <w:rPr>
          <w:rFonts w:eastAsia="Times New Roman" w:hint="cs"/>
          <w:sz w:val="24"/>
          <w:rtl/>
          <w:lang w:bidi="fa-IR"/>
        </w:rPr>
        <w:t>یجاد</w:t>
      </w:r>
      <w:r w:rsidR="001F573B" w:rsidRPr="00E74F6F">
        <w:rPr>
          <w:rFonts w:eastAsia="Times New Roman"/>
          <w:sz w:val="24"/>
          <w:rtl/>
          <w:lang w:bidi="fa-IR"/>
        </w:rPr>
        <w:t xml:space="preserve"> و بهبود نظر</w:t>
      </w:r>
      <w:r w:rsidR="001F573B" w:rsidRPr="00E74F6F">
        <w:rPr>
          <w:rFonts w:eastAsia="Times New Roman" w:hint="cs"/>
          <w:sz w:val="24"/>
          <w:rtl/>
          <w:lang w:bidi="fa-IR"/>
        </w:rPr>
        <w:t>ی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734FCC">
        <w:rPr>
          <w:rFonts w:eastAsia="Times New Roman"/>
          <w:sz w:val="24"/>
          <w:rtl/>
          <w:lang w:bidi="fa-IR"/>
        </w:rPr>
        <w:t xml:space="preserve"> </w:t>
      </w:r>
      <w:r w:rsidR="00155204" w:rsidRPr="00155204">
        <w:rPr>
          <w:rFonts w:eastAsia="Times New Roman"/>
          <w:sz w:val="24"/>
          <w:rtl/>
          <w:lang w:bidi="fa-IR"/>
        </w:rPr>
        <w:t>ر</w:t>
      </w:r>
      <w:r w:rsidR="00155204" w:rsidRPr="00155204">
        <w:rPr>
          <w:rFonts w:eastAsia="Times New Roman" w:hint="cs"/>
          <w:sz w:val="24"/>
          <w:rtl/>
          <w:lang w:bidi="fa-IR"/>
        </w:rPr>
        <w:t>یاضیات</w:t>
      </w:r>
      <w:r w:rsidR="00155204" w:rsidRPr="00155204">
        <w:rPr>
          <w:rFonts w:eastAsia="Times New Roman"/>
          <w:sz w:val="24"/>
          <w:rtl/>
          <w:lang w:bidi="fa-IR"/>
        </w:rPr>
        <w:t xml:space="preserve"> گسسته</w:t>
      </w:r>
      <w:r w:rsidR="00155204" w:rsidRPr="00155204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2"/>
      </w:r>
      <w:r w:rsidR="001F573B" w:rsidRPr="00155204">
        <w:rPr>
          <w:rFonts w:eastAsia="Times New Roman"/>
          <w:sz w:val="24"/>
          <w:rtl/>
          <w:lang w:bidi="fa-IR"/>
        </w:rPr>
        <w:t>)‏</w:t>
      </w:r>
      <w:r w:rsidR="008C186E" w:rsidRPr="00155204">
        <w:rPr>
          <w:rFonts w:eastAsia="Times New Roman" w:hint="cs"/>
          <w:sz w:val="24"/>
          <w:rtl/>
          <w:lang w:bidi="fa-IR"/>
        </w:rPr>
        <w:t xml:space="preserve"> و</w:t>
      </w:r>
      <w:r w:rsidR="001F573B" w:rsidRPr="00155204">
        <w:rPr>
          <w:sz w:val="24"/>
          <w:rtl/>
        </w:rPr>
        <w:t xml:space="preserve"> </w:t>
      </w:r>
      <w:r w:rsidR="001F573B" w:rsidRPr="00155204">
        <w:rPr>
          <w:rFonts w:eastAsia="Times New Roman"/>
          <w:sz w:val="24"/>
          <w:rtl/>
          <w:lang w:bidi="fa-IR"/>
        </w:rPr>
        <w:t>سوم</w:t>
      </w:r>
      <w:r w:rsidR="001F573B" w:rsidRPr="00E74F6F">
        <w:rPr>
          <w:rFonts w:eastAsia="Times New Roman"/>
          <w:sz w:val="24"/>
          <w:rtl/>
          <w:lang w:bidi="fa-IR"/>
        </w:rPr>
        <w:t>، تقاضا برا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ط</w:t>
      </w:r>
      <w:r w:rsidR="001F573B" w:rsidRPr="00E74F6F">
        <w:rPr>
          <w:rFonts w:eastAsia="Times New Roman" w:hint="cs"/>
          <w:sz w:val="24"/>
          <w:rtl/>
          <w:lang w:bidi="fa-IR"/>
        </w:rPr>
        <w:t>یف</w:t>
      </w:r>
      <w:r w:rsidR="001F573B" w:rsidRPr="00E74F6F">
        <w:rPr>
          <w:rFonts w:eastAsia="Times New Roman"/>
          <w:sz w:val="24"/>
          <w:rtl/>
          <w:lang w:bidi="fa-IR"/>
        </w:rPr>
        <w:t xml:space="preserve"> وس</w:t>
      </w:r>
      <w:r w:rsidR="001F573B" w:rsidRPr="00E74F6F">
        <w:rPr>
          <w:rFonts w:eastAsia="Times New Roman" w:hint="cs"/>
          <w:sz w:val="24"/>
          <w:rtl/>
          <w:lang w:bidi="fa-IR"/>
        </w:rPr>
        <w:t>یعی</w:t>
      </w:r>
      <w:r w:rsidR="001F573B" w:rsidRPr="00E74F6F">
        <w:rPr>
          <w:rFonts w:eastAsia="Times New Roman"/>
          <w:sz w:val="24"/>
          <w:rtl/>
          <w:lang w:bidi="fa-IR"/>
        </w:rPr>
        <w:t xml:space="preserve"> از کاربردها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ز</w:t>
      </w:r>
      <w:r w:rsidR="001F573B" w:rsidRPr="00E74F6F">
        <w:rPr>
          <w:rFonts w:eastAsia="Times New Roman" w:hint="cs"/>
          <w:sz w:val="24"/>
          <w:rtl/>
          <w:lang w:bidi="fa-IR"/>
        </w:rPr>
        <w:t>یست‌محیطی،</w:t>
      </w:r>
      <w:r w:rsidR="001F573B" w:rsidRPr="00E74F6F">
        <w:rPr>
          <w:rFonts w:eastAsia="Times New Roman"/>
          <w:sz w:val="24"/>
          <w:rtl/>
          <w:lang w:bidi="fa-IR"/>
        </w:rPr>
        <w:t xml:space="preserve"> کشاورز</w:t>
      </w:r>
      <w:r w:rsidR="001F573B" w:rsidRPr="00E74F6F">
        <w:rPr>
          <w:rFonts w:eastAsia="Times New Roman" w:hint="cs"/>
          <w:sz w:val="24"/>
          <w:rtl/>
          <w:lang w:bidi="fa-IR"/>
        </w:rPr>
        <w:t>ی،</w:t>
      </w:r>
      <w:r w:rsidR="001F573B" w:rsidRPr="00E74F6F">
        <w:rPr>
          <w:rFonts w:eastAsia="Times New Roman"/>
          <w:sz w:val="24"/>
          <w:rtl/>
          <w:lang w:bidi="fa-IR"/>
        </w:rPr>
        <w:t xml:space="preserve"> نظام</w:t>
      </w:r>
      <w:r w:rsidR="001F573B" w:rsidRPr="00E74F6F">
        <w:rPr>
          <w:rFonts w:eastAsia="Times New Roman" w:hint="cs"/>
          <w:sz w:val="24"/>
          <w:rtl/>
          <w:lang w:bidi="fa-IR"/>
        </w:rPr>
        <w:t>ی،</w:t>
      </w:r>
      <w:r w:rsidR="001F573B" w:rsidRPr="00E74F6F">
        <w:rPr>
          <w:rFonts w:eastAsia="Times New Roman"/>
          <w:sz w:val="24"/>
          <w:rtl/>
          <w:lang w:bidi="fa-IR"/>
        </w:rPr>
        <w:t xml:space="preserve"> صنعت</w:t>
      </w:r>
      <w:r w:rsidR="001F573B" w:rsidRPr="00E74F6F">
        <w:rPr>
          <w:rFonts w:eastAsia="Times New Roman" w:hint="cs"/>
          <w:sz w:val="24"/>
          <w:rtl/>
          <w:lang w:bidi="fa-IR"/>
        </w:rPr>
        <w:t>ی</w:t>
      </w:r>
      <w:r w:rsidR="001F573B" w:rsidRPr="00E74F6F">
        <w:rPr>
          <w:rFonts w:eastAsia="Times New Roman"/>
          <w:sz w:val="24"/>
          <w:rtl/>
          <w:lang w:bidi="fa-IR"/>
        </w:rPr>
        <w:t xml:space="preserve"> و علوم پزشک</w:t>
      </w:r>
      <w:r w:rsidR="001F573B" w:rsidRPr="00F1119E">
        <w:rPr>
          <w:rFonts w:eastAsia="Times New Roman" w:hint="cs"/>
          <w:rtl/>
          <w:lang w:bidi="fa-IR"/>
        </w:rPr>
        <w:t>ی</w:t>
      </w:r>
      <w:r w:rsidR="001F573B" w:rsidRPr="00F1119E">
        <w:rPr>
          <w:rFonts w:eastAsia="Times New Roman"/>
          <w:rtl/>
          <w:lang w:bidi="fa-IR"/>
        </w:rPr>
        <w:t>.</w:t>
      </w:r>
    </w:p>
    <w:p w14:paraId="316EB438" w14:textId="77777777" w:rsidR="001F573B" w:rsidRPr="00F1119E" w:rsidRDefault="007E6288" w:rsidP="00F2036B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از اول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کاربرده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د</w:t>
      </w:r>
      <w:r w:rsidRPr="00F1119E">
        <w:rPr>
          <w:rFonts w:eastAsia="Times New Roman" w:hint="cs"/>
          <w:rtl/>
          <w:lang w:bidi="fa-IR"/>
        </w:rPr>
        <w:t>یجیتال</w:t>
      </w:r>
      <w:r w:rsidRPr="00F1119E">
        <w:rPr>
          <w:rFonts w:eastAsia="Times New Roman"/>
          <w:rtl/>
          <w:lang w:bidi="fa-IR"/>
        </w:rPr>
        <w:t xml:space="preserve"> در اوا</w:t>
      </w:r>
      <w:r w:rsidRPr="00F1119E">
        <w:rPr>
          <w:rFonts w:eastAsia="Times New Roman" w:hint="cs"/>
          <w:rtl/>
          <w:lang w:bidi="fa-IR"/>
        </w:rPr>
        <w:t>یل</w:t>
      </w:r>
      <w:r w:rsidRPr="00F1119E">
        <w:rPr>
          <w:rFonts w:eastAsia="Times New Roman"/>
          <w:rtl/>
          <w:lang w:bidi="fa-IR"/>
        </w:rPr>
        <w:t xml:space="preserve"> دهه</w:t>
      </w:r>
      <w:r w:rsidR="00FC7FE3">
        <w:rPr>
          <w:rFonts w:ascii="Cambria" w:eastAsia="Times New Roman" w:hAnsi="Cambria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1920 درصنعت روزنامه بود، که با استفاده از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زمان لازم بر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انتقال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توسط کابل از لندن به ن</w:t>
      </w:r>
      <w:r w:rsidRPr="00F1119E">
        <w:rPr>
          <w:rFonts w:eastAsia="Times New Roman" w:hint="cs"/>
          <w:rtl/>
          <w:lang w:bidi="fa-IR"/>
        </w:rPr>
        <w:t>یویورک،</w:t>
      </w:r>
      <w:r w:rsidRPr="00F1119E">
        <w:rPr>
          <w:rFonts w:eastAsia="Times New Roman"/>
          <w:rtl/>
          <w:lang w:bidi="fa-IR"/>
        </w:rPr>
        <w:t xml:space="preserve"> از ب</w:t>
      </w:r>
      <w:r w:rsidRPr="00F1119E">
        <w:rPr>
          <w:rFonts w:eastAsia="Times New Roman" w:hint="cs"/>
          <w:rtl/>
          <w:lang w:bidi="fa-IR"/>
        </w:rPr>
        <w:t>یش</w:t>
      </w:r>
      <w:r w:rsidRPr="00F1119E">
        <w:rPr>
          <w:rFonts w:eastAsia="Times New Roman"/>
          <w:rtl/>
          <w:lang w:bidi="fa-IR"/>
        </w:rPr>
        <w:t xml:space="preserve"> از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هفته به کمتر از سه ساعت کاهش </w:t>
      </w:r>
      <w:r w:rsidRPr="00F1119E">
        <w:rPr>
          <w:rFonts w:eastAsia="Times New Roman" w:hint="cs"/>
          <w:rtl/>
          <w:lang w:bidi="fa-IR"/>
        </w:rPr>
        <w:t>یافت</w:t>
      </w:r>
      <w:r w:rsidRPr="00F1119E">
        <w:rPr>
          <w:rFonts w:eastAsia="Times New Roman"/>
          <w:rtl/>
          <w:lang w:bidi="fa-IR"/>
        </w:rPr>
        <w:t>. تار</w:t>
      </w:r>
      <w:r w:rsidRPr="00F1119E">
        <w:rPr>
          <w:rFonts w:eastAsia="Times New Roman" w:hint="cs"/>
          <w:rtl/>
          <w:lang w:bidi="fa-IR"/>
        </w:rPr>
        <w:t>یخچه</w:t>
      </w:r>
      <w:r w:rsidRPr="00F1119E">
        <w:rPr>
          <w:rFonts w:eastAsia="Times New Roman"/>
          <w:rtl/>
          <w:lang w:bidi="fa-IR"/>
        </w:rPr>
        <w:t xml:space="preserve">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د</w:t>
      </w:r>
      <w:r w:rsidRPr="00F1119E">
        <w:rPr>
          <w:rFonts w:eastAsia="Times New Roman" w:hint="cs"/>
          <w:rtl/>
          <w:lang w:bidi="fa-IR"/>
        </w:rPr>
        <w:t>یجیتال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همراه </w:t>
      </w:r>
      <w:r w:rsidRPr="00F1119E">
        <w:rPr>
          <w:rFonts w:eastAsia="Times New Roman"/>
          <w:rtl/>
          <w:lang w:bidi="fa-IR"/>
        </w:rPr>
        <w:t xml:space="preserve">با </w:t>
      </w:r>
      <w:r w:rsidRPr="00F1119E">
        <w:rPr>
          <w:rFonts w:eastAsia="Times New Roman" w:hint="cs"/>
          <w:rtl/>
          <w:lang w:bidi="fa-IR"/>
        </w:rPr>
        <w:t>پیشرفت</w:t>
      </w:r>
      <w:r w:rsidRPr="00F1119E">
        <w:rPr>
          <w:rFonts w:eastAsia="Times New Roman"/>
          <w:rtl/>
          <w:lang w:bidi="fa-IR"/>
        </w:rPr>
        <w:t xml:space="preserve"> کا</w:t>
      </w:r>
      <w:r w:rsidRPr="00F1119E">
        <w:rPr>
          <w:rFonts w:eastAsia="Times New Roman" w:hint="cs"/>
          <w:rtl/>
          <w:lang w:bidi="fa-IR"/>
        </w:rPr>
        <w:t>مپیوتر</w:t>
      </w:r>
      <w:r w:rsidRPr="00F1119E">
        <w:rPr>
          <w:rFonts w:eastAsia="Times New Roman"/>
          <w:rtl/>
          <w:lang w:bidi="fa-IR"/>
        </w:rPr>
        <w:t xml:space="preserve"> بوده است.</w:t>
      </w:r>
      <w:r w:rsidRPr="00F1119E">
        <w:rPr>
          <w:rFonts w:eastAsia="Times New Roman" w:hint="cs"/>
          <w:rtl/>
          <w:lang w:bidi="fa-IR"/>
        </w:rPr>
        <w:t xml:space="preserve"> </w:t>
      </w:r>
      <w:r w:rsidR="00F9153E" w:rsidRPr="00F1119E">
        <w:rPr>
          <w:rFonts w:eastAsia="Times New Roman"/>
          <w:rtl/>
          <w:lang w:bidi="fa-IR"/>
        </w:rPr>
        <w:t>بس</w:t>
      </w:r>
      <w:r w:rsidR="00F9153E" w:rsidRPr="00F1119E">
        <w:rPr>
          <w:rFonts w:eastAsia="Times New Roman" w:hint="cs"/>
          <w:rtl/>
          <w:lang w:bidi="fa-IR"/>
        </w:rPr>
        <w:t>یاری</w:t>
      </w:r>
      <w:r w:rsidR="00F9153E" w:rsidRPr="00F1119E">
        <w:rPr>
          <w:rFonts w:eastAsia="Times New Roman"/>
          <w:rtl/>
          <w:lang w:bidi="fa-IR"/>
        </w:rPr>
        <w:t xml:space="preserve"> از تکن</w:t>
      </w:r>
      <w:r w:rsidR="00F9153E" w:rsidRPr="00F1119E">
        <w:rPr>
          <w:rFonts w:eastAsia="Times New Roman" w:hint="cs"/>
          <w:rtl/>
          <w:lang w:bidi="fa-IR"/>
        </w:rPr>
        <w:t>یک‌های</w:t>
      </w:r>
      <w:r w:rsidR="00F9153E" w:rsidRPr="00F1119E">
        <w:rPr>
          <w:rFonts w:eastAsia="Times New Roman"/>
          <w:rtl/>
          <w:lang w:bidi="fa-IR"/>
        </w:rPr>
        <w:t xml:space="preserve"> پردازش تصو</w:t>
      </w:r>
      <w:r w:rsidR="00F9153E" w:rsidRPr="00F1119E">
        <w:rPr>
          <w:rFonts w:eastAsia="Times New Roman" w:hint="cs"/>
          <w:rtl/>
          <w:lang w:bidi="fa-IR"/>
        </w:rPr>
        <w:t>یر</w:t>
      </w:r>
      <w:r w:rsidR="00F9153E" w:rsidRPr="00F1119E">
        <w:rPr>
          <w:rFonts w:eastAsia="Times New Roman"/>
          <w:rtl/>
          <w:lang w:bidi="fa-IR"/>
        </w:rPr>
        <w:t xml:space="preserve"> د</w:t>
      </w:r>
      <w:r w:rsidR="00F9153E" w:rsidRPr="00F1119E">
        <w:rPr>
          <w:rFonts w:eastAsia="Times New Roman" w:hint="cs"/>
          <w:rtl/>
          <w:lang w:bidi="fa-IR"/>
        </w:rPr>
        <w:t xml:space="preserve">یجیتال </w:t>
      </w:r>
      <w:r w:rsidR="00F9153E" w:rsidRPr="00F1119E">
        <w:rPr>
          <w:rFonts w:eastAsia="Times New Roman"/>
          <w:rtl/>
          <w:lang w:bidi="fa-IR"/>
        </w:rPr>
        <w:t>در دهه</w:t>
      </w:r>
      <w:r w:rsidR="00FC7FE3">
        <w:rPr>
          <w:rFonts w:eastAsia="Times New Roman" w:hint="cs"/>
          <w:rtl/>
          <w:lang w:bidi="fa-IR"/>
        </w:rPr>
        <w:t>‌‌</w:t>
      </w:r>
      <w:r w:rsidR="00F9153E" w:rsidRPr="00F1119E">
        <w:rPr>
          <w:rFonts w:eastAsia="Times New Roman" w:hint="cs"/>
          <w:rtl/>
          <w:lang w:bidi="fa-IR"/>
        </w:rPr>
        <w:t>ی</w:t>
      </w:r>
      <w:r w:rsidR="00F9153E" w:rsidRPr="00F1119E">
        <w:rPr>
          <w:rFonts w:eastAsia="Times New Roman"/>
          <w:rtl/>
          <w:lang w:bidi="fa-IR"/>
        </w:rPr>
        <w:t xml:space="preserve"> ۱۹۶۰، در آزما</w:t>
      </w:r>
      <w:r w:rsidR="00F9153E" w:rsidRPr="00F1119E">
        <w:rPr>
          <w:rFonts w:eastAsia="Times New Roman" w:hint="cs"/>
          <w:rtl/>
          <w:lang w:bidi="fa-IR"/>
        </w:rPr>
        <w:t>یشگاه‌های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/>
          <w:lang w:bidi="fa-IR"/>
        </w:rPr>
        <w:t>Bell</w:t>
      </w:r>
      <w:r w:rsidR="00F9153E" w:rsidRPr="00F1119E">
        <w:rPr>
          <w:rFonts w:eastAsia="Times New Roman"/>
          <w:rtl/>
          <w:lang w:bidi="fa-IR"/>
        </w:rPr>
        <w:t>، آزما</w:t>
      </w:r>
      <w:r w:rsidR="00F9153E" w:rsidRPr="00F1119E">
        <w:rPr>
          <w:rFonts w:eastAsia="Times New Roman" w:hint="cs"/>
          <w:rtl/>
          <w:lang w:bidi="fa-IR"/>
        </w:rPr>
        <w:t>یشگاه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/>
          <w:lang w:bidi="fa-IR"/>
        </w:rPr>
        <w:t>Jet Propulsion</w:t>
      </w:r>
      <w:r w:rsidR="00F9153E" w:rsidRPr="00F1119E">
        <w:rPr>
          <w:rFonts w:eastAsia="Times New Roman"/>
          <w:rtl/>
          <w:lang w:bidi="fa-IR"/>
        </w:rPr>
        <w:t>، موسسه فن‌آور</w:t>
      </w:r>
      <w:r w:rsidR="00F9153E" w:rsidRPr="00F1119E">
        <w:rPr>
          <w:rFonts w:eastAsia="Times New Roman" w:hint="cs"/>
          <w:rtl/>
          <w:lang w:bidi="fa-IR"/>
        </w:rPr>
        <w:t>ی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/>
          <w:lang w:bidi="fa-IR"/>
        </w:rPr>
        <w:t>Massachusetts</w:t>
      </w:r>
      <w:r w:rsidR="00F9153E" w:rsidRPr="00F1119E">
        <w:rPr>
          <w:rFonts w:eastAsia="Times New Roman"/>
          <w:rtl/>
          <w:lang w:bidi="fa-IR"/>
        </w:rPr>
        <w:t xml:space="preserve">، دانشگاه </w:t>
      </w:r>
      <w:r w:rsidR="00F9153E" w:rsidRPr="00F1119E">
        <w:rPr>
          <w:szCs w:val="20"/>
          <w:lang w:bidi="fa-IR"/>
        </w:rPr>
        <w:t>Maryland</w:t>
      </w:r>
      <w:r w:rsidR="00F9153E" w:rsidRPr="00F1119E">
        <w:rPr>
          <w:rFonts w:eastAsia="Times New Roman"/>
          <w:sz w:val="18"/>
          <w:rtl/>
          <w:lang w:bidi="fa-IR"/>
        </w:rPr>
        <w:t xml:space="preserve"> </w:t>
      </w:r>
      <w:r w:rsidR="00F9153E" w:rsidRPr="00F1119E">
        <w:rPr>
          <w:rFonts w:eastAsia="Times New Roman"/>
          <w:rtl/>
          <w:lang w:bidi="fa-IR"/>
        </w:rPr>
        <w:t>و چند مرکز تحق</w:t>
      </w:r>
      <w:r w:rsidR="00F9153E" w:rsidRPr="00F1119E">
        <w:rPr>
          <w:rFonts w:eastAsia="Times New Roman" w:hint="cs"/>
          <w:rtl/>
          <w:lang w:bidi="fa-IR"/>
        </w:rPr>
        <w:t>یقاتی</w:t>
      </w:r>
      <w:r w:rsidR="00F9153E" w:rsidRPr="00F1119E">
        <w:rPr>
          <w:rFonts w:eastAsia="Times New Roman"/>
          <w:rtl/>
          <w:lang w:bidi="fa-IR"/>
        </w:rPr>
        <w:t xml:space="preserve"> د</w:t>
      </w:r>
      <w:r w:rsidR="00F9153E" w:rsidRPr="00F1119E">
        <w:rPr>
          <w:rFonts w:eastAsia="Times New Roman" w:hint="cs"/>
          <w:rtl/>
          <w:lang w:bidi="fa-IR"/>
        </w:rPr>
        <w:t>یگر</w:t>
      </w:r>
      <w:r w:rsidR="00F9153E" w:rsidRPr="00F1119E">
        <w:rPr>
          <w:rFonts w:eastAsia="Times New Roman"/>
          <w:rtl/>
          <w:lang w:bidi="fa-IR"/>
        </w:rPr>
        <w:t xml:space="preserve"> با کاربرد در تصو</w:t>
      </w:r>
      <w:r w:rsidR="00F9153E" w:rsidRPr="00F1119E">
        <w:rPr>
          <w:rFonts w:eastAsia="Times New Roman" w:hint="cs"/>
          <w:rtl/>
          <w:lang w:bidi="fa-IR"/>
        </w:rPr>
        <w:t>یربرداری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E74F6F">
        <w:rPr>
          <w:rFonts w:eastAsia="Times New Roman"/>
          <w:sz w:val="24"/>
          <w:rtl/>
          <w:lang w:bidi="fa-IR"/>
        </w:rPr>
        <w:t>ماهواره‌ا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3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تصو</w:t>
      </w:r>
      <w:r w:rsidR="00F9153E" w:rsidRPr="00E74F6F">
        <w:rPr>
          <w:rFonts w:eastAsia="Times New Roman" w:hint="cs"/>
          <w:sz w:val="24"/>
          <w:rtl/>
          <w:lang w:bidi="fa-IR"/>
        </w:rPr>
        <w:t>یربرداری</w:t>
      </w:r>
      <w:r w:rsidR="00F9153E" w:rsidRPr="00E74F6F">
        <w:rPr>
          <w:rFonts w:eastAsia="Times New Roman"/>
          <w:sz w:val="24"/>
          <w:rtl/>
          <w:lang w:bidi="fa-IR"/>
        </w:rPr>
        <w:t xml:space="preserve"> </w:t>
      </w:r>
      <w:r w:rsidR="00F9153E" w:rsidRPr="00E74F6F">
        <w:rPr>
          <w:rFonts w:eastAsia="Times New Roman"/>
          <w:sz w:val="24"/>
          <w:rtl/>
          <w:lang w:bidi="fa-IR"/>
        </w:rPr>
        <w:lastRenderedPageBreak/>
        <w:t>پزشک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4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</w:t>
      </w:r>
      <w:r w:rsidR="008C186E" w:rsidRPr="00E74F6F">
        <w:rPr>
          <w:rFonts w:eastAsia="Times New Roman"/>
          <w:sz w:val="24"/>
          <w:rtl/>
          <w:lang w:bidi="fa-IR"/>
        </w:rPr>
        <w:t>خدمات تلفن تصو</w:t>
      </w:r>
      <w:r w:rsidR="008C186E" w:rsidRPr="00E74F6F">
        <w:rPr>
          <w:rFonts w:eastAsia="Times New Roman" w:hint="cs"/>
          <w:sz w:val="24"/>
          <w:rtl/>
          <w:lang w:bidi="fa-IR"/>
        </w:rPr>
        <w:t>یری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5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</w:t>
      </w:r>
      <w:r w:rsidR="008C186E" w:rsidRPr="00E74F6F">
        <w:rPr>
          <w:rFonts w:eastAsia="Times New Roman" w:hint="cs"/>
          <w:sz w:val="24"/>
          <w:rtl/>
          <w:lang w:bidi="fa-IR"/>
        </w:rPr>
        <w:t xml:space="preserve">شناسایی </w:t>
      </w:r>
      <w:r w:rsidR="00F9153E" w:rsidRPr="00E74F6F">
        <w:rPr>
          <w:rFonts w:eastAsia="Times New Roman"/>
          <w:sz w:val="24"/>
          <w:rtl/>
          <w:lang w:bidi="fa-IR"/>
        </w:rPr>
        <w:t>شخص</w:t>
      </w:r>
      <w:r w:rsidR="00F9153E" w:rsidRPr="00E74F6F">
        <w:rPr>
          <w:rFonts w:eastAsia="Times New Roman" w:hint="cs"/>
          <w:sz w:val="24"/>
          <w:rtl/>
          <w:lang w:bidi="fa-IR"/>
        </w:rPr>
        <w:t>یت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6"/>
      </w:r>
      <w:r w:rsidR="00F9153E" w:rsidRPr="00E74F6F">
        <w:rPr>
          <w:rFonts w:eastAsia="Times New Roman"/>
          <w:sz w:val="24"/>
          <w:rtl/>
          <w:lang w:bidi="fa-IR"/>
        </w:rPr>
        <w:t xml:space="preserve"> و بهبود عکس</w:t>
      </w:r>
      <w:r w:rsidR="008C186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7"/>
      </w:r>
      <w:r w:rsidR="00F9153E" w:rsidRPr="00E74F6F">
        <w:rPr>
          <w:rFonts w:eastAsia="Times New Roman"/>
          <w:sz w:val="24"/>
          <w:rtl/>
          <w:lang w:bidi="fa-IR"/>
        </w:rPr>
        <w:t xml:space="preserve"> تو</w:t>
      </w:r>
      <w:r w:rsidR="00F9153E" w:rsidRPr="00F1119E">
        <w:rPr>
          <w:rFonts w:eastAsia="Times New Roman"/>
          <w:rtl/>
          <w:lang w:bidi="fa-IR"/>
        </w:rPr>
        <w:t xml:space="preserve">سعه </w:t>
      </w:r>
      <w:r w:rsidR="00F9153E" w:rsidRPr="00F1119E">
        <w:rPr>
          <w:rFonts w:eastAsia="Times New Roman" w:hint="cs"/>
          <w:rtl/>
          <w:lang w:bidi="fa-IR"/>
        </w:rPr>
        <w:t>یافتند</w:t>
      </w:r>
      <w:r w:rsidR="00D476E3" w:rsidRPr="00F1119E">
        <w:rPr>
          <w:rFonts w:eastAsia="Times New Roman" w:hint="cs"/>
          <w:rtl/>
          <w:lang w:bidi="fa-IR"/>
        </w:rPr>
        <w:t xml:space="preserve"> </w:t>
      </w:r>
      <w:r w:rsidR="008A4AE8" w:rsidRPr="00F1119E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Rosenfeld&lt;/Author&gt;&lt;Year&gt;1969&lt;/Year&gt;&lt;RecNum&gt;2&lt;/RecNum&gt;&lt;DisplayText&gt;[2]&lt;/DisplayText&gt;&lt;record&gt;&lt;rec-number&gt;2&lt;/rec-number&gt;&lt;foreign-keys&gt;&lt;key app="EN" db-id="22ppad5fwpz0dre9axrvpfs75r922ft0ptw9" timestamp="1598788171"&gt;2&lt;/key&gt;&lt;/foreign-keys&gt;&lt;ref-type name="Journal Article"&gt;17&lt;/ref-type&gt;&lt;contributors&gt;&lt;authors&gt;&lt;author&gt;Rosenfeld, Azriel&lt;/author&gt;&lt;/authors&gt;&lt;/contributors&gt;&lt;titles&gt;&lt;title&gt;Picture Processing by Computer&lt;/title&gt;&lt;secondary-title&gt;ACM Computing Surveys&lt;/secondary-title</w:instrText>
      </w:r>
      <w:r w:rsidR="00F2036B">
        <w:rPr>
          <w:rFonts w:eastAsia="Times New Roman"/>
          <w:rtl/>
          <w:lang w:bidi="fa-IR"/>
        </w:rPr>
        <w:instrText>&gt;&lt;/</w:instrText>
      </w:r>
      <w:r w:rsidR="00F2036B">
        <w:rPr>
          <w:rFonts w:eastAsia="Times New Roman"/>
          <w:lang w:bidi="fa-IR"/>
        </w:rPr>
        <w:instrText>titles&gt;&lt;periodical&gt;&lt;full-title&gt;ACM Computing Surveys&lt;/full-title&gt;&lt;/periodical&gt;&lt;pages&gt;147-176&lt;/pages&gt;&lt;volume&gt;1&lt;/volume&gt;&lt;number&gt;3&lt;/number&gt;&lt;dates&gt;&lt;year&gt;1969&lt;/year&gt;&lt;/dates&gt;&lt;isbn&gt;0360-0300&lt;/isbn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8A4AE8" w:rsidRPr="00F1119E">
        <w:rPr>
          <w:rFonts w:eastAsia="Times New Roman"/>
          <w:rtl/>
          <w:lang w:bidi="fa-IR"/>
        </w:rPr>
        <w:fldChar w:fldCharType="separate"/>
      </w:r>
      <w:r w:rsidR="006D7B0A" w:rsidRPr="00F1119E">
        <w:rPr>
          <w:rFonts w:eastAsia="Times New Roman"/>
          <w:noProof/>
          <w:rtl/>
          <w:lang w:bidi="fa-IR"/>
        </w:rPr>
        <w:t>[2]</w:t>
      </w:r>
      <w:r w:rsidR="008A4AE8" w:rsidRPr="00F1119E">
        <w:rPr>
          <w:rFonts w:eastAsia="Times New Roman"/>
          <w:rtl/>
          <w:lang w:bidi="fa-IR"/>
        </w:rPr>
        <w:fldChar w:fldCharType="end"/>
      </w:r>
      <w:r w:rsidR="00D476E3" w:rsidRPr="00F1119E">
        <w:rPr>
          <w:rFonts w:eastAsia="Times New Roman" w:hint="cs"/>
          <w:rtl/>
          <w:lang w:bidi="fa-IR"/>
        </w:rPr>
        <w:t>.</w:t>
      </w:r>
      <w:r w:rsidR="00F9153E" w:rsidRPr="00F1119E">
        <w:rPr>
          <w:rtl/>
        </w:rPr>
        <w:t xml:space="preserve"> </w:t>
      </w:r>
      <w:r w:rsidR="00F9153E" w:rsidRPr="00F1119E">
        <w:rPr>
          <w:rFonts w:eastAsia="Times New Roman"/>
          <w:rtl/>
          <w:lang w:bidi="fa-IR"/>
        </w:rPr>
        <w:t>در پردازش تصو</w:t>
      </w:r>
      <w:r w:rsidR="00F9153E" w:rsidRPr="00F1119E">
        <w:rPr>
          <w:rFonts w:eastAsia="Times New Roman" w:hint="cs"/>
          <w:rtl/>
          <w:lang w:bidi="fa-IR"/>
        </w:rPr>
        <w:t>یر،</w:t>
      </w:r>
      <w:r w:rsidR="00F9153E" w:rsidRPr="00F1119E">
        <w:rPr>
          <w:rFonts w:eastAsia="Times New Roman"/>
          <w:rtl/>
          <w:lang w:bidi="fa-IR"/>
        </w:rPr>
        <w:t xml:space="preserve"> ورود</w:t>
      </w:r>
      <w:r w:rsidR="00F9153E" w:rsidRPr="00F1119E">
        <w:rPr>
          <w:rFonts w:eastAsia="Times New Roman" w:hint="cs"/>
          <w:rtl/>
          <w:lang w:bidi="fa-IR"/>
        </w:rPr>
        <w:t>ی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 w:hint="cs"/>
          <w:rtl/>
          <w:lang w:bidi="fa-IR"/>
        </w:rPr>
        <w:t>یک</w:t>
      </w:r>
      <w:r w:rsidR="00F9153E" w:rsidRPr="00F1119E">
        <w:rPr>
          <w:rFonts w:eastAsia="Times New Roman"/>
          <w:rtl/>
          <w:lang w:bidi="fa-IR"/>
        </w:rPr>
        <w:t xml:space="preserve"> تصو</w:t>
      </w:r>
      <w:r w:rsidR="00F9153E" w:rsidRPr="00F1119E">
        <w:rPr>
          <w:rFonts w:eastAsia="Times New Roman" w:hint="cs"/>
          <w:rtl/>
          <w:lang w:bidi="fa-IR"/>
        </w:rPr>
        <w:t>یر</w:t>
      </w:r>
      <w:r w:rsidR="00F9153E" w:rsidRPr="00F1119E">
        <w:rPr>
          <w:rFonts w:eastAsia="Times New Roman"/>
          <w:rtl/>
          <w:lang w:bidi="fa-IR"/>
        </w:rPr>
        <w:t xml:space="preserve"> با ک</w:t>
      </w:r>
      <w:r w:rsidR="00F9153E" w:rsidRPr="00F1119E">
        <w:rPr>
          <w:rFonts w:eastAsia="Times New Roman" w:hint="cs"/>
          <w:rtl/>
          <w:lang w:bidi="fa-IR"/>
        </w:rPr>
        <w:t>یفیت</w:t>
      </w:r>
      <w:r w:rsidR="00F9153E" w:rsidRPr="00F1119E">
        <w:rPr>
          <w:rFonts w:eastAsia="Times New Roman"/>
          <w:rtl/>
          <w:lang w:bidi="fa-IR"/>
        </w:rPr>
        <w:t xml:space="preserve"> پا</w:t>
      </w:r>
      <w:r w:rsidR="00F9153E" w:rsidRPr="00F1119E">
        <w:rPr>
          <w:rFonts w:eastAsia="Times New Roman" w:hint="cs"/>
          <w:rtl/>
          <w:lang w:bidi="fa-IR"/>
        </w:rPr>
        <w:t>یین</w:t>
      </w:r>
      <w:r w:rsidR="00F9153E" w:rsidRPr="00F1119E">
        <w:rPr>
          <w:rFonts w:eastAsia="Times New Roman"/>
          <w:rtl/>
          <w:lang w:bidi="fa-IR"/>
        </w:rPr>
        <w:t xml:space="preserve"> و خروج</w:t>
      </w:r>
      <w:r w:rsidR="00F9153E" w:rsidRPr="00F1119E">
        <w:rPr>
          <w:rFonts w:eastAsia="Times New Roman" w:hint="cs"/>
          <w:rtl/>
          <w:lang w:bidi="fa-IR"/>
        </w:rPr>
        <w:t>ی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 w:hint="cs"/>
          <w:rtl/>
          <w:lang w:bidi="fa-IR"/>
        </w:rPr>
        <w:t>یک</w:t>
      </w:r>
      <w:r w:rsidR="00F9153E" w:rsidRPr="00F1119E">
        <w:rPr>
          <w:rFonts w:eastAsia="Times New Roman"/>
          <w:rtl/>
          <w:lang w:bidi="fa-IR"/>
        </w:rPr>
        <w:t xml:space="preserve"> تصو</w:t>
      </w:r>
      <w:r w:rsidR="00F9153E" w:rsidRPr="00F1119E">
        <w:rPr>
          <w:rFonts w:eastAsia="Times New Roman" w:hint="cs"/>
          <w:rtl/>
          <w:lang w:bidi="fa-IR"/>
        </w:rPr>
        <w:t>یر</w:t>
      </w:r>
      <w:r w:rsidR="00F9153E" w:rsidRPr="00F1119E">
        <w:rPr>
          <w:rFonts w:eastAsia="Times New Roman"/>
          <w:rtl/>
          <w:lang w:bidi="fa-IR"/>
        </w:rPr>
        <w:t xml:space="preserve"> با ک</w:t>
      </w:r>
      <w:r w:rsidR="00F9153E" w:rsidRPr="00F1119E">
        <w:rPr>
          <w:rFonts w:eastAsia="Times New Roman" w:hint="cs"/>
          <w:rtl/>
          <w:lang w:bidi="fa-IR"/>
        </w:rPr>
        <w:t>یفیت</w:t>
      </w:r>
      <w:r w:rsidR="00F9153E" w:rsidRPr="00F1119E">
        <w:rPr>
          <w:rFonts w:eastAsia="Times New Roman"/>
          <w:rtl/>
          <w:lang w:bidi="fa-IR"/>
        </w:rPr>
        <w:t xml:space="preserve"> بهبود </w:t>
      </w:r>
      <w:r w:rsidR="00F9153E" w:rsidRPr="00F1119E">
        <w:rPr>
          <w:rFonts w:eastAsia="Times New Roman" w:hint="cs"/>
          <w:rtl/>
          <w:lang w:bidi="fa-IR"/>
        </w:rPr>
        <w:t>یافته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 w:hint="cs"/>
          <w:rtl/>
          <w:lang w:bidi="fa-IR"/>
        </w:rPr>
        <w:t>می</w:t>
      </w:r>
      <w:r w:rsidR="00FC7FE3">
        <w:rPr>
          <w:rFonts w:eastAsia="Times New Roman" w:hint="cs"/>
          <w:rtl/>
          <w:lang w:bidi="fa-IR"/>
        </w:rPr>
        <w:t>‌‌</w:t>
      </w:r>
      <w:r w:rsidR="00F9153E" w:rsidRPr="00F1119E">
        <w:rPr>
          <w:rFonts w:eastAsia="Times New Roman" w:hint="cs"/>
          <w:rtl/>
          <w:lang w:bidi="fa-IR"/>
        </w:rPr>
        <w:t>باشد</w:t>
      </w:r>
      <w:r w:rsidR="00F9153E" w:rsidRPr="00F1119E">
        <w:rPr>
          <w:rFonts w:eastAsia="Times New Roman"/>
          <w:rtl/>
          <w:lang w:bidi="fa-IR"/>
        </w:rPr>
        <w:t>.</w:t>
      </w:r>
      <w:r w:rsidR="00F9153E" w:rsidRPr="00F1119E">
        <w:rPr>
          <w:rtl/>
        </w:rPr>
        <w:t xml:space="preserve"> </w:t>
      </w:r>
      <w:r w:rsidR="00F9153E" w:rsidRPr="00F1119E">
        <w:rPr>
          <w:rFonts w:eastAsia="Times New Roman"/>
          <w:rtl/>
          <w:lang w:bidi="fa-IR"/>
        </w:rPr>
        <w:t>پردازش</w:t>
      </w:r>
      <w:r w:rsidR="00FC7FE3">
        <w:rPr>
          <w:rFonts w:eastAsia="Times New Roman" w:hint="cs"/>
          <w:rtl/>
          <w:lang w:bidi="fa-IR"/>
        </w:rPr>
        <w:t>‌‌</w:t>
      </w:r>
      <w:r w:rsidR="00F9153E" w:rsidRPr="00F1119E">
        <w:rPr>
          <w:rFonts w:eastAsia="Times New Roman" w:hint="cs"/>
          <w:rtl/>
          <w:lang w:bidi="fa-IR"/>
        </w:rPr>
        <w:t>های</w:t>
      </w:r>
      <w:r w:rsidR="00F9153E" w:rsidRPr="00F1119E">
        <w:rPr>
          <w:rFonts w:eastAsia="Times New Roman"/>
          <w:rtl/>
          <w:lang w:bidi="fa-IR"/>
        </w:rPr>
        <w:t xml:space="preserve"> تصو</w:t>
      </w:r>
      <w:r w:rsidR="00F9153E" w:rsidRPr="00F1119E">
        <w:rPr>
          <w:rFonts w:eastAsia="Times New Roman" w:hint="cs"/>
          <w:rtl/>
          <w:lang w:bidi="fa-IR"/>
        </w:rPr>
        <w:t>یر رایج</w:t>
      </w:r>
      <w:r w:rsidR="00F9153E" w:rsidRPr="00F1119E">
        <w:rPr>
          <w:rFonts w:eastAsia="Times New Roman"/>
          <w:rtl/>
          <w:lang w:bidi="fa-IR"/>
        </w:rPr>
        <w:t xml:space="preserve"> شامل ب</w:t>
      </w:r>
      <w:r w:rsidR="00F9153E" w:rsidRPr="00E74F6F">
        <w:rPr>
          <w:rFonts w:eastAsia="Times New Roman"/>
          <w:sz w:val="24"/>
          <w:rtl/>
          <w:lang w:bidi="fa-IR"/>
        </w:rPr>
        <w:t>هبود تصو</w:t>
      </w:r>
      <w:r w:rsidR="00F9153E" w:rsidRPr="00E74F6F">
        <w:rPr>
          <w:rFonts w:eastAsia="Times New Roman" w:hint="cs"/>
          <w:sz w:val="24"/>
          <w:rtl/>
          <w:lang w:bidi="fa-IR"/>
        </w:rPr>
        <w:t>یر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8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باز</w:t>
      </w:r>
      <w:r w:rsidR="00F9153E" w:rsidRPr="00E74F6F">
        <w:rPr>
          <w:rFonts w:eastAsia="Times New Roman" w:hint="cs"/>
          <w:sz w:val="24"/>
          <w:rtl/>
          <w:lang w:bidi="fa-IR"/>
        </w:rPr>
        <w:t>یابی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19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کدگذار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0"/>
      </w:r>
      <w:r w:rsidR="00F9153E" w:rsidRPr="00E74F6F">
        <w:rPr>
          <w:rFonts w:eastAsia="Times New Roman"/>
          <w:sz w:val="24"/>
          <w:rtl/>
          <w:lang w:bidi="fa-IR"/>
        </w:rPr>
        <w:t xml:space="preserve"> و فشرده‌ساز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1"/>
      </w:r>
      <w:r w:rsidR="00F9153E" w:rsidRPr="00E74F6F">
        <w:rPr>
          <w:rFonts w:eastAsia="Times New Roman"/>
          <w:sz w:val="24"/>
          <w:rtl/>
          <w:lang w:bidi="fa-IR"/>
        </w:rPr>
        <w:t xml:space="preserve"> است.</w:t>
      </w:r>
      <w:r w:rsidR="00F9153E" w:rsidRPr="00E74F6F">
        <w:rPr>
          <w:sz w:val="24"/>
          <w:rtl/>
        </w:rPr>
        <w:t xml:space="preserve"> </w:t>
      </w:r>
      <w:r w:rsidR="00F9153E" w:rsidRPr="00E74F6F">
        <w:rPr>
          <w:rFonts w:eastAsia="Times New Roman"/>
          <w:sz w:val="24"/>
          <w:rtl/>
          <w:lang w:bidi="fa-IR"/>
        </w:rPr>
        <w:t>اول</w:t>
      </w:r>
      <w:r w:rsidR="00F9153E" w:rsidRPr="00E74F6F">
        <w:rPr>
          <w:rFonts w:eastAsia="Times New Roman" w:hint="cs"/>
          <w:sz w:val="24"/>
          <w:rtl/>
          <w:lang w:bidi="fa-IR"/>
        </w:rPr>
        <w:t>ین</w:t>
      </w:r>
      <w:r w:rsidR="00F9153E" w:rsidRPr="00E74F6F">
        <w:rPr>
          <w:rFonts w:eastAsia="Times New Roman"/>
          <w:sz w:val="24"/>
          <w:rtl/>
          <w:lang w:bidi="fa-IR"/>
        </w:rPr>
        <w:t xml:space="preserve"> کاربرد موفق </w:t>
      </w:r>
      <w:r w:rsidR="00F50EB0" w:rsidRPr="00E74F6F">
        <w:rPr>
          <w:rFonts w:eastAsia="Times New Roman"/>
          <w:sz w:val="24"/>
          <w:rtl/>
          <w:lang w:bidi="fa-IR"/>
        </w:rPr>
        <w:t>پردازش تصو</w:t>
      </w:r>
      <w:r w:rsidR="00F50EB0" w:rsidRPr="00E74F6F">
        <w:rPr>
          <w:rFonts w:eastAsia="Times New Roman" w:hint="cs"/>
          <w:sz w:val="24"/>
          <w:rtl/>
          <w:lang w:bidi="fa-IR"/>
        </w:rPr>
        <w:t>یر</w:t>
      </w:r>
      <w:r w:rsidR="00F50EB0" w:rsidRPr="00E74F6F">
        <w:rPr>
          <w:rFonts w:eastAsia="Times New Roman"/>
          <w:sz w:val="24"/>
          <w:rtl/>
          <w:lang w:bidi="fa-IR"/>
        </w:rPr>
        <w:t xml:space="preserve"> د</w:t>
      </w:r>
      <w:r w:rsidR="00F50EB0" w:rsidRPr="00E74F6F">
        <w:rPr>
          <w:rFonts w:eastAsia="Times New Roman" w:hint="cs"/>
          <w:sz w:val="24"/>
          <w:rtl/>
          <w:lang w:bidi="fa-IR"/>
        </w:rPr>
        <w:t>یج</w:t>
      </w:r>
      <w:r w:rsidR="00F50EB0" w:rsidRPr="00F1119E">
        <w:rPr>
          <w:rFonts w:eastAsia="Times New Roman" w:hint="cs"/>
          <w:rtl/>
          <w:lang w:bidi="fa-IR"/>
        </w:rPr>
        <w:t>یتال</w:t>
      </w:r>
      <w:r w:rsidR="00F50EB0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/>
          <w:rtl/>
          <w:lang w:bidi="fa-IR"/>
        </w:rPr>
        <w:t>آزما</w:t>
      </w:r>
      <w:r w:rsidR="00F9153E" w:rsidRPr="00F1119E">
        <w:rPr>
          <w:rFonts w:eastAsia="Times New Roman" w:hint="cs"/>
          <w:rtl/>
          <w:lang w:bidi="fa-IR"/>
        </w:rPr>
        <w:t>یشگاه</w:t>
      </w:r>
      <w:r w:rsidR="00F9153E" w:rsidRPr="00F1119E">
        <w:rPr>
          <w:rFonts w:eastAsia="Times New Roman"/>
          <w:rtl/>
          <w:lang w:bidi="fa-IR"/>
        </w:rPr>
        <w:t xml:space="preserve"> </w:t>
      </w:r>
      <w:r w:rsidR="00F9153E" w:rsidRPr="00F1119E">
        <w:rPr>
          <w:rFonts w:eastAsia="Times New Roman"/>
          <w:lang w:bidi="fa-IR"/>
        </w:rPr>
        <w:t>Jet Propulsion</w:t>
      </w:r>
      <w:r w:rsidR="00F9153E" w:rsidRPr="00F1119E">
        <w:rPr>
          <w:rFonts w:eastAsia="Times New Roman"/>
          <w:rtl/>
          <w:lang w:bidi="fa-IR"/>
        </w:rPr>
        <w:t xml:space="preserve"> آمر</w:t>
      </w:r>
      <w:r w:rsidR="00F9153E" w:rsidRPr="00F1119E">
        <w:rPr>
          <w:rFonts w:eastAsia="Times New Roman" w:hint="cs"/>
          <w:rtl/>
          <w:lang w:bidi="fa-IR"/>
        </w:rPr>
        <w:t>یکا</w:t>
      </w:r>
      <w:r w:rsidR="00F9153E" w:rsidRPr="00F1119E">
        <w:rPr>
          <w:rFonts w:eastAsia="Times New Roman"/>
          <w:rtl/>
          <w:lang w:bidi="fa-IR"/>
        </w:rPr>
        <w:t xml:space="preserve"> (‏</w:t>
      </w:r>
      <w:r w:rsidR="00F9153E" w:rsidRPr="00F1119E">
        <w:rPr>
          <w:rFonts w:eastAsia="Times New Roman"/>
          <w:lang w:bidi="fa-IR"/>
        </w:rPr>
        <w:t>JPL</w:t>
      </w:r>
      <w:r w:rsidR="00F9153E" w:rsidRPr="00F1119E">
        <w:rPr>
          <w:rFonts w:eastAsia="Times New Roman"/>
          <w:rtl/>
          <w:lang w:bidi="fa-IR"/>
        </w:rPr>
        <w:t>)‏</w:t>
      </w:r>
      <w:r w:rsidR="00F9153E" w:rsidRPr="00F1119E">
        <w:rPr>
          <w:rFonts w:eastAsia="Times New Roman" w:hint="cs"/>
          <w:rtl/>
          <w:lang w:bidi="fa-IR"/>
        </w:rPr>
        <w:t xml:space="preserve"> </w:t>
      </w:r>
      <w:r w:rsidR="00F9153E" w:rsidRPr="00F1119E">
        <w:rPr>
          <w:rFonts w:eastAsia="Times New Roman"/>
          <w:rtl/>
          <w:lang w:bidi="fa-IR"/>
        </w:rPr>
        <w:t>بود.</w:t>
      </w:r>
      <w:r w:rsidR="00F9153E" w:rsidRPr="00F1119E">
        <w:rPr>
          <w:rtl/>
        </w:rPr>
        <w:t xml:space="preserve"> </w:t>
      </w:r>
      <w:r w:rsidR="00F9153E" w:rsidRPr="00F1119E">
        <w:rPr>
          <w:rFonts w:eastAsia="Times New Roman"/>
          <w:rtl/>
          <w:lang w:bidi="fa-IR"/>
        </w:rPr>
        <w:t>آن‌ها از تکن</w:t>
      </w:r>
      <w:r w:rsidR="00F9153E" w:rsidRPr="00F1119E">
        <w:rPr>
          <w:rFonts w:eastAsia="Times New Roman" w:hint="cs"/>
          <w:rtl/>
          <w:lang w:bidi="fa-IR"/>
        </w:rPr>
        <w:t>یک‌های</w:t>
      </w:r>
      <w:r w:rsidR="00F9153E" w:rsidRPr="00F1119E">
        <w:rPr>
          <w:rFonts w:eastAsia="Times New Roman"/>
          <w:rtl/>
          <w:lang w:bidi="fa-IR"/>
        </w:rPr>
        <w:t xml:space="preserve"> پردازش تصو</w:t>
      </w:r>
      <w:r w:rsidR="00F9153E" w:rsidRPr="00F1119E">
        <w:rPr>
          <w:rFonts w:eastAsia="Times New Roman" w:hint="cs"/>
          <w:rtl/>
          <w:lang w:bidi="fa-IR"/>
        </w:rPr>
        <w:t>یر</w:t>
      </w:r>
      <w:r w:rsidR="00F9153E" w:rsidRPr="00F1119E">
        <w:rPr>
          <w:rFonts w:eastAsia="Times New Roman"/>
          <w:rtl/>
          <w:lang w:bidi="fa-IR"/>
        </w:rPr>
        <w:t xml:space="preserve"> مانند اصلاح </w:t>
      </w:r>
      <w:r w:rsidR="00F9153E" w:rsidRPr="00E74F6F">
        <w:rPr>
          <w:rFonts w:eastAsia="Times New Roman"/>
          <w:sz w:val="24"/>
          <w:rtl/>
          <w:lang w:bidi="fa-IR"/>
        </w:rPr>
        <w:t>هندس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A678C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2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تغ</w:t>
      </w:r>
      <w:r w:rsidR="00F9153E" w:rsidRPr="00E74F6F">
        <w:rPr>
          <w:rFonts w:eastAsia="Times New Roman" w:hint="cs"/>
          <w:sz w:val="24"/>
          <w:rtl/>
          <w:lang w:bidi="fa-IR"/>
        </w:rPr>
        <w:t>ییر</w:t>
      </w:r>
      <w:r w:rsidR="00F9153E" w:rsidRPr="00E74F6F">
        <w:rPr>
          <w:rFonts w:eastAsia="Times New Roman"/>
          <w:sz w:val="24"/>
          <w:rtl/>
          <w:lang w:bidi="fa-IR"/>
        </w:rPr>
        <w:t xml:space="preserve"> درجه‌بند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A678C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3"/>
      </w:r>
      <w:r w:rsidR="00F9153E" w:rsidRPr="00E74F6F">
        <w:rPr>
          <w:rFonts w:eastAsia="Times New Roman" w:hint="cs"/>
          <w:sz w:val="24"/>
          <w:rtl/>
          <w:lang w:bidi="fa-IR"/>
        </w:rPr>
        <w:t>،</w:t>
      </w:r>
      <w:r w:rsidR="00F9153E" w:rsidRPr="00E74F6F">
        <w:rPr>
          <w:rFonts w:eastAsia="Times New Roman"/>
          <w:sz w:val="24"/>
          <w:rtl/>
          <w:lang w:bidi="fa-IR"/>
        </w:rPr>
        <w:t xml:space="preserve"> حذف نو</w:t>
      </w:r>
      <w:r w:rsidR="00F9153E" w:rsidRPr="00E74F6F">
        <w:rPr>
          <w:rFonts w:eastAsia="Times New Roman" w:hint="cs"/>
          <w:sz w:val="24"/>
          <w:rtl/>
          <w:lang w:bidi="fa-IR"/>
        </w:rPr>
        <w:t>یز</w:t>
      </w:r>
      <w:r w:rsidR="00A678C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4"/>
      </w:r>
      <w:r w:rsidR="00F9153E" w:rsidRPr="00E74F6F">
        <w:rPr>
          <w:rFonts w:eastAsia="Times New Roman"/>
          <w:sz w:val="24"/>
          <w:rtl/>
          <w:lang w:bidi="fa-IR"/>
        </w:rPr>
        <w:t xml:space="preserve"> و غ</w:t>
      </w:r>
      <w:r w:rsidR="00F9153E" w:rsidRPr="00E74F6F">
        <w:rPr>
          <w:rFonts w:eastAsia="Times New Roman" w:hint="cs"/>
          <w:sz w:val="24"/>
          <w:rtl/>
          <w:lang w:bidi="fa-IR"/>
        </w:rPr>
        <w:t>یره</w:t>
      </w:r>
      <w:r w:rsidR="00F9153E" w:rsidRPr="00E74F6F">
        <w:rPr>
          <w:rFonts w:eastAsia="Times New Roman"/>
          <w:sz w:val="24"/>
          <w:rtl/>
          <w:lang w:bidi="fa-IR"/>
        </w:rPr>
        <w:t xml:space="preserve"> بر رو</w:t>
      </w:r>
      <w:r w:rsidR="00F9153E" w:rsidRPr="00E74F6F">
        <w:rPr>
          <w:rFonts w:eastAsia="Times New Roman" w:hint="cs"/>
          <w:sz w:val="24"/>
          <w:rtl/>
          <w:lang w:bidi="fa-IR"/>
        </w:rPr>
        <w:t>ی</w:t>
      </w:r>
      <w:r w:rsidR="00F9153E" w:rsidRPr="00E74F6F">
        <w:rPr>
          <w:rFonts w:eastAsia="Times New Roman"/>
          <w:sz w:val="24"/>
          <w:rtl/>
          <w:lang w:bidi="fa-IR"/>
        </w:rPr>
        <w:t xml:space="preserve"> هزاران عکس </w:t>
      </w:r>
      <w:r w:rsidR="00412C0E" w:rsidRPr="00E74F6F">
        <w:rPr>
          <w:rFonts w:eastAsia="Times New Roman" w:hint="cs"/>
          <w:sz w:val="24"/>
          <w:rtl/>
          <w:lang w:bidi="fa-IR"/>
        </w:rPr>
        <w:t>ماه</w:t>
      </w:r>
      <w:r w:rsidR="00F9153E" w:rsidRPr="00E74F6F">
        <w:rPr>
          <w:rFonts w:eastAsia="Times New Roman"/>
          <w:sz w:val="24"/>
          <w:rtl/>
          <w:lang w:bidi="fa-IR"/>
        </w:rPr>
        <w:t xml:space="preserve"> ارسال‌</w:t>
      </w:r>
      <w:r w:rsidR="00F50EB0" w:rsidRPr="00E74F6F">
        <w:rPr>
          <w:rFonts w:eastAsia="Times New Roman" w:hint="cs"/>
          <w:sz w:val="24"/>
          <w:rtl/>
          <w:lang w:bidi="fa-IR"/>
        </w:rPr>
        <w:t xml:space="preserve"> </w:t>
      </w:r>
      <w:r w:rsidR="00F9153E" w:rsidRPr="00E74F6F">
        <w:rPr>
          <w:rFonts w:eastAsia="Times New Roman"/>
          <w:sz w:val="24"/>
          <w:rtl/>
          <w:lang w:bidi="fa-IR"/>
        </w:rPr>
        <w:t>شده توسط رنجر ۷ در سال ۱۹۶۴، با در نظر گرفتن موقع</w:t>
      </w:r>
      <w:r w:rsidR="00F9153E" w:rsidRPr="00E74F6F">
        <w:rPr>
          <w:rFonts w:eastAsia="Times New Roman" w:hint="cs"/>
          <w:sz w:val="24"/>
          <w:rtl/>
          <w:lang w:bidi="fa-IR"/>
        </w:rPr>
        <w:t>یت</w:t>
      </w:r>
      <w:r w:rsidR="00F9153E" w:rsidRPr="00E74F6F">
        <w:rPr>
          <w:rFonts w:eastAsia="Times New Roman"/>
          <w:sz w:val="24"/>
          <w:rtl/>
          <w:lang w:bidi="fa-IR"/>
        </w:rPr>
        <w:t xml:space="preserve"> خورش</w:t>
      </w:r>
      <w:r w:rsidR="00F9153E" w:rsidRPr="00E74F6F">
        <w:rPr>
          <w:rFonts w:eastAsia="Times New Roman" w:hint="cs"/>
          <w:sz w:val="24"/>
          <w:rtl/>
          <w:lang w:bidi="fa-IR"/>
        </w:rPr>
        <w:t>ید</w:t>
      </w:r>
      <w:r w:rsidR="00F9153E" w:rsidRPr="00E74F6F">
        <w:rPr>
          <w:rFonts w:eastAsia="Times New Roman"/>
          <w:sz w:val="24"/>
          <w:rtl/>
          <w:lang w:bidi="fa-IR"/>
        </w:rPr>
        <w:t xml:space="preserve"> و مح</w:t>
      </w:r>
      <w:r w:rsidR="00F9153E" w:rsidRPr="00E74F6F">
        <w:rPr>
          <w:rFonts w:eastAsia="Times New Roman" w:hint="cs"/>
          <w:sz w:val="24"/>
          <w:rtl/>
          <w:lang w:bidi="fa-IR"/>
        </w:rPr>
        <w:t>یط</w:t>
      </w:r>
      <w:r w:rsidR="00F9153E" w:rsidRPr="00E74F6F">
        <w:rPr>
          <w:rFonts w:eastAsia="Times New Roman"/>
          <w:sz w:val="24"/>
          <w:rtl/>
          <w:lang w:bidi="fa-IR"/>
        </w:rPr>
        <w:t xml:space="preserve"> ماه استفاده کردند.</w:t>
      </w:r>
      <w:r w:rsidR="00412C0E" w:rsidRPr="00E74F6F">
        <w:rPr>
          <w:sz w:val="24"/>
          <w:rtl/>
        </w:rPr>
        <w:t xml:space="preserve"> </w:t>
      </w:r>
      <w:r w:rsidR="00412C0E" w:rsidRPr="00E74F6F">
        <w:rPr>
          <w:rFonts w:eastAsia="Times New Roman"/>
          <w:sz w:val="24"/>
          <w:rtl/>
          <w:lang w:bidi="fa-IR"/>
        </w:rPr>
        <w:t>تاث</w:t>
      </w:r>
      <w:r w:rsidR="00412C0E" w:rsidRPr="00E74F6F">
        <w:rPr>
          <w:rFonts w:eastAsia="Times New Roman" w:hint="cs"/>
          <w:sz w:val="24"/>
          <w:rtl/>
          <w:lang w:bidi="fa-IR"/>
        </w:rPr>
        <w:t>یر</w:t>
      </w:r>
      <w:r w:rsidR="00412C0E" w:rsidRPr="00E74F6F">
        <w:rPr>
          <w:rFonts w:eastAsia="Times New Roman"/>
          <w:sz w:val="24"/>
          <w:rtl/>
          <w:lang w:bidi="fa-IR"/>
        </w:rPr>
        <w:t xml:space="preserve"> نگاشت موفق نقش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="00F50EB0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سطح ماه توسط کامپ</w:t>
      </w:r>
      <w:r w:rsidR="00412C0E" w:rsidRPr="00E74F6F">
        <w:rPr>
          <w:rFonts w:eastAsia="Times New Roman" w:hint="cs"/>
          <w:sz w:val="24"/>
          <w:rtl/>
          <w:lang w:bidi="fa-IR"/>
        </w:rPr>
        <w:t>یوتر</w:t>
      </w:r>
      <w:r w:rsidR="00412C0E" w:rsidRPr="00E74F6F">
        <w:rPr>
          <w:rFonts w:eastAsia="Times New Roman"/>
          <w:sz w:val="24"/>
          <w:rtl/>
          <w:lang w:bidi="fa-IR"/>
        </w:rPr>
        <w:t xml:space="preserve"> </w:t>
      </w:r>
      <w:r w:rsidR="00412C0E" w:rsidRPr="00E74F6F">
        <w:rPr>
          <w:rFonts w:eastAsia="Times New Roman" w:hint="cs"/>
          <w:sz w:val="24"/>
          <w:rtl/>
          <w:lang w:bidi="fa-IR"/>
        </w:rPr>
        <w:t>یک</w:t>
      </w:r>
      <w:r w:rsidR="00412C0E" w:rsidRPr="00E74F6F">
        <w:rPr>
          <w:rFonts w:eastAsia="Times New Roman"/>
          <w:sz w:val="24"/>
          <w:rtl/>
          <w:lang w:bidi="fa-IR"/>
        </w:rPr>
        <w:t xml:space="preserve"> موفق</w:t>
      </w:r>
      <w:r w:rsidR="00412C0E" w:rsidRPr="00E74F6F">
        <w:rPr>
          <w:rFonts w:eastAsia="Times New Roman" w:hint="cs"/>
          <w:sz w:val="24"/>
          <w:rtl/>
          <w:lang w:bidi="fa-IR"/>
        </w:rPr>
        <w:t>یت</w:t>
      </w:r>
      <w:r w:rsidR="00412C0E" w:rsidRPr="00E74F6F">
        <w:rPr>
          <w:rFonts w:eastAsia="Times New Roman"/>
          <w:sz w:val="24"/>
          <w:rtl/>
          <w:lang w:bidi="fa-IR"/>
        </w:rPr>
        <w:t xml:space="preserve"> بزرگ بوده‌</w:t>
      </w:r>
      <w:r w:rsidR="00412C0E" w:rsidRPr="00E74F6F">
        <w:rPr>
          <w:rFonts w:eastAsia="Times New Roman" w:hint="cs"/>
          <w:sz w:val="24"/>
          <w:rtl/>
          <w:lang w:bidi="fa-IR"/>
        </w:rPr>
        <w:t xml:space="preserve"> </w:t>
      </w:r>
      <w:r w:rsidR="00412C0E" w:rsidRPr="00E74F6F">
        <w:rPr>
          <w:rFonts w:eastAsia="Times New Roman"/>
          <w:sz w:val="24"/>
          <w:rtl/>
          <w:lang w:bidi="fa-IR"/>
        </w:rPr>
        <w:t>است.</w:t>
      </w:r>
      <w:r w:rsidR="00412C0E" w:rsidRPr="00E74F6F">
        <w:rPr>
          <w:sz w:val="24"/>
          <w:rtl/>
        </w:rPr>
        <w:t xml:space="preserve"> </w:t>
      </w:r>
      <w:r w:rsidR="00412C0E" w:rsidRPr="00E74F6F">
        <w:rPr>
          <w:rFonts w:eastAsia="Times New Roman"/>
          <w:sz w:val="24"/>
          <w:rtl/>
          <w:lang w:bidi="fa-IR"/>
        </w:rPr>
        <w:t>بعدها پردازش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="002233B2">
        <w:rPr>
          <w:rFonts w:eastAsia="Times New Roman" w:hint="cs"/>
          <w:sz w:val="24"/>
          <w:rtl/>
          <w:lang w:bidi="fa-IR"/>
        </w:rPr>
        <w:t>های</w:t>
      </w:r>
      <w:r w:rsidR="00412C0E" w:rsidRPr="00E74F6F">
        <w:rPr>
          <w:rFonts w:eastAsia="Times New Roman"/>
          <w:sz w:val="24"/>
          <w:rtl/>
          <w:lang w:bidi="fa-IR"/>
        </w:rPr>
        <w:t xml:space="preserve"> تصو</w:t>
      </w:r>
      <w:r w:rsidR="00412C0E" w:rsidRPr="00E74F6F">
        <w:rPr>
          <w:rFonts w:eastAsia="Times New Roman" w:hint="cs"/>
          <w:sz w:val="24"/>
          <w:rtl/>
          <w:lang w:bidi="fa-IR"/>
        </w:rPr>
        <w:t>یر</w:t>
      </w:r>
      <w:r w:rsidR="00412C0E" w:rsidRPr="00E74F6F">
        <w:rPr>
          <w:rFonts w:eastAsia="Times New Roman"/>
          <w:sz w:val="24"/>
          <w:rtl/>
          <w:lang w:bidi="fa-IR"/>
        </w:rPr>
        <w:t xml:space="preserve"> پ</w:t>
      </w:r>
      <w:r w:rsidR="00412C0E" w:rsidRPr="00E74F6F">
        <w:rPr>
          <w:rFonts w:eastAsia="Times New Roman" w:hint="cs"/>
          <w:sz w:val="24"/>
          <w:rtl/>
          <w:lang w:bidi="fa-IR"/>
        </w:rPr>
        <w:t>یچیده</w:t>
      </w:r>
      <w:r w:rsidR="00412C0E" w:rsidRPr="00E74F6F">
        <w:rPr>
          <w:rFonts w:eastAsia="Times New Roman"/>
          <w:sz w:val="24"/>
          <w:rtl/>
          <w:lang w:bidi="fa-IR"/>
        </w:rPr>
        <w:t xml:space="preserve"> تر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بر رو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تقر</w:t>
      </w:r>
      <w:r w:rsidR="00412C0E" w:rsidRPr="00E74F6F">
        <w:rPr>
          <w:rFonts w:eastAsia="Times New Roman" w:hint="cs"/>
          <w:sz w:val="24"/>
          <w:rtl/>
          <w:lang w:bidi="fa-IR"/>
        </w:rPr>
        <w:t>یبا</w:t>
      </w:r>
      <w:r w:rsidR="00412C0E" w:rsidRPr="00E74F6F">
        <w:rPr>
          <w:rFonts w:eastAsia="Times New Roman"/>
          <w:sz w:val="24"/>
          <w:rtl/>
          <w:lang w:bidi="fa-IR"/>
        </w:rPr>
        <w:t xml:space="preserve"> </w:t>
      </w:r>
      <w:r w:rsidR="00412C0E" w:rsidRPr="00E74F6F">
        <w:rPr>
          <w:rFonts w:eastAsia="Times New Roman" w:hint="cs"/>
          <w:sz w:val="24"/>
          <w:rtl/>
          <w:lang w:bidi="fa-IR"/>
        </w:rPr>
        <w:t>صد</w:t>
      </w:r>
      <w:r w:rsidR="00412C0E" w:rsidRPr="00E74F6F">
        <w:rPr>
          <w:rFonts w:eastAsia="Times New Roman"/>
          <w:sz w:val="24"/>
          <w:rtl/>
          <w:lang w:bidi="fa-IR"/>
        </w:rPr>
        <w:t xml:space="preserve"> هزار عکس ارسال‌</w:t>
      </w:r>
      <w:r w:rsidR="00F50EB0" w:rsidRPr="00E74F6F">
        <w:rPr>
          <w:rFonts w:eastAsia="Times New Roman" w:hint="cs"/>
          <w:sz w:val="24"/>
          <w:rtl/>
          <w:lang w:bidi="fa-IR"/>
        </w:rPr>
        <w:t xml:space="preserve"> </w:t>
      </w:r>
      <w:r w:rsidR="00412C0E" w:rsidRPr="00E74F6F">
        <w:rPr>
          <w:rFonts w:eastAsia="Times New Roman"/>
          <w:sz w:val="24"/>
          <w:rtl/>
          <w:lang w:bidi="fa-IR"/>
        </w:rPr>
        <w:t>شده توسط سف</w:t>
      </w:r>
      <w:r w:rsidR="00412C0E" w:rsidRPr="00E74F6F">
        <w:rPr>
          <w:rFonts w:eastAsia="Times New Roman" w:hint="cs"/>
          <w:sz w:val="24"/>
          <w:rtl/>
          <w:lang w:bidi="fa-IR"/>
        </w:rPr>
        <w:t>ین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فضا</w:t>
      </w:r>
      <w:r w:rsidR="00412C0E" w:rsidRPr="00E74F6F">
        <w:rPr>
          <w:rFonts w:eastAsia="Times New Roman" w:hint="cs"/>
          <w:sz w:val="24"/>
          <w:rtl/>
          <w:lang w:bidi="fa-IR"/>
        </w:rPr>
        <w:t>یی</w:t>
      </w:r>
      <w:r w:rsidR="00412C0E" w:rsidRPr="00E74F6F">
        <w:rPr>
          <w:rFonts w:eastAsia="Times New Roman"/>
          <w:sz w:val="24"/>
          <w:rtl/>
          <w:lang w:bidi="fa-IR"/>
        </w:rPr>
        <w:t xml:space="preserve"> انجام شد</w:t>
      </w:r>
      <w:r w:rsidR="00F50EB0" w:rsidRPr="00E74F6F">
        <w:rPr>
          <w:rFonts w:eastAsia="Times New Roman" w:hint="cs"/>
          <w:sz w:val="24"/>
          <w:rtl/>
          <w:lang w:bidi="fa-IR"/>
        </w:rPr>
        <w:t>،</w:t>
      </w:r>
      <w:r w:rsidR="00412C0E" w:rsidRPr="00E74F6F">
        <w:rPr>
          <w:rFonts w:eastAsia="Times New Roman"/>
          <w:sz w:val="24"/>
          <w:rtl/>
          <w:lang w:bidi="fa-IR"/>
        </w:rPr>
        <w:t xml:space="preserve"> به طور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که نقشه توپوگراف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5"/>
      </w:r>
      <w:r w:rsidR="00412C0E" w:rsidRPr="00E74F6F">
        <w:rPr>
          <w:rFonts w:eastAsia="Times New Roman" w:hint="cs"/>
          <w:sz w:val="24"/>
          <w:rtl/>
          <w:lang w:bidi="fa-IR"/>
        </w:rPr>
        <w:t>،</w:t>
      </w:r>
      <w:r w:rsidR="00412C0E" w:rsidRPr="00E74F6F">
        <w:rPr>
          <w:rFonts w:eastAsia="Times New Roman"/>
          <w:sz w:val="24"/>
          <w:rtl/>
          <w:lang w:bidi="fa-IR"/>
        </w:rPr>
        <w:t xml:space="preserve"> نقشه رنگ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6"/>
      </w:r>
      <w:r w:rsidR="00412C0E" w:rsidRPr="00E74F6F">
        <w:rPr>
          <w:rFonts w:eastAsia="Times New Roman"/>
          <w:sz w:val="24"/>
          <w:rtl/>
          <w:lang w:bidi="fa-IR"/>
        </w:rPr>
        <w:t xml:space="preserve"> و موزا</w:t>
      </w:r>
      <w:r w:rsidR="00412C0E" w:rsidRPr="00E74F6F">
        <w:rPr>
          <w:rFonts w:eastAsia="Times New Roman" w:hint="cs"/>
          <w:sz w:val="24"/>
          <w:rtl/>
          <w:lang w:bidi="fa-IR"/>
        </w:rPr>
        <w:t>ییک</w:t>
      </w:r>
      <w:r w:rsidR="007A2C4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7"/>
      </w:r>
      <w:r w:rsidR="00412C0E" w:rsidRPr="00E74F6F">
        <w:rPr>
          <w:rFonts w:eastAsia="Times New Roman"/>
          <w:sz w:val="24"/>
          <w:rtl/>
          <w:lang w:bidi="fa-IR"/>
        </w:rPr>
        <w:t xml:space="preserve"> </w:t>
      </w:r>
      <w:r w:rsidR="004E1DA2" w:rsidRPr="00E74F6F">
        <w:rPr>
          <w:rFonts w:eastAsia="Times New Roman" w:hint="cs"/>
          <w:sz w:val="24"/>
          <w:rtl/>
          <w:lang w:bidi="fa-IR"/>
        </w:rPr>
        <w:t xml:space="preserve">ماه </w:t>
      </w:r>
      <w:r w:rsidR="00412C0E" w:rsidRPr="00E74F6F">
        <w:rPr>
          <w:rFonts w:eastAsia="Times New Roman"/>
          <w:sz w:val="24"/>
          <w:rtl/>
          <w:lang w:bidi="fa-IR"/>
        </w:rPr>
        <w:t>به دست آمد، که به نتا</w:t>
      </w:r>
      <w:r w:rsidR="00412C0E" w:rsidRPr="00E74F6F">
        <w:rPr>
          <w:rFonts w:eastAsia="Times New Roman" w:hint="cs"/>
          <w:sz w:val="24"/>
          <w:rtl/>
          <w:lang w:bidi="fa-IR"/>
        </w:rPr>
        <w:t>یج</w:t>
      </w:r>
      <w:r w:rsidR="00412C0E" w:rsidRPr="00E74F6F">
        <w:rPr>
          <w:rFonts w:eastAsia="Times New Roman"/>
          <w:sz w:val="24"/>
          <w:rtl/>
          <w:lang w:bidi="fa-IR"/>
        </w:rPr>
        <w:t xml:space="preserve"> فوق‌العاده‌ا</w:t>
      </w:r>
      <w:r w:rsidR="00412C0E" w:rsidRPr="00E74F6F">
        <w:rPr>
          <w:rFonts w:eastAsia="Times New Roman" w:hint="cs"/>
          <w:sz w:val="24"/>
          <w:rtl/>
          <w:lang w:bidi="fa-IR"/>
        </w:rPr>
        <w:t>ی</w:t>
      </w:r>
      <w:r w:rsidR="00412C0E" w:rsidRPr="00E74F6F">
        <w:rPr>
          <w:rFonts w:eastAsia="Times New Roman"/>
          <w:sz w:val="24"/>
          <w:rtl/>
          <w:lang w:bidi="fa-IR"/>
        </w:rPr>
        <w:t xml:space="preserve"> رس</w:t>
      </w:r>
      <w:r w:rsidR="00412C0E" w:rsidRPr="00E74F6F">
        <w:rPr>
          <w:rFonts w:eastAsia="Times New Roman" w:hint="cs"/>
          <w:sz w:val="24"/>
          <w:rtl/>
          <w:lang w:bidi="fa-IR"/>
        </w:rPr>
        <w:t>ید</w:t>
      </w:r>
      <w:r w:rsidR="00412C0E" w:rsidRPr="00E74F6F">
        <w:rPr>
          <w:rFonts w:eastAsia="Times New Roman"/>
          <w:sz w:val="24"/>
          <w:rtl/>
          <w:lang w:bidi="fa-IR"/>
        </w:rPr>
        <w:t xml:space="preserve"> و</w:t>
      </w:r>
      <w:r w:rsidR="00412C0E" w:rsidRPr="00F1119E">
        <w:rPr>
          <w:rFonts w:eastAsia="Times New Roman"/>
          <w:rtl/>
          <w:lang w:bidi="fa-IR"/>
        </w:rPr>
        <w:t xml:space="preserve"> پا</w:t>
      </w:r>
      <w:r w:rsidR="00412C0E" w:rsidRPr="00F1119E">
        <w:rPr>
          <w:rFonts w:eastAsia="Times New Roman" w:hint="cs"/>
          <w:rtl/>
          <w:lang w:bidi="fa-IR"/>
        </w:rPr>
        <w:t>یه</w:t>
      </w:r>
      <w:r w:rsidR="00412C0E" w:rsidRPr="00F1119E">
        <w:rPr>
          <w:rFonts w:eastAsia="Times New Roman"/>
          <w:rtl/>
          <w:lang w:bidi="fa-IR"/>
        </w:rPr>
        <w:t xml:space="preserve"> و اساس محکم</w:t>
      </w:r>
      <w:r w:rsidR="00412C0E" w:rsidRPr="00F1119E">
        <w:rPr>
          <w:rFonts w:eastAsia="Times New Roman" w:hint="cs"/>
          <w:rtl/>
          <w:lang w:bidi="fa-IR"/>
        </w:rPr>
        <w:t>ی</w:t>
      </w:r>
      <w:r w:rsidR="00412C0E" w:rsidRPr="00F1119E">
        <w:rPr>
          <w:rFonts w:eastAsia="Times New Roman"/>
          <w:rtl/>
          <w:lang w:bidi="fa-IR"/>
        </w:rPr>
        <w:t xml:space="preserve"> برا</w:t>
      </w:r>
      <w:r w:rsidR="00412C0E" w:rsidRPr="00F1119E">
        <w:rPr>
          <w:rFonts w:eastAsia="Times New Roman" w:hint="cs"/>
          <w:rtl/>
          <w:lang w:bidi="fa-IR"/>
        </w:rPr>
        <w:t>ی</w:t>
      </w:r>
      <w:r w:rsidR="00E332AB" w:rsidRPr="00F1119E">
        <w:rPr>
          <w:rFonts w:eastAsia="Times New Roman"/>
          <w:rtl/>
          <w:lang w:bidi="fa-IR"/>
        </w:rPr>
        <w:t xml:space="preserve"> فرود انسان بر ماه </w:t>
      </w:r>
      <w:r w:rsidR="00A678CE" w:rsidRPr="00F1119E">
        <w:rPr>
          <w:rFonts w:eastAsia="Times New Roman" w:hint="cs"/>
          <w:rtl/>
          <w:lang w:bidi="fa-IR"/>
        </w:rPr>
        <w:t>بود</w:t>
      </w:r>
      <w:r w:rsidR="00D476E3" w:rsidRPr="00F1119E">
        <w:rPr>
          <w:rFonts w:eastAsia="Times New Roman" w:hint="cs"/>
          <w:rtl/>
          <w:lang w:bidi="fa-IR"/>
        </w:rPr>
        <w:t xml:space="preserve"> </w:t>
      </w:r>
      <w:r w:rsidR="006D7B0A" w:rsidRPr="00F1119E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Gonzalez&lt;/Author&gt;&lt;Year&gt;2018&lt;/Year&gt;&lt;RecNum&gt;14&lt;/RecNum&gt;&lt;DisplayText&gt;[1]&lt;/DisplayText&gt;&lt;record&gt;&lt;rec-number&gt;14&lt;/rec-number&gt;&lt;foreign-keys&gt;&lt;key app="EN" db-id="22ppad5fwpz0dre9axrvpfs75r922ft0ptw9" timestamp="1598792702"&gt;14</w:instrText>
      </w:r>
      <w:r w:rsidR="00F2036B">
        <w:rPr>
          <w:rFonts w:eastAsia="Times New Roman"/>
          <w:rtl/>
          <w:lang w:bidi="fa-IR"/>
        </w:rPr>
        <w:instrText>&lt;/</w:instrText>
      </w:r>
      <w:r w:rsidR="00F2036B">
        <w:rPr>
          <w:rFonts w:eastAsia="Times New Roman"/>
          <w:lang w:bidi="fa-IR"/>
        </w:rPr>
        <w:instrText>key&gt;&lt;/foreign-keys&gt;&lt;ref-type name="Book"&gt;6&lt;/ref-type&gt;&lt;contributors&gt;&lt;authors&gt;&lt;author&gt;Gonzalez, Rafael C&lt;/author&gt;&lt;author&gt;Woods, Richard E&lt;/author&gt;&lt;/authors&gt;&lt;/contributors&gt;&lt;titles&gt;&lt;title&gt;Digital Image Processing&lt;/title&gt;&lt;/titles&gt;&lt;edition&gt;4th&lt;/edition&gt;&lt;dates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year&gt;2018&lt;/year&gt;&lt;/dates&gt;&lt;publisher&gt;Pearson Education&lt;/publisher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6D7B0A" w:rsidRPr="00F1119E">
        <w:rPr>
          <w:rFonts w:eastAsia="Times New Roman"/>
          <w:rtl/>
          <w:lang w:bidi="fa-IR"/>
        </w:rPr>
        <w:fldChar w:fldCharType="separate"/>
      </w:r>
      <w:r w:rsidR="006D7B0A" w:rsidRPr="00F1119E">
        <w:rPr>
          <w:rFonts w:eastAsia="Times New Roman"/>
          <w:noProof/>
          <w:rtl/>
          <w:lang w:bidi="fa-IR"/>
        </w:rPr>
        <w:t>[1]</w:t>
      </w:r>
      <w:r w:rsidR="006D7B0A" w:rsidRPr="00F1119E">
        <w:rPr>
          <w:rFonts w:eastAsia="Times New Roman"/>
          <w:rtl/>
          <w:lang w:bidi="fa-IR"/>
        </w:rPr>
        <w:fldChar w:fldCharType="end"/>
      </w:r>
      <w:r w:rsidR="00D476E3" w:rsidRPr="00F1119E">
        <w:rPr>
          <w:rFonts w:eastAsia="Times New Roman" w:hint="cs"/>
          <w:rtl/>
          <w:lang w:bidi="fa-IR"/>
        </w:rPr>
        <w:t>.</w:t>
      </w:r>
    </w:p>
    <w:p w14:paraId="7F048FE6" w14:textId="77777777" w:rsidR="00412C0E" w:rsidRPr="00F1119E" w:rsidRDefault="00412C0E" w:rsidP="00AC58BF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>با ا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حال، </w:t>
      </w:r>
      <w:r w:rsidRPr="00E74F6F">
        <w:rPr>
          <w:rFonts w:eastAsia="Times New Roman"/>
          <w:sz w:val="24"/>
          <w:rtl/>
          <w:lang w:bidi="fa-IR"/>
        </w:rPr>
        <w:t>هز</w:t>
      </w:r>
      <w:r w:rsidRPr="00E74F6F">
        <w:rPr>
          <w:rFonts w:eastAsia="Times New Roman" w:hint="cs"/>
          <w:sz w:val="24"/>
          <w:rtl/>
          <w:lang w:bidi="fa-IR"/>
        </w:rPr>
        <w:t>ینه</w:t>
      </w:r>
      <w:r w:rsidRPr="00E74F6F">
        <w:rPr>
          <w:rFonts w:eastAsia="Times New Roman"/>
          <w:sz w:val="24"/>
          <w:rtl/>
          <w:lang w:bidi="fa-IR"/>
        </w:rPr>
        <w:t xml:space="preserve"> پردازش با تجه</w:t>
      </w:r>
      <w:r w:rsidRPr="00E74F6F">
        <w:rPr>
          <w:rFonts w:eastAsia="Times New Roman" w:hint="cs"/>
          <w:sz w:val="24"/>
          <w:rtl/>
          <w:lang w:bidi="fa-IR"/>
        </w:rPr>
        <w:t>یزات</w:t>
      </w:r>
      <w:r w:rsidRPr="00E74F6F">
        <w:rPr>
          <w:rFonts w:eastAsia="Times New Roman"/>
          <w:sz w:val="24"/>
          <w:rtl/>
          <w:lang w:bidi="fa-IR"/>
        </w:rPr>
        <w:t xml:space="preserve"> محاسبات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آن دوران نسبتا بالا بود.</w:t>
      </w:r>
      <w:r w:rsidRPr="00E74F6F">
        <w:rPr>
          <w:sz w:val="24"/>
          <w:rtl/>
        </w:rPr>
        <w:t xml:space="preserve"> </w:t>
      </w:r>
      <w:r w:rsidRPr="00E74F6F">
        <w:rPr>
          <w:rFonts w:eastAsia="Times New Roman"/>
          <w:sz w:val="24"/>
          <w:rtl/>
          <w:lang w:bidi="fa-IR"/>
        </w:rPr>
        <w:t>ا</w:t>
      </w:r>
      <w:r w:rsidRPr="00E74F6F">
        <w:rPr>
          <w:rFonts w:eastAsia="Times New Roman" w:hint="cs"/>
          <w:sz w:val="24"/>
          <w:rtl/>
          <w:lang w:bidi="fa-IR"/>
        </w:rPr>
        <w:t>ین</w:t>
      </w:r>
      <w:r w:rsidRPr="00E74F6F">
        <w:rPr>
          <w:rFonts w:eastAsia="Times New Roman"/>
          <w:sz w:val="24"/>
          <w:rtl/>
          <w:lang w:bidi="fa-IR"/>
        </w:rPr>
        <w:t xml:space="preserve"> امر در ده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="008E72D7"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۱۹۷۰ تغ</w:t>
      </w:r>
      <w:r w:rsidRPr="00E74F6F">
        <w:rPr>
          <w:rFonts w:eastAsia="Times New Roman" w:hint="cs"/>
          <w:sz w:val="24"/>
          <w:rtl/>
          <w:lang w:bidi="fa-IR"/>
        </w:rPr>
        <w:t>ییر</w:t>
      </w:r>
      <w:r w:rsidRPr="00E74F6F">
        <w:rPr>
          <w:rFonts w:eastAsia="Times New Roman"/>
          <w:sz w:val="24"/>
          <w:rtl/>
          <w:lang w:bidi="fa-IR"/>
        </w:rPr>
        <w:t xml:space="preserve"> کرد، زمان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که پردازش تص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Pr="00E74F6F">
        <w:rPr>
          <w:rFonts w:eastAsia="Times New Roman"/>
          <w:sz w:val="24"/>
          <w:rtl/>
          <w:lang w:bidi="fa-IR"/>
        </w:rPr>
        <w:t xml:space="preserve"> د</w:t>
      </w:r>
      <w:r w:rsidRPr="00E74F6F">
        <w:rPr>
          <w:rFonts w:eastAsia="Times New Roman" w:hint="cs"/>
          <w:sz w:val="24"/>
          <w:rtl/>
          <w:lang w:bidi="fa-IR"/>
        </w:rPr>
        <w:t>یجیتال</w:t>
      </w:r>
      <w:r w:rsidR="00155204">
        <w:rPr>
          <w:rFonts w:eastAsia="Times New Roman" w:hint="cs"/>
          <w:sz w:val="24"/>
          <w:rtl/>
          <w:lang w:bidi="fa-IR"/>
        </w:rPr>
        <w:t xml:space="preserve"> توسط</w:t>
      </w:r>
      <w:r w:rsidRPr="00E74F6F">
        <w:rPr>
          <w:rFonts w:eastAsia="Times New Roman"/>
          <w:sz w:val="24"/>
          <w:rtl/>
          <w:lang w:bidi="fa-IR"/>
        </w:rPr>
        <w:t xml:space="preserve"> کامپ</w:t>
      </w:r>
      <w:r w:rsidRPr="00E74F6F">
        <w:rPr>
          <w:rFonts w:eastAsia="Times New Roman" w:hint="cs"/>
          <w:sz w:val="24"/>
          <w:rtl/>
          <w:lang w:bidi="fa-IR"/>
        </w:rPr>
        <w:t>یوترهای</w:t>
      </w:r>
      <w:r w:rsidRPr="00E74F6F">
        <w:rPr>
          <w:rFonts w:eastAsia="Times New Roman"/>
          <w:sz w:val="24"/>
          <w:rtl/>
          <w:lang w:bidi="fa-IR"/>
        </w:rPr>
        <w:t xml:space="preserve"> ارزان‌تر و سخت‌افزار</w:t>
      </w:r>
      <w:r w:rsidR="00A678C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8"/>
      </w:r>
      <w:r w:rsidRPr="00E74F6F">
        <w:rPr>
          <w:rFonts w:eastAsia="Times New Roman"/>
          <w:sz w:val="24"/>
          <w:rtl/>
          <w:lang w:bidi="fa-IR"/>
        </w:rPr>
        <w:t xml:space="preserve"> اختصاص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</w:t>
      </w:r>
      <w:r w:rsidR="00155204">
        <w:rPr>
          <w:rFonts w:eastAsia="Times New Roman" w:hint="cs"/>
          <w:sz w:val="24"/>
          <w:rtl/>
          <w:lang w:bidi="fa-IR"/>
        </w:rPr>
        <w:t>گسترش یافت</w:t>
      </w:r>
      <w:r w:rsidRPr="00E74F6F">
        <w:rPr>
          <w:rFonts w:eastAsia="Times New Roman"/>
          <w:sz w:val="24"/>
          <w:rtl/>
          <w:lang w:bidi="fa-IR"/>
        </w:rPr>
        <w:t>.</w:t>
      </w:r>
      <w:r w:rsidRPr="00E74F6F">
        <w:rPr>
          <w:sz w:val="24"/>
          <w:rtl/>
        </w:rPr>
        <w:t xml:space="preserve"> </w:t>
      </w:r>
      <w:r w:rsidRPr="00E74F6F">
        <w:rPr>
          <w:rFonts w:eastAsia="Times New Roman"/>
          <w:sz w:val="24"/>
          <w:rtl/>
          <w:lang w:bidi="fa-IR"/>
        </w:rPr>
        <w:t>ا</w:t>
      </w:r>
      <w:r w:rsidRPr="00E74F6F">
        <w:rPr>
          <w:rFonts w:eastAsia="Times New Roman" w:hint="cs"/>
          <w:sz w:val="24"/>
          <w:rtl/>
          <w:lang w:bidi="fa-IR"/>
        </w:rPr>
        <w:t>ین</w:t>
      </w:r>
      <w:r w:rsidRPr="00E74F6F">
        <w:rPr>
          <w:rFonts w:eastAsia="Times New Roman"/>
          <w:sz w:val="24"/>
          <w:rtl/>
          <w:lang w:bidi="fa-IR"/>
        </w:rPr>
        <w:t xml:space="preserve"> امر منجر به ا</w:t>
      </w:r>
      <w:r w:rsidRPr="00E74F6F">
        <w:rPr>
          <w:rFonts w:eastAsia="Times New Roman" w:hint="cs"/>
          <w:sz w:val="24"/>
          <w:rtl/>
          <w:lang w:bidi="fa-IR"/>
        </w:rPr>
        <w:t>ین</w:t>
      </w:r>
      <w:r w:rsidRPr="00E74F6F">
        <w:rPr>
          <w:rFonts w:eastAsia="Times New Roman"/>
          <w:sz w:val="24"/>
          <w:rtl/>
          <w:lang w:bidi="fa-IR"/>
        </w:rPr>
        <w:t xml:space="preserve"> شد که تصا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Pr="00E74F6F">
        <w:rPr>
          <w:rFonts w:eastAsia="Times New Roman"/>
          <w:sz w:val="24"/>
          <w:rtl/>
          <w:lang w:bidi="fa-IR"/>
        </w:rPr>
        <w:t xml:space="preserve"> </w:t>
      </w:r>
      <w:r w:rsidR="008E72D7" w:rsidRPr="00E74F6F">
        <w:rPr>
          <w:rFonts w:eastAsia="Times New Roman"/>
          <w:sz w:val="24"/>
          <w:rtl/>
          <w:lang w:bidi="fa-IR"/>
        </w:rPr>
        <w:t>ب</w:t>
      </w:r>
      <w:r w:rsidR="008E72D7" w:rsidRPr="00E74F6F">
        <w:rPr>
          <w:rFonts w:eastAsia="Times New Roman" w:hint="cs"/>
          <w:sz w:val="24"/>
          <w:rtl/>
          <w:lang w:bidi="fa-IR"/>
        </w:rPr>
        <w:t>ی‌درنگ</w:t>
      </w:r>
      <w:r w:rsidRPr="00E74F6F">
        <w:rPr>
          <w:rFonts w:eastAsia="Times New Roman"/>
          <w:sz w:val="24"/>
          <w:rtl/>
          <w:lang w:bidi="fa-IR"/>
        </w:rPr>
        <w:t xml:space="preserve"> پردازش شوند.</w:t>
      </w:r>
      <w:r w:rsidRPr="00E74F6F">
        <w:rPr>
          <w:sz w:val="24"/>
          <w:rtl/>
        </w:rPr>
        <w:t xml:space="preserve"> </w:t>
      </w:r>
      <w:r w:rsidRPr="00E74F6F">
        <w:rPr>
          <w:rFonts w:eastAsia="Times New Roman"/>
          <w:sz w:val="24"/>
          <w:rtl/>
          <w:lang w:bidi="fa-IR"/>
        </w:rPr>
        <w:t>با وجود کامپ</w:t>
      </w:r>
      <w:r w:rsidRPr="00E74F6F">
        <w:rPr>
          <w:rFonts w:eastAsia="Times New Roman" w:hint="cs"/>
          <w:sz w:val="24"/>
          <w:rtl/>
          <w:lang w:bidi="fa-IR"/>
        </w:rPr>
        <w:t>یوترهای</w:t>
      </w:r>
      <w:r w:rsidRPr="00E74F6F">
        <w:rPr>
          <w:rFonts w:eastAsia="Times New Roman"/>
          <w:sz w:val="24"/>
          <w:rtl/>
          <w:lang w:bidi="fa-IR"/>
        </w:rPr>
        <w:t xml:space="preserve"> سر</w:t>
      </w:r>
      <w:r w:rsidRPr="00E74F6F">
        <w:rPr>
          <w:rFonts w:eastAsia="Times New Roman" w:hint="cs"/>
          <w:sz w:val="24"/>
          <w:rtl/>
          <w:lang w:bidi="fa-IR"/>
        </w:rPr>
        <w:t>یع</w:t>
      </w:r>
      <w:r w:rsidRPr="00E74F6F">
        <w:rPr>
          <w:rFonts w:eastAsia="Times New Roman"/>
          <w:sz w:val="24"/>
          <w:rtl/>
          <w:lang w:bidi="fa-IR"/>
        </w:rPr>
        <w:t xml:space="preserve"> و پردازنده‌ها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س</w:t>
      </w:r>
      <w:r w:rsidRPr="00E74F6F">
        <w:rPr>
          <w:rFonts w:eastAsia="Times New Roman" w:hint="cs"/>
          <w:sz w:val="24"/>
          <w:rtl/>
          <w:lang w:bidi="fa-IR"/>
        </w:rPr>
        <w:t>یگنال</w:t>
      </w:r>
      <w:r w:rsidRPr="00E74F6F">
        <w:rPr>
          <w:rFonts w:eastAsia="Times New Roman"/>
          <w:sz w:val="24"/>
          <w:rtl/>
          <w:lang w:bidi="fa-IR"/>
        </w:rPr>
        <w:t xml:space="preserve"> موجود در دهه ۲۰۰۰، پردازش تص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Pr="00E74F6F">
        <w:rPr>
          <w:rFonts w:eastAsia="Times New Roman"/>
          <w:sz w:val="24"/>
          <w:rtl/>
          <w:lang w:bidi="fa-IR"/>
        </w:rPr>
        <w:t xml:space="preserve"> د</w:t>
      </w:r>
      <w:r w:rsidRPr="00E74F6F">
        <w:rPr>
          <w:rFonts w:eastAsia="Times New Roman" w:hint="cs"/>
          <w:sz w:val="24"/>
          <w:rtl/>
          <w:lang w:bidi="fa-IR"/>
        </w:rPr>
        <w:t>یجیتال</w:t>
      </w:r>
      <w:r w:rsidRPr="00E74F6F">
        <w:rPr>
          <w:rFonts w:eastAsia="Times New Roman"/>
          <w:sz w:val="24"/>
          <w:rtl/>
          <w:lang w:bidi="fa-IR"/>
        </w:rPr>
        <w:t xml:space="preserve"> به را</w:t>
      </w:r>
      <w:r w:rsidRPr="00E74F6F">
        <w:rPr>
          <w:rFonts w:eastAsia="Times New Roman" w:hint="cs"/>
          <w:sz w:val="24"/>
          <w:rtl/>
          <w:lang w:bidi="fa-IR"/>
        </w:rPr>
        <w:t>یج‌ترین</w:t>
      </w:r>
      <w:r w:rsidRPr="00E74F6F">
        <w:rPr>
          <w:rFonts w:eastAsia="Times New Roman"/>
          <w:sz w:val="24"/>
          <w:rtl/>
          <w:lang w:bidi="fa-IR"/>
        </w:rPr>
        <w:t xml:space="preserve"> شکل پردازش تص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Pr="00E74F6F">
        <w:rPr>
          <w:rFonts w:eastAsia="Times New Roman"/>
          <w:sz w:val="24"/>
          <w:rtl/>
          <w:lang w:bidi="fa-IR"/>
        </w:rPr>
        <w:t xml:space="preserve"> تبد</w:t>
      </w:r>
      <w:r w:rsidRPr="00E74F6F">
        <w:rPr>
          <w:rFonts w:eastAsia="Times New Roman" w:hint="cs"/>
          <w:sz w:val="24"/>
          <w:rtl/>
          <w:lang w:bidi="fa-IR"/>
        </w:rPr>
        <w:t>یل</w:t>
      </w:r>
      <w:r w:rsidR="00AC58BF">
        <w:rPr>
          <w:rFonts w:eastAsia="Times New Roman" w:hint="cs"/>
          <w:sz w:val="24"/>
          <w:rtl/>
          <w:lang w:bidi="fa-IR"/>
        </w:rPr>
        <w:t xml:space="preserve"> </w:t>
      </w:r>
      <w:r w:rsidR="008E72D7" w:rsidRPr="00E74F6F">
        <w:rPr>
          <w:rFonts w:eastAsia="Times New Roman" w:hint="cs"/>
          <w:sz w:val="24"/>
          <w:rtl/>
          <w:lang w:bidi="fa-IR"/>
        </w:rPr>
        <w:t>شد</w:t>
      </w:r>
      <w:r w:rsidRPr="00E74F6F">
        <w:rPr>
          <w:rFonts w:eastAsia="Times New Roman"/>
          <w:sz w:val="24"/>
          <w:rtl/>
          <w:lang w:bidi="fa-IR"/>
        </w:rPr>
        <w:t xml:space="preserve"> و به طور کل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به ا</w:t>
      </w:r>
      <w:r w:rsidRPr="00E74F6F">
        <w:rPr>
          <w:rFonts w:eastAsia="Times New Roman" w:hint="cs"/>
          <w:sz w:val="24"/>
          <w:rtl/>
          <w:lang w:bidi="fa-IR"/>
        </w:rPr>
        <w:t>ین</w:t>
      </w:r>
      <w:r w:rsidRPr="00E74F6F">
        <w:rPr>
          <w:rFonts w:eastAsia="Times New Roman"/>
          <w:sz w:val="24"/>
          <w:rtl/>
          <w:lang w:bidi="fa-IR"/>
        </w:rPr>
        <w:t xml:space="preserve"> دل</w:t>
      </w:r>
      <w:r w:rsidRPr="00E74F6F">
        <w:rPr>
          <w:rFonts w:eastAsia="Times New Roman" w:hint="cs"/>
          <w:sz w:val="24"/>
          <w:rtl/>
          <w:lang w:bidi="fa-IR"/>
        </w:rPr>
        <w:t>یل</w:t>
      </w:r>
      <w:r w:rsidRPr="00E74F6F">
        <w:rPr>
          <w:rFonts w:eastAsia="Times New Roman"/>
          <w:sz w:val="24"/>
          <w:rtl/>
          <w:lang w:bidi="fa-IR"/>
        </w:rPr>
        <w:t xml:space="preserve"> مورد استفاده قرار م</w:t>
      </w:r>
      <w:r w:rsidRPr="00E74F6F">
        <w:rPr>
          <w:rFonts w:eastAsia="Times New Roman" w:hint="cs"/>
          <w:sz w:val="24"/>
          <w:rtl/>
          <w:lang w:bidi="fa-IR"/>
        </w:rPr>
        <w:t>ی‌گیرد</w:t>
      </w:r>
      <w:r w:rsidRPr="00E74F6F">
        <w:rPr>
          <w:rFonts w:eastAsia="Times New Roman"/>
          <w:sz w:val="24"/>
          <w:rtl/>
          <w:lang w:bidi="fa-IR"/>
        </w:rPr>
        <w:t xml:space="preserve"> که نه تنها متنوع‌تر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F1119E">
        <w:rPr>
          <w:rFonts w:eastAsia="Times New Roman" w:hint="cs"/>
          <w:rtl/>
          <w:lang w:bidi="fa-IR"/>
        </w:rPr>
        <w:t>ن،</w:t>
      </w:r>
      <w:r w:rsidRPr="00F1119E">
        <w:rPr>
          <w:rFonts w:eastAsia="Times New Roman"/>
          <w:rtl/>
          <w:lang w:bidi="fa-IR"/>
        </w:rPr>
        <w:t xml:space="preserve"> بلکه ارزان‌تر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روش </w:t>
      </w:r>
      <w:r w:rsidR="004D46D1">
        <w:rPr>
          <w:rFonts w:eastAsia="Times New Roman" w:hint="cs"/>
          <w:rtl/>
          <w:lang w:bidi="fa-IR"/>
        </w:rPr>
        <w:t>نیز می</w:t>
      </w:r>
      <w:r w:rsidR="00FC7FE3">
        <w:rPr>
          <w:rFonts w:eastAsia="Times New Roman" w:hint="cs"/>
          <w:rtl/>
          <w:lang w:bidi="fa-IR"/>
        </w:rPr>
        <w:t>‌‌</w:t>
      </w:r>
      <w:r w:rsidR="004D46D1">
        <w:rPr>
          <w:rFonts w:eastAsia="Times New Roman" w:hint="cs"/>
          <w:rtl/>
          <w:lang w:bidi="fa-IR"/>
        </w:rPr>
        <w:t>باشد</w:t>
      </w:r>
      <w:r w:rsidRPr="00F1119E">
        <w:rPr>
          <w:rFonts w:eastAsia="Times New Roman"/>
          <w:rtl/>
          <w:lang w:bidi="fa-IR"/>
        </w:rPr>
        <w:t>.</w:t>
      </w:r>
    </w:p>
    <w:p w14:paraId="6D11564D" w14:textId="77777777" w:rsidR="00412C0E" w:rsidRPr="00F1119E" w:rsidRDefault="00412C0E" w:rsidP="00D12067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>به طور خاص،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د</w:t>
      </w:r>
      <w:r w:rsidRPr="00F1119E">
        <w:rPr>
          <w:rFonts w:eastAsia="Times New Roman" w:hint="cs"/>
          <w:rtl/>
          <w:lang w:bidi="fa-IR"/>
        </w:rPr>
        <w:t>یجیتال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کاربرد ع</w:t>
      </w:r>
      <w:r w:rsidRPr="00F1119E">
        <w:rPr>
          <w:rFonts w:eastAsia="Times New Roman" w:hint="cs"/>
          <w:rtl/>
          <w:lang w:bidi="fa-IR"/>
        </w:rPr>
        <w:t>ینی</w:t>
      </w:r>
      <w:r w:rsidRPr="00F1119E">
        <w:rPr>
          <w:rFonts w:eastAsia="Times New Roman"/>
          <w:rtl/>
          <w:lang w:bidi="fa-IR"/>
        </w:rPr>
        <w:t xml:space="preserve"> و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فن‌آور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عمل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براساس موارد ز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است:</w:t>
      </w:r>
    </w:p>
    <w:p w14:paraId="4D28A99B" w14:textId="77777777" w:rsidR="006A0D55" w:rsidRPr="00E74F6F" w:rsidRDefault="00412C0E" w:rsidP="00D12067">
      <w:pPr>
        <w:pStyle w:val="ListParagraph"/>
        <w:numPr>
          <w:ilvl w:val="0"/>
          <w:numId w:val="9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t>طبقه‌بند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="001B53B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29"/>
      </w:r>
    </w:p>
    <w:p w14:paraId="2BFF6CDC" w14:textId="77777777" w:rsidR="006A0D55" w:rsidRPr="00E74F6F" w:rsidRDefault="006A0D55" w:rsidP="00D12067">
      <w:pPr>
        <w:pStyle w:val="ListParagraph"/>
        <w:numPr>
          <w:ilvl w:val="0"/>
          <w:numId w:val="9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lastRenderedPageBreak/>
        <w:t>استخراج و</w:t>
      </w:r>
      <w:r w:rsidRPr="00E74F6F">
        <w:rPr>
          <w:rFonts w:eastAsia="Times New Roman" w:hint="cs"/>
          <w:sz w:val="24"/>
          <w:rtl/>
          <w:lang w:bidi="fa-IR"/>
        </w:rPr>
        <w:t>یژگی</w:t>
      </w:r>
      <w:r w:rsidR="001B53B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0"/>
      </w:r>
    </w:p>
    <w:p w14:paraId="01000DB1" w14:textId="77777777" w:rsidR="001B53B8" w:rsidRPr="00E74F6F" w:rsidRDefault="00412C0E" w:rsidP="00D12067">
      <w:pPr>
        <w:pStyle w:val="ListParagraph"/>
        <w:numPr>
          <w:ilvl w:val="0"/>
          <w:numId w:val="9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t>آنال</w:t>
      </w:r>
      <w:r w:rsidRPr="00E74F6F">
        <w:rPr>
          <w:rFonts w:eastAsia="Times New Roman" w:hint="cs"/>
          <w:sz w:val="24"/>
          <w:rtl/>
          <w:lang w:bidi="fa-IR"/>
        </w:rPr>
        <w:t>یز</w:t>
      </w:r>
      <w:r w:rsidRPr="00E74F6F">
        <w:rPr>
          <w:rFonts w:eastAsia="Times New Roman"/>
          <w:sz w:val="24"/>
          <w:rtl/>
          <w:lang w:bidi="fa-IR"/>
        </w:rPr>
        <w:t xml:space="preserve"> س</w:t>
      </w:r>
      <w:r w:rsidRPr="00E74F6F">
        <w:rPr>
          <w:rFonts w:eastAsia="Times New Roman" w:hint="cs"/>
          <w:sz w:val="24"/>
          <w:rtl/>
          <w:lang w:bidi="fa-IR"/>
        </w:rPr>
        <w:t>یگنال</w:t>
      </w:r>
      <w:r w:rsidRPr="00E74F6F">
        <w:rPr>
          <w:rFonts w:eastAsia="Times New Roman"/>
          <w:sz w:val="24"/>
          <w:rtl/>
          <w:lang w:bidi="fa-IR"/>
        </w:rPr>
        <w:t xml:space="preserve"> چند مق</w:t>
      </w:r>
      <w:r w:rsidRPr="00E74F6F">
        <w:rPr>
          <w:rFonts w:eastAsia="Times New Roman" w:hint="cs"/>
          <w:sz w:val="24"/>
          <w:rtl/>
          <w:lang w:bidi="fa-IR"/>
        </w:rPr>
        <w:t>یاسی</w:t>
      </w:r>
      <w:r w:rsidR="001B53B8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1"/>
      </w:r>
      <w:r w:rsidRPr="00E74F6F">
        <w:rPr>
          <w:rFonts w:eastAsia="Times New Roman"/>
          <w:sz w:val="24"/>
          <w:rtl/>
          <w:lang w:bidi="fa-IR"/>
        </w:rPr>
        <w:t xml:space="preserve"> </w:t>
      </w:r>
    </w:p>
    <w:p w14:paraId="7A19E3A3" w14:textId="77777777" w:rsidR="00412C0E" w:rsidRPr="00E74F6F" w:rsidRDefault="001B53B8" w:rsidP="00D12067">
      <w:pPr>
        <w:pStyle w:val="ListParagraph"/>
        <w:numPr>
          <w:ilvl w:val="0"/>
          <w:numId w:val="9"/>
        </w:numPr>
        <w:spacing w:line="240" w:lineRule="auto"/>
        <w:rPr>
          <w:rFonts w:eastAsia="Times New Roman"/>
          <w:sz w:val="24"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شناسایی</w:t>
      </w:r>
      <w:r w:rsidR="00412C0E" w:rsidRPr="00E74F6F">
        <w:rPr>
          <w:rFonts w:eastAsia="Times New Roman"/>
          <w:sz w:val="24"/>
          <w:rtl/>
          <w:lang w:bidi="fa-IR"/>
        </w:rPr>
        <w:t xml:space="preserve"> الگو</w:t>
      </w:r>
      <w:r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2"/>
      </w:r>
    </w:p>
    <w:p w14:paraId="4E3EE817" w14:textId="77777777" w:rsidR="009D055C" w:rsidRPr="00E74F6F" w:rsidRDefault="009D055C" w:rsidP="00CB0370">
      <w:pPr>
        <w:pStyle w:val="ListParagraph"/>
        <w:numPr>
          <w:ilvl w:val="0"/>
          <w:numId w:val="9"/>
        </w:numPr>
        <w:spacing w:line="240" w:lineRule="auto"/>
        <w:rPr>
          <w:rFonts w:eastAsia="Times New Roman"/>
          <w:sz w:val="24"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افک</w:t>
      </w:r>
      <w:r w:rsidR="00CB0370">
        <w:rPr>
          <w:rFonts w:eastAsia="Times New Roman" w:hint="cs"/>
          <w:sz w:val="24"/>
          <w:rtl/>
          <w:lang w:bidi="fa-IR"/>
        </w:rPr>
        <w:t>نش</w:t>
      </w:r>
      <w:r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3"/>
      </w:r>
    </w:p>
    <w:p w14:paraId="5E5A93BE" w14:textId="77777777" w:rsidR="00412C0E" w:rsidRPr="00E74F6F" w:rsidRDefault="00412C0E" w:rsidP="00D12067">
      <w:p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t>برخ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از تکن</w:t>
      </w:r>
      <w:r w:rsidRPr="00E74F6F">
        <w:rPr>
          <w:rFonts w:eastAsia="Times New Roman" w:hint="cs"/>
          <w:sz w:val="24"/>
          <w:rtl/>
          <w:lang w:bidi="fa-IR"/>
        </w:rPr>
        <w:t>یک‌هایی</w:t>
      </w:r>
      <w:r w:rsidRPr="00E74F6F">
        <w:rPr>
          <w:rFonts w:eastAsia="Times New Roman"/>
          <w:sz w:val="24"/>
          <w:rtl/>
          <w:lang w:bidi="fa-IR"/>
        </w:rPr>
        <w:t xml:space="preserve"> که در پردازش تصا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Pr="00E74F6F">
        <w:rPr>
          <w:rFonts w:eastAsia="Times New Roman"/>
          <w:sz w:val="24"/>
          <w:rtl/>
          <w:lang w:bidi="fa-IR"/>
        </w:rPr>
        <w:t xml:space="preserve"> د</w:t>
      </w:r>
      <w:r w:rsidRPr="00E74F6F">
        <w:rPr>
          <w:rFonts w:eastAsia="Times New Roman" w:hint="cs"/>
          <w:sz w:val="24"/>
          <w:rtl/>
          <w:lang w:bidi="fa-IR"/>
        </w:rPr>
        <w:t>یجیتال</w:t>
      </w:r>
      <w:r w:rsidRPr="00E74F6F">
        <w:rPr>
          <w:rFonts w:eastAsia="Times New Roman"/>
          <w:sz w:val="24"/>
          <w:rtl/>
          <w:lang w:bidi="fa-IR"/>
        </w:rPr>
        <w:t xml:space="preserve"> به کار م</w:t>
      </w:r>
      <w:r w:rsidRPr="00E74F6F">
        <w:rPr>
          <w:rFonts w:eastAsia="Times New Roman" w:hint="cs"/>
          <w:sz w:val="24"/>
          <w:rtl/>
          <w:lang w:bidi="fa-IR"/>
        </w:rPr>
        <w:t>ی‌روند</w:t>
      </w:r>
      <w:r w:rsidR="001B53B8" w:rsidRPr="00E74F6F">
        <w:rPr>
          <w:rFonts w:eastAsia="Times New Roman" w:hint="cs"/>
          <w:sz w:val="24"/>
          <w:rtl/>
          <w:lang w:bidi="fa-IR"/>
        </w:rPr>
        <w:t>،</w:t>
      </w:r>
      <w:r w:rsidRPr="00E74F6F">
        <w:rPr>
          <w:rFonts w:eastAsia="Times New Roman"/>
          <w:sz w:val="24"/>
          <w:rtl/>
          <w:lang w:bidi="fa-IR"/>
        </w:rPr>
        <w:t xml:space="preserve"> عبارتند از:</w:t>
      </w:r>
    </w:p>
    <w:p w14:paraId="53E2D49C" w14:textId="77777777" w:rsidR="009D055C" w:rsidRPr="00E74F6F" w:rsidRDefault="009D055C" w:rsidP="0035789D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t>مدل</w:t>
      </w:r>
      <w:r w:rsidR="0035789D">
        <w:rPr>
          <w:rFonts w:eastAsia="Times New Roman" w:hint="cs"/>
          <w:sz w:val="24"/>
          <w:rtl/>
          <w:lang w:bidi="fa-IR"/>
        </w:rPr>
        <w:t>‌</w:t>
      </w:r>
      <w:r w:rsidRPr="00E74F6F">
        <w:rPr>
          <w:rFonts w:eastAsia="Times New Roman"/>
          <w:sz w:val="24"/>
          <w:rtl/>
          <w:lang w:bidi="fa-IR"/>
        </w:rPr>
        <w:t>ها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مارکوف پنهان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4"/>
      </w:r>
    </w:p>
    <w:p w14:paraId="400356CA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ویرایش</w:t>
      </w:r>
      <w:r w:rsidRPr="00E74F6F">
        <w:rPr>
          <w:rFonts w:eastAsia="Times New Roman"/>
          <w:sz w:val="24"/>
          <w:rtl/>
          <w:lang w:bidi="fa-IR"/>
        </w:rPr>
        <w:t xml:space="preserve"> تص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5"/>
      </w:r>
    </w:p>
    <w:p w14:paraId="5B254F5C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بازیابی</w:t>
      </w:r>
      <w:r w:rsidRPr="00E74F6F">
        <w:rPr>
          <w:rFonts w:eastAsia="Times New Roman"/>
          <w:sz w:val="24"/>
          <w:rtl/>
          <w:lang w:bidi="fa-IR"/>
        </w:rPr>
        <w:t xml:space="preserve"> تصو</w:t>
      </w:r>
      <w:r w:rsidRPr="00E74F6F">
        <w:rPr>
          <w:rFonts w:eastAsia="Times New Roman" w:hint="cs"/>
          <w:sz w:val="24"/>
          <w:rtl/>
          <w:lang w:bidi="fa-IR"/>
        </w:rPr>
        <w:t>یر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6"/>
      </w:r>
    </w:p>
    <w:p w14:paraId="41625D4E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تحلیل</w:t>
      </w:r>
      <w:r w:rsidRPr="00E74F6F">
        <w:rPr>
          <w:rFonts w:eastAsia="Times New Roman"/>
          <w:sz w:val="24"/>
          <w:rtl/>
          <w:lang w:bidi="fa-IR"/>
        </w:rPr>
        <w:t xml:space="preserve"> مؤلفه‌ها</w:t>
      </w:r>
      <w:r w:rsidRPr="00E74F6F">
        <w:rPr>
          <w:rFonts w:eastAsia="Times New Roman" w:hint="cs"/>
          <w:sz w:val="24"/>
          <w:rtl/>
          <w:lang w:bidi="fa-IR"/>
        </w:rPr>
        <w:t xml:space="preserve">ی </w:t>
      </w:r>
      <w:r w:rsidRPr="00E74F6F">
        <w:rPr>
          <w:rFonts w:eastAsia="Times New Roman"/>
          <w:sz w:val="24"/>
          <w:rtl/>
          <w:lang w:bidi="fa-IR"/>
        </w:rPr>
        <w:t>مستقل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7"/>
      </w:r>
    </w:p>
    <w:p w14:paraId="75A24DDA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فیلتر</w:t>
      </w:r>
      <w:r w:rsidRPr="00E74F6F">
        <w:rPr>
          <w:rFonts w:eastAsia="Times New Roman"/>
          <w:sz w:val="24"/>
          <w:rtl/>
          <w:lang w:bidi="fa-IR"/>
        </w:rPr>
        <w:t xml:space="preserve"> خط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8"/>
      </w:r>
    </w:p>
    <w:p w14:paraId="6E91A033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شبک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Pr="00E74F6F">
        <w:rPr>
          <w:rFonts w:eastAsia="Times New Roman"/>
          <w:sz w:val="24"/>
          <w:rtl/>
          <w:lang w:bidi="fa-IR"/>
        </w:rPr>
        <w:t>ها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عصب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39"/>
      </w:r>
    </w:p>
    <w:p w14:paraId="63BBB60B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پیکسل</w:t>
      </w:r>
      <w:r w:rsidRPr="00E74F6F">
        <w:rPr>
          <w:rFonts w:eastAsia="Times New Roman"/>
          <w:sz w:val="24"/>
          <w:rtl/>
          <w:lang w:bidi="fa-IR"/>
        </w:rPr>
        <w:t xml:space="preserve"> ساز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0"/>
      </w:r>
    </w:p>
    <w:p w14:paraId="3343A508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lang w:bidi="fa-IR"/>
        </w:rPr>
      </w:pPr>
      <w:r w:rsidRPr="00E74F6F">
        <w:rPr>
          <w:rFonts w:eastAsia="Times New Roman"/>
          <w:sz w:val="24"/>
          <w:rtl/>
          <w:lang w:bidi="fa-IR"/>
        </w:rPr>
        <w:t>تحل</w:t>
      </w:r>
      <w:r w:rsidRPr="00E74F6F">
        <w:rPr>
          <w:rFonts w:eastAsia="Times New Roman" w:hint="cs"/>
          <w:sz w:val="24"/>
          <w:rtl/>
          <w:lang w:bidi="fa-IR"/>
        </w:rPr>
        <w:t>یل</w:t>
      </w:r>
      <w:r w:rsidRPr="00E74F6F">
        <w:rPr>
          <w:rFonts w:eastAsia="Times New Roman"/>
          <w:sz w:val="24"/>
          <w:rtl/>
          <w:lang w:bidi="fa-IR"/>
        </w:rPr>
        <w:t xml:space="preserve"> مؤلفه‌ها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اصل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="00CA39BE"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1"/>
      </w:r>
    </w:p>
    <w:p w14:paraId="451EE000" w14:textId="77777777" w:rsidR="009D055C" w:rsidRPr="00E74F6F" w:rsidRDefault="009D055C" w:rsidP="00D12067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rtl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ن</w:t>
      </w:r>
      <w:r w:rsidR="00CA39BE" w:rsidRPr="00E74F6F">
        <w:rPr>
          <w:rFonts w:eastAsia="Times New Roman" w:hint="cs"/>
          <w:sz w:val="24"/>
          <w:rtl/>
          <w:lang w:bidi="fa-IR"/>
        </w:rPr>
        <w:t>قشه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Pr="00E74F6F">
        <w:rPr>
          <w:rFonts w:eastAsia="Times New Roman"/>
          <w:sz w:val="24"/>
          <w:rtl/>
          <w:lang w:bidi="fa-IR"/>
        </w:rPr>
        <w:t>ها</w:t>
      </w:r>
      <w:r w:rsidRPr="00E74F6F">
        <w:rPr>
          <w:rFonts w:eastAsia="Times New Roman" w:hint="cs"/>
          <w:sz w:val="24"/>
          <w:rtl/>
          <w:lang w:bidi="fa-IR"/>
        </w:rPr>
        <w:t>ی</w:t>
      </w:r>
      <w:r w:rsidRPr="00E74F6F">
        <w:rPr>
          <w:rFonts w:eastAsia="Times New Roman"/>
          <w:sz w:val="24"/>
          <w:rtl/>
          <w:lang w:bidi="fa-IR"/>
        </w:rPr>
        <w:t xml:space="preserve"> خود-سازمانده</w:t>
      </w:r>
      <w:r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2"/>
      </w:r>
    </w:p>
    <w:p w14:paraId="4C842D67" w14:textId="77777777" w:rsidR="006A4ACC" w:rsidRDefault="009D055C" w:rsidP="006A4ACC">
      <w:pPr>
        <w:pStyle w:val="ListParagraph"/>
        <w:numPr>
          <w:ilvl w:val="0"/>
          <w:numId w:val="10"/>
        </w:numPr>
        <w:spacing w:line="240" w:lineRule="auto"/>
        <w:rPr>
          <w:rFonts w:eastAsia="Times New Roman"/>
          <w:sz w:val="24"/>
          <w:lang w:bidi="fa-IR"/>
        </w:rPr>
      </w:pPr>
      <w:r w:rsidRPr="00E74F6F">
        <w:rPr>
          <w:rFonts w:eastAsia="Times New Roman" w:hint="cs"/>
          <w:sz w:val="24"/>
          <w:rtl/>
          <w:lang w:bidi="fa-IR"/>
        </w:rPr>
        <w:t>موجک</w:t>
      </w:r>
      <w:r w:rsidR="00FC7FE3">
        <w:rPr>
          <w:rFonts w:eastAsia="Times New Roman" w:hint="cs"/>
          <w:sz w:val="24"/>
          <w:rtl/>
          <w:lang w:bidi="fa-IR"/>
        </w:rPr>
        <w:t>‌‌</w:t>
      </w:r>
      <w:r w:rsidRPr="00E74F6F">
        <w:rPr>
          <w:rFonts w:eastAsia="Times New Roman"/>
          <w:sz w:val="24"/>
          <w:rtl/>
          <w:lang w:bidi="fa-IR"/>
        </w:rPr>
        <w:t>ها</w:t>
      </w:r>
      <w:r w:rsidRPr="00E74F6F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3"/>
      </w:r>
    </w:p>
    <w:p w14:paraId="05CE9440" w14:textId="77777777" w:rsidR="006A4ACC" w:rsidRPr="006A4ACC" w:rsidRDefault="006A4ACC" w:rsidP="006A4ACC">
      <w:pPr>
        <w:spacing w:line="240" w:lineRule="auto"/>
        <w:ind w:left="648" w:firstLine="0"/>
        <w:rPr>
          <w:rFonts w:eastAsia="Times New Roman"/>
          <w:sz w:val="24"/>
          <w:lang w:bidi="fa-IR"/>
        </w:rPr>
      </w:pPr>
    </w:p>
    <w:p w14:paraId="611A07D5" w14:textId="77777777" w:rsidR="006E61EC" w:rsidRPr="00F1119E" w:rsidRDefault="004E1DA2" w:rsidP="00D12067">
      <w:pPr>
        <w:pStyle w:val="Heading2"/>
      </w:pPr>
      <w:bookmarkStart w:id="5" w:name="_Toc58015852"/>
      <w:r w:rsidRPr="00F1119E">
        <w:rPr>
          <w:rFonts w:hint="cs"/>
          <w:rtl/>
        </w:rPr>
        <w:t>1</w:t>
      </w:r>
      <w:r w:rsidRPr="00F1119E">
        <w:rPr>
          <w:rtl/>
        </w:rPr>
        <w:t>-</w:t>
      </w:r>
      <w:r w:rsidRPr="00F1119E">
        <w:rPr>
          <w:rFonts w:hint="cs"/>
          <w:rtl/>
        </w:rPr>
        <w:t xml:space="preserve">3- </w:t>
      </w:r>
      <w:r w:rsidRPr="00F1119E">
        <w:rPr>
          <w:rtl/>
        </w:rPr>
        <w:t>نو</w:t>
      </w:r>
      <w:r w:rsidRPr="00F1119E">
        <w:rPr>
          <w:rFonts w:hint="cs"/>
          <w:rtl/>
        </w:rPr>
        <w:t>یز</w:t>
      </w:r>
      <w:r w:rsidRPr="00F1119E">
        <w:rPr>
          <w:rtl/>
        </w:rPr>
        <w:t xml:space="preserve"> در تصو</w:t>
      </w:r>
      <w:r w:rsidRPr="00F1119E">
        <w:rPr>
          <w:rFonts w:hint="cs"/>
          <w:rtl/>
        </w:rPr>
        <w:t>یر</w:t>
      </w:r>
      <w:bookmarkEnd w:id="5"/>
    </w:p>
    <w:p w14:paraId="3EAB5324" w14:textId="77777777" w:rsidR="008D3C36" w:rsidRPr="00F1119E" w:rsidRDefault="008D3C36" w:rsidP="00D12067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دلیل</w:t>
      </w:r>
      <w:r w:rsidRPr="00F1119E">
        <w:rPr>
          <w:rFonts w:eastAsia="Times New Roman"/>
          <w:rtl/>
          <w:lang w:bidi="fa-IR"/>
        </w:rPr>
        <w:t xml:space="preserve"> تاث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مح</w:t>
      </w:r>
      <w:r w:rsidRPr="00F1119E">
        <w:rPr>
          <w:rFonts w:eastAsia="Times New Roman" w:hint="cs"/>
          <w:rtl/>
          <w:lang w:bidi="fa-IR"/>
        </w:rPr>
        <w:t>یط،</w:t>
      </w:r>
      <w:r w:rsidRPr="00F1119E">
        <w:rPr>
          <w:rFonts w:eastAsia="Times New Roman"/>
          <w:rtl/>
          <w:lang w:bidi="fa-IR"/>
        </w:rPr>
        <w:t xml:space="preserve"> کانال انتقال و عوامل د</w:t>
      </w:r>
      <w:r w:rsidRPr="00F1119E">
        <w:rPr>
          <w:rFonts w:eastAsia="Times New Roman" w:hint="cs"/>
          <w:rtl/>
          <w:lang w:bidi="fa-IR"/>
        </w:rPr>
        <w:t>یگر،</w:t>
      </w:r>
      <w:r w:rsidRPr="00F1119E">
        <w:rPr>
          <w:rFonts w:eastAsia="Times New Roman"/>
          <w:rtl/>
          <w:lang w:bidi="fa-IR"/>
        </w:rPr>
        <w:t xml:space="preserve"> تصا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به طور اجتناب‌ناپذ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توسط نو</w:t>
      </w:r>
      <w:r w:rsidRPr="00F1119E">
        <w:rPr>
          <w:rFonts w:eastAsia="Times New Roman" w:hint="cs"/>
          <w:rtl/>
          <w:lang w:bidi="fa-IR"/>
        </w:rPr>
        <w:t>یز</w:t>
      </w:r>
      <w:r w:rsidRPr="00F1119E">
        <w:rPr>
          <w:rFonts w:eastAsia="Times New Roman"/>
          <w:rtl/>
          <w:lang w:bidi="fa-IR"/>
        </w:rPr>
        <w:t xml:space="preserve"> در هنگام ا</w:t>
      </w:r>
      <w:r w:rsidRPr="00F1119E">
        <w:rPr>
          <w:rFonts w:eastAsia="Times New Roman" w:hint="cs"/>
          <w:rtl/>
          <w:lang w:bidi="fa-IR"/>
        </w:rPr>
        <w:t>یجاد</w:t>
      </w:r>
      <w:r w:rsidRPr="00F1119E">
        <w:rPr>
          <w:rFonts w:eastAsia="Times New Roman"/>
          <w:rtl/>
          <w:lang w:bidi="fa-IR"/>
        </w:rPr>
        <w:t xml:space="preserve"> شدن، فشرده‌ساز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و انتقال آلوده م</w:t>
      </w:r>
      <w:r w:rsidRPr="00F1119E">
        <w:rPr>
          <w:rFonts w:eastAsia="Times New Roman" w:hint="cs"/>
          <w:rtl/>
          <w:lang w:bidi="fa-IR"/>
        </w:rPr>
        <w:t>ی‌شوند،</w:t>
      </w:r>
      <w:r w:rsidRPr="00F1119E">
        <w:rPr>
          <w:rFonts w:eastAsia="Times New Roman"/>
          <w:rtl/>
          <w:lang w:bidi="fa-IR"/>
        </w:rPr>
        <w:t xml:space="preserve"> که منجر به اعوجاج و از دست دادن اطلاعات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م</w:t>
      </w:r>
      <w:r w:rsidRPr="00F1119E">
        <w:rPr>
          <w:rFonts w:eastAsia="Times New Roman" w:hint="cs"/>
          <w:rtl/>
          <w:lang w:bidi="fa-IR"/>
        </w:rPr>
        <w:t>ی‌شود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به عنوان مثال، در </w:t>
      </w:r>
      <w:r w:rsidRPr="00F1119E">
        <w:rPr>
          <w:rFonts w:eastAsia="Times New Roman" w:hint="cs"/>
          <w:rtl/>
          <w:lang w:bidi="fa-IR"/>
        </w:rPr>
        <w:t>تولید</w:t>
      </w:r>
      <w:r w:rsidRPr="00F1119E">
        <w:rPr>
          <w:rFonts w:eastAsia="Times New Roman"/>
          <w:rtl/>
          <w:lang w:bidi="fa-IR"/>
        </w:rPr>
        <w:t xml:space="preserve"> تصا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با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دورب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lang w:bidi="fa-IR"/>
        </w:rPr>
        <w:t>CCD</w:t>
      </w:r>
      <w:r w:rsidRPr="00F1119E">
        <w:rPr>
          <w:rFonts w:eastAsia="Times New Roman"/>
          <w:rtl/>
          <w:lang w:bidi="fa-IR"/>
        </w:rPr>
        <w:t>، سطوح نور و دم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سنسور عوامل مهم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هستند که بر م</w:t>
      </w:r>
      <w:r w:rsidRPr="00F1119E">
        <w:rPr>
          <w:rFonts w:eastAsia="Times New Roman" w:hint="cs"/>
          <w:rtl/>
          <w:lang w:bidi="fa-IR"/>
        </w:rPr>
        <w:t>یزان</w:t>
      </w:r>
      <w:r w:rsidRPr="00F1119E">
        <w:rPr>
          <w:rFonts w:eastAsia="Times New Roman"/>
          <w:rtl/>
          <w:lang w:bidi="fa-IR"/>
        </w:rPr>
        <w:t xml:space="preserve"> نو</w:t>
      </w:r>
      <w:r w:rsidRPr="00F1119E">
        <w:rPr>
          <w:rFonts w:eastAsia="Times New Roman" w:hint="cs"/>
          <w:rtl/>
          <w:lang w:bidi="fa-IR"/>
        </w:rPr>
        <w:t>یز</w:t>
      </w:r>
      <w:r w:rsidRPr="00F1119E">
        <w:rPr>
          <w:rFonts w:eastAsia="Times New Roman"/>
          <w:rtl/>
          <w:lang w:bidi="fa-IR"/>
        </w:rPr>
        <w:t xml:space="preserve"> در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حاصل تاث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م</w:t>
      </w:r>
      <w:r w:rsidRPr="00F1119E">
        <w:rPr>
          <w:rFonts w:eastAsia="Times New Roman" w:hint="cs"/>
          <w:rtl/>
          <w:lang w:bidi="fa-IR"/>
        </w:rPr>
        <w:t>ی‌گذارند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tl/>
        </w:rPr>
        <w:t xml:space="preserve"> </w:t>
      </w:r>
      <w:r w:rsidRPr="00F1119E">
        <w:rPr>
          <w:rFonts w:eastAsia="Times New Roman"/>
          <w:rtl/>
          <w:lang w:bidi="fa-IR"/>
        </w:rPr>
        <w:t>تصا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در طول </w:t>
      </w:r>
      <w:r w:rsidRPr="00F1119E">
        <w:rPr>
          <w:rFonts w:eastAsia="Times New Roman"/>
          <w:rtl/>
          <w:lang w:bidi="fa-IR"/>
        </w:rPr>
        <w:lastRenderedPageBreak/>
        <w:t>انتقال به طور عمده از طر</w:t>
      </w:r>
      <w:r w:rsidRPr="00F1119E">
        <w:rPr>
          <w:rFonts w:eastAsia="Times New Roman" w:hint="cs"/>
          <w:rtl/>
          <w:lang w:bidi="fa-IR"/>
        </w:rPr>
        <w:t>یق</w:t>
      </w:r>
      <w:r w:rsidRPr="00F1119E">
        <w:rPr>
          <w:rFonts w:eastAsia="Times New Roman"/>
          <w:rtl/>
          <w:lang w:bidi="fa-IR"/>
        </w:rPr>
        <w:t xml:space="preserve"> تداخل در کانال انتقال خراب م</w:t>
      </w:r>
      <w:r w:rsidRPr="00F1119E">
        <w:rPr>
          <w:rFonts w:eastAsia="Times New Roman" w:hint="cs"/>
          <w:rtl/>
          <w:lang w:bidi="fa-IR"/>
        </w:rPr>
        <w:t>ی‌شوند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tl/>
        </w:rPr>
        <w:t xml:space="preserve"> </w:t>
      </w:r>
      <w:r w:rsidRPr="00F1119E">
        <w:rPr>
          <w:rFonts w:eastAsia="Times New Roman"/>
          <w:rtl/>
          <w:lang w:bidi="fa-IR"/>
        </w:rPr>
        <w:t>بر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مثال، تصو</w:t>
      </w:r>
      <w:r w:rsidRPr="00F1119E">
        <w:rPr>
          <w:rFonts w:eastAsia="Times New Roman" w:hint="cs"/>
          <w:rtl/>
          <w:lang w:bidi="fa-IR"/>
        </w:rPr>
        <w:t>یری</w:t>
      </w:r>
      <w:r w:rsidRPr="00F1119E">
        <w:rPr>
          <w:rFonts w:eastAsia="Times New Roman"/>
          <w:rtl/>
          <w:lang w:bidi="fa-IR"/>
        </w:rPr>
        <w:t xml:space="preserve"> که با استفاده از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شبکه ب</w:t>
      </w:r>
      <w:r w:rsidRPr="00F1119E">
        <w:rPr>
          <w:rFonts w:eastAsia="Times New Roman" w:hint="cs"/>
          <w:rtl/>
          <w:lang w:bidi="fa-IR"/>
        </w:rPr>
        <w:t>ی‌سیم</w:t>
      </w:r>
      <w:r w:rsidRPr="00F1119E">
        <w:rPr>
          <w:rFonts w:eastAsia="Times New Roman"/>
          <w:rtl/>
          <w:lang w:bidi="fa-IR"/>
        </w:rPr>
        <w:t xml:space="preserve"> منتقل م</w:t>
      </w:r>
      <w:r w:rsidRPr="00F1119E">
        <w:rPr>
          <w:rFonts w:eastAsia="Times New Roman" w:hint="cs"/>
          <w:rtl/>
          <w:lang w:bidi="fa-IR"/>
        </w:rPr>
        <w:t>ی‌شود،</w:t>
      </w:r>
      <w:r w:rsidRPr="00F1119E">
        <w:rPr>
          <w:rFonts w:eastAsia="Times New Roman"/>
          <w:rtl/>
          <w:lang w:bidi="fa-IR"/>
        </w:rPr>
        <w:t xml:space="preserve"> ممکن است توسط رعد و برق </w:t>
      </w:r>
      <w:r w:rsidRPr="00F1119E">
        <w:rPr>
          <w:rFonts w:eastAsia="Times New Roman" w:hint="cs"/>
          <w:rtl/>
          <w:lang w:bidi="fa-IR"/>
        </w:rPr>
        <w:t>یا</w:t>
      </w:r>
      <w:r w:rsidRPr="00F1119E">
        <w:rPr>
          <w:rFonts w:eastAsia="Times New Roman"/>
          <w:rtl/>
          <w:lang w:bidi="fa-IR"/>
        </w:rPr>
        <w:t xml:space="preserve"> سا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اختلالات جو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تخر</w:t>
      </w:r>
      <w:r w:rsidRPr="00F1119E">
        <w:rPr>
          <w:rFonts w:eastAsia="Times New Roman" w:hint="cs"/>
          <w:rtl/>
          <w:lang w:bidi="fa-IR"/>
        </w:rPr>
        <w:t>یب</w:t>
      </w:r>
      <w:r w:rsidRPr="00F1119E">
        <w:rPr>
          <w:rFonts w:eastAsia="Times New Roman"/>
          <w:rtl/>
          <w:lang w:bidi="fa-IR"/>
        </w:rPr>
        <w:t xml:space="preserve"> شود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با وجود نو</w:t>
      </w:r>
      <w:r w:rsidRPr="00F1119E">
        <w:rPr>
          <w:rFonts w:eastAsia="Times New Roman" w:hint="cs"/>
          <w:rtl/>
          <w:lang w:bidi="fa-IR"/>
        </w:rPr>
        <w:t>یز،</w:t>
      </w:r>
      <w:r w:rsidRPr="00F1119E">
        <w:rPr>
          <w:rFonts w:eastAsia="Times New Roman"/>
          <w:rtl/>
          <w:lang w:bidi="fa-IR"/>
        </w:rPr>
        <w:t xml:space="preserve"> ممکن است کاره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پردازش تصو</w:t>
      </w:r>
      <w:r w:rsidRPr="00F1119E">
        <w:rPr>
          <w:rFonts w:eastAsia="Times New Roman" w:hint="cs"/>
          <w:rtl/>
          <w:lang w:bidi="fa-IR"/>
        </w:rPr>
        <w:t>یر،</w:t>
      </w:r>
      <w:r w:rsidRPr="00F1119E">
        <w:rPr>
          <w:rFonts w:eastAsia="Times New Roman"/>
          <w:rtl/>
          <w:lang w:bidi="fa-IR"/>
        </w:rPr>
        <w:t xml:space="preserve"> مانند پردازش و</w:t>
      </w:r>
      <w:r w:rsidRPr="00F1119E">
        <w:rPr>
          <w:rFonts w:eastAsia="Times New Roman" w:hint="cs"/>
          <w:rtl/>
          <w:lang w:bidi="fa-IR"/>
        </w:rPr>
        <w:t>یدیویی،</w:t>
      </w:r>
      <w:r w:rsidRPr="00F1119E">
        <w:rPr>
          <w:rFonts w:eastAsia="Times New Roman"/>
          <w:rtl/>
          <w:lang w:bidi="fa-IR"/>
        </w:rPr>
        <w:t xml:space="preserve"> آنال</w:t>
      </w:r>
      <w:r w:rsidRPr="00F1119E">
        <w:rPr>
          <w:rFonts w:eastAsia="Times New Roman" w:hint="cs"/>
          <w:rtl/>
          <w:lang w:bidi="fa-IR"/>
        </w:rPr>
        <w:t>یز</w:t>
      </w:r>
      <w:r w:rsidRPr="00F1119E">
        <w:rPr>
          <w:rFonts w:eastAsia="Times New Roman"/>
          <w:rtl/>
          <w:lang w:bidi="fa-IR"/>
        </w:rPr>
        <w:t xml:space="preserve">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و رد</w:t>
      </w:r>
      <w:r w:rsidR="004D46D1">
        <w:rPr>
          <w:rFonts w:eastAsia="Times New Roman" w:hint="cs"/>
          <w:rtl/>
          <w:lang w:bidi="fa-IR"/>
        </w:rPr>
        <w:t>یابی</w:t>
      </w:r>
      <w:r w:rsidRPr="00F1119E">
        <w:rPr>
          <w:rFonts w:eastAsia="Times New Roman"/>
          <w:rtl/>
          <w:lang w:bidi="fa-IR"/>
        </w:rPr>
        <w:t xml:space="preserve"> به خوب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عمل </w:t>
      </w:r>
      <w:r w:rsidRPr="00F1119E">
        <w:rPr>
          <w:rFonts w:eastAsia="Times New Roman" w:hint="cs"/>
          <w:rtl/>
          <w:lang w:bidi="fa-IR"/>
        </w:rPr>
        <w:t>نکنند</w:t>
      </w:r>
      <w:r w:rsidRPr="00F1119E">
        <w:rPr>
          <w:rFonts w:eastAsia="Times New Roman"/>
          <w:rtl/>
          <w:lang w:bidi="fa-IR"/>
        </w:rPr>
        <w:t xml:space="preserve"> و حت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نتا</w:t>
      </w:r>
      <w:r w:rsidRPr="00F1119E">
        <w:rPr>
          <w:rFonts w:eastAsia="Times New Roman" w:hint="cs"/>
          <w:rtl/>
          <w:lang w:bidi="fa-IR"/>
        </w:rPr>
        <w:t>یج</w:t>
      </w:r>
      <w:r w:rsidRPr="00F1119E">
        <w:rPr>
          <w:rFonts w:eastAsia="Times New Roman"/>
          <w:rtl/>
          <w:lang w:bidi="fa-IR"/>
        </w:rPr>
        <w:t xml:space="preserve"> غ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قابل قبول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ن</w:t>
      </w:r>
      <w:r w:rsidRPr="00F1119E">
        <w:rPr>
          <w:rFonts w:eastAsia="Times New Roman" w:hint="cs"/>
          <w:rtl/>
          <w:lang w:bidi="fa-IR"/>
        </w:rPr>
        <w:t>یز</w:t>
      </w:r>
      <w:r w:rsidRPr="00F1119E">
        <w:rPr>
          <w:rFonts w:eastAsia="Times New Roman"/>
          <w:rtl/>
          <w:lang w:bidi="fa-IR"/>
        </w:rPr>
        <w:t xml:space="preserve"> داشته باشند. بنابرا</w:t>
      </w:r>
      <w:r w:rsidRPr="00F1119E">
        <w:rPr>
          <w:rFonts w:eastAsia="Times New Roman" w:hint="cs"/>
          <w:rtl/>
          <w:lang w:bidi="fa-IR"/>
        </w:rPr>
        <w:t>ین،</w:t>
      </w:r>
      <w:r w:rsidRPr="00F1119E">
        <w:rPr>
          <w:rFonts w:eastAsia="Times New Roman"/>
          <w:rtl/>
          <w:lang w:bidi="fa-IR"/>
        </w:rPr>
        <w:t xml:space="preserve"> </w:t>
      </w:r>
      <w:r w:rsidR="0017267E">
        <w:rPr>
          <w:rFonts w:eastAsia="Times New Roman"/>
          <w:rtl/>
          <w:lang w:bidi="fa-IR"/>
        </w:rPr>
        <w:t>حذف نویز</w:t>
      </w:r>
      <w:r w:rsidRPr="00F1119E">
        <w:rPr>
          <w:rFonts w:eastAsia="Times New Roman"/>
          <w:rtl/>
          <w:lang w:bidi="fa-IR"/>
        </w:rPr>
        <w:t xml:space="preserve">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نقش مهم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در س</w:t>
      </w:r>
      <w:r w:rsidRPr="00F1119E">
        <w:rPr>
          <w:rFonts w:eastAsia="Times New Roman" w:hint="cs"/>
          <w:rtl/>
          <w:lang w:bidi="fa-IR"/>
        </w:rPr>
        <w:t>یستم‌های</w:t>
      </w:r>
      <w:r w:rsidRPr="00F1119E">
        <w:rPr>
          <w:rFonts w:eastAsia="Times New Roman"/>
          <w:rtl/>
          <w:lang w:bidi="fa-IR"/>
        </w:rPr>
        <w:t xml:space="preserve"> پردازش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مدرن ا</w:t>
      </w:r>
      <w:r w:rsidRPr="00F1119E">
        <w:rPr>
          <w:rFonts w:eastAsia="Times New Roman" w:hint="cs"/>
          <w:rtl/>
          <w:lang w:bidi="fa-IR"/>
        </w:rPr>
        <w:t>یفا</w:t>
      </w:r>
      <w:r w:rsidRPr="00F1119E">
        <w:rPr>
          <w:rFonts w:eastAsia="Times New Roman"/>
          <w:rtl/>
          <w:lang w:bidi="fa-IR"/>
        </w:rPr>
        <w:t xml:space="preserve"> م</w:t>
      </w:r>
      <w:r w:rsidRPr="00F1119E">
        <w:rPr>
          <w:rFonts w:eastAsia="Times New Roman" w:hint="cs"/>
          <w:rtl/>
          <w:lang w:bidi="fa-IR"/>
        </w:rPr>
        <w:t>ی‌کند</w:t>
      </w:r>
      <w:r w:rsidRPr="00F1119E">
        <w:rPr>
          <w:rFonts w:eastAsia="Times New Roman"/>
          <w:rtl/>
          <w:lang w:bidi="fa-IR"/>
        </w:rPr>
        <w:t xml:space="preserve">. </w:t>
      </w:r>
      <w:r w:rsidRPr="00F1119E">
        <w:rPr>
          <w:rFonts w:eastAsia="Times New Roman" w:cs="Times New Roman" w:hint="cs"/>
          <w:rtl/>
          <w:lang w:bidi="fa-IR"/>
        </w:rPr>
        <w:t>​</w:t>
      </w:r>
    </w:p>
    <w:p w14:paraId="4DA160F9" w14:textId="77777777" w:rsidR="008D3C36" w:rsidRPr="00F1119E" w:rsidRDefault="008D3C36" w:rsidP="00F2036B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 w:hint="cs"/>
          <w:rtl/>
          <w:lang w:bidi="fa-IR"/>
        </w:rPr>
        <w:t>در</w:t>
      </w:r>
      <w:r w:rsidRPr="00F1119E">
        <w:rPr>
          <w:rFonts w:eastAsia="Times New Roman"/>
          <w:rtl/>
          <w:lang w:bidi="fa-IR"/>
        </w:rPr>
        <w:t xml:space="preserve"> واقع، </w:t>
      </w:r>
      <w:r w:rsidR="0017267E">
        <w:rPr>
          <w:rFonts w:eastAsia="Times New Roman"/>
          <w:rtl/>
          <w:lang w:bidi="fa-IR"/>
        </w:rPr>
        <w:t>حذف نویز</w:t>
      </w:r>
      <w:r w:rsidRPr="00F1119E">
        <w:rPr>
          <w:rFonts w:eastAsia="Times New Roman"/>
          <w:rtl/>
          <w:lang w:bidi="fa-IR"/>
        </w:rPr>
        <w:t xml:space="preserve">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مشکل کلاس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است و به مدت طولان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مورد مطالعه قرار گرفته‌است. با ا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حال، </w:t>
      </w:r>
      <w:r w:rsidR="004D46D1">
        <w:rPr>
          <w:rFonts w:eastAsia="Times New Roman" w:hint="cs"/>
          <w:rtl/>
          <w:lang w:bidi="fa-IR"/>
        </w:rPr>
        <w:t xml:space="preserve">هنوز هم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کار چالش برانگ</w:t>
      </w:r>
      <w:r w:rsidRPr="00F1119E">
        <w:rPr>
          <w:rFonts w:eastAsia="Times New Roman" w:hint="cs"/>
          <w:rtl/>
          <w:lang w:bidi="fa-IR"/>
        </w:rPr>
        <w:t>یز</w:t>
      </w:r>
      <w:r w:rsidRPr="00F1119E">
        <w:rPr>
          <w:rFonts w:eastAsia="Times New Roman"/>
          <w:rtl/>
          <w:lang w:bidi="fa-IR"/>
        </w:rPr>
        <w:t xml:space="preserve"> و باز است. دل</w:t>
      </w:r>
      <w:r w:rsidRPr="00F1119E">
        <w:rPr>
          <w:rFonts w:eastAsia="Times New Roman" w:hint="cs"/>
          <w:rtl/>
          <w:lang w:bidi="fa-IR"/>
        </w:rPr>
        <w:t>یل</w:t>
      </w:r>
      <w:r w:rsidRPr="00F1119E">
        <w:rPr>
          <w:rFonts w:eastAsia="Times New Roman"/>
          <w:rtl/>
          <w:lang w:bidi="fa-IR"/>
        </w:rPr>
        <w:t xml:space="preserve"> اصل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ا</w:t>
      </w:r>
      <w:r w:rsidRPr="00F1119E">
        <w:rPr>
          <w:rFonts w:eastAsia="Times New Roman" w:hint="cs"/>
          <w:rtl/>
          <w:lang w:bidi="fa-IR"/>
        </w:rPr>
        <w:t>ین</w:t>
      </w:r>
      <w:r w:rsidRPr="00F1119E">
        <w:rPr>
          <w:rFonts w:eastAsia="Times New Roman"/>
          <w:rtl/>
          <w:lang w:bidi="fa-IR"/>
        </w:rPr>
        <w:t xml:space="preserve"> است که از د</w:t>
      </w:r>
      <w:r w:rsidRPr="00F1119E">
        <w:rPr>
          <w:rFonts w:eastAsia="Times New Roman" w:hint="cs"/>
          <w:rtl/>
          <w:lang w:bidi="fa-IR"/>
        </w:rPr>
        <w:t>یدگاه</w:t>
      </w:r>
      <w:r w:rsidRPr="00F1119E">
        <w:rPr>
          <w:rFonts w:eastAsia="Times New Roman"/>
          <w:rtl/>
          <w:lang w:bidi="fa-IR"/>
        </w:rPr>
        <w:t xml:space="preserve"> ر</w:t>
      </w:r>
      <w:r w:rsidRPr="00F1119E">
        <w:rPr>
          <w:rFonts w:eastAsia="Times New Roman" w:hint="cs"/>
          <w:rtl/>
          <w:lang w:bidi="fa-IR"/>
        </w:rPr>
        <w:t>یاضی،</w:t>
      </w:r>
      <w:r w:rsidRPr="00F1119E">
        <w:rPr>
          <w:rFonts w:eastAsia="Times New Roman"/>
          <w:rtl/>
          <w:lang w:bidi="fa-IR"/>
        </w:rPr>
        <w:t xml:space="preserve"> </w:t>
      </w:r>
      <w:r w:rsidR="0017267E">
        <w:rPr>
          <w:rFonts w:eastAsia="Times New Roman"/>
          <w:rtl/>
          <w:lang w:bidi="fa-IR"/>
        </w:rPr>
        <w:t>حذف نویز</w:t>
      </w:r>
      <w:r w:rsidRPr="00F1119E">
        <w:rPr>
          <w:rFonts w:eastAsia="Times New Roman"/>
          <w:rtl/>
          <w:lang w:bidi="fa-IR"/>
        </w:rPr>
        <w:t xml:space="preserve"> تصو</w:t>
      </w:r>
      <w:r w:rsidRPr="00F1119E">
        <w:rPr>
          <w:rFonts w:eastAsia="Times New Roman" w:hint="cs"/>
          <w:rtl/>
          <w:lang w:bidi="fa-IR"/>
        </w:rPr>
        <w:t>یر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>یک</w:t>
      </w:r>
      <w:r w:rsidRPr="00F1119E">
        <w:rPr>
          <w:rFonts w:eastAsia="Times New Roman"/>
          <w:rtl/>
          <w:lang w:bidi="fa-IR"/>
        </w:rPr>
        <w:t xml:space="preserve"> مس</w:t>
      </w:r>
      <w:r w:rsidRPr="00F1119E">
        <w:rPr>
          <w:rFonts w:eastAsia="Times New Roman" w:hint="cs"/>
          <w:rtl/>
          <w:lang w:bidi="fa-IR"/>
        </w:rPr>
        <w:t>ئ</w:t>
      </w:r>
      <w:r w:rsidRPr="00F1119E">
        <w:rPr>
          <w:rFonts w:eastAsia="Times New Roman"/>
          <w:rtl/>
          <w:lang w:bidi="fa-IR"/>
        </w:rPr>
        <w:t>له</w:t>
      </w:r>
      <w:r w:rsidR="003E314C">
        <w:rPr>
          <w:rFonts w:eastAsia="Times New Roman" w:hint="eastAsia"/>
          <w:rtl/>
          <w:lang w:bidi="fa-IR"/>
        </w:rPr>
        <w:t>‌ی</w:t>
      </w:r>
      <w:r w:rsidRPr="00F1119E">
        <w:rPr>
          <w:rFonts w:eastAsia="Times New Roman"/>
          <w:rtl/>
          <w:lang w:bidi="fa-IR"/>
        </w:rPr>
        <w:t xml:space="preserve"> معکوس</w:t>
      </w:r>
      <w:r w:rsidR="003E314C" w:rsidRPr="003E314C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4"/>
      </w:r>
      <w:r w:rsidRPr="003E314C">
        <w:rPr>
          <w:rFonts w:eastAsia="Times New Roman"/>
          <w:sz w:val="24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است و راه‌حل آن منحصر به فرد ن</w:t>
      </w:r>
      <w:r w:rsidRPr="00F1119E">
        <w:rPr>
          <w:rFonts w:eastAsia="Times New Roman" w:hint="cs"/>
          <w:rtl/>
          <w:lang w:bidi="fa-IR"/>
        </w:rPr>
        <w:t>یست</w:t>
      </w:r>
      <w:r w:rsidRPr="00F1119E">
        <w:rPr>
          <w:rFonts w:eastAsia="Times New Roman"/>
          <w:rtl/>
          <w:lang w:bidi="fa-IR"/>
        </w:rPr>
        <w:t xml:space="preserve">. </w:t>
      </w:r>
      <w:r w:rsidRPr="00F1119E">
        <w:rPr>
          <w:rFonts w:eastAsia="Times New Roman" w:cs="Times New Roman" w:hint="cs"/>
          <w:rtl/>
          <w:lang w:bidi="fa-IR"/>
        </w:rPr>
        <w:t>​</w:t>
      </w:r>
      <w:r w:rsidRPr="00F1119E">
        <w:rPr>
          <w:rFonts w:eastAsia="Times New Roman" w:hint="cs"/>
          <w:rtl/>
          <w:lang w:bidi="fa-IR"/>
        </w:rPr>
        <w:t>در</w:t>
      </w:r>
      <w:r w:rsidRPr="00F1119E">
        <w:rPr>
          <w:rFonts w:eastAsia="Times New Roman"/>
          <w:rtl/>
          <w:lang w:bidi="fa-IR"/>
        </w:rPr>
        <w:t xml:space="preserve"> دهه‌ه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اخ</w:t>
      </w:r>
      <w:r w:rsidRPr="00F1119E">
        <w:rPr>
          <w:rFonts w:eastAsia="Times New Roman" w:hint="cs"/>
          <w:rtl/>
          <w:lang w:bidi="fa-IR"/>
        </w:rPr>
        <w:t>یر،</w:t>
      </w:r>
      <w:r w:rsidRPr="00F1119E">
        <w:rPr>
          <w:rFonts w:eastAsia="Times New Roman"/>
          <w:rtl/>
          <w:lang w:bidi="fa-IR"/>
        </w:rPr>
        <w:t xml:space="preserve"> دستاوردها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بزرگ</w:t>
      </w:r>
      <w:r w:rsidRPr="00F1119E">
        <w:rPr>
          <w:rFonts w:eastAsia="Times New Roman" w:hint="cs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در زم</w:t>
      </w:r>
      <w:r w:rsidRPr="00F1119E">
        <w:rPr>
          <w:rFonts w:eastAsia="Times New Roman" w:hint="cs"/>
          <w:rtl/>
          <w:lang w:bidi="fa-IR"/>
        </w:rPr>
        <w:t>ینه</w:t>
      </w:r>
      <w:r w:rsidRPr="00F1119E">
        <w:rPr>
          <w:rFonts w:eastAsia="Times New Roman"/>
          <w:rtl/>
          <w:lang w:bidi="fa-IR"/>
        </w:rPr>
        <w:t xml:space="preserve"> </w:t>
      </w:r>
      <w:r w:rsidR="0017267E">
        <w:rPr>
          <w:rFonts w:eastAsia="Times New Roman"/>
          <w:rtl/>
          <w:lang w:bidi="fa-IR"/>
        </w:rPr>
        <w:t>حذف نویز</w:t>
      </w:r>
      <w:r w:rsidRPr="00F1119E">
        <w:rPr>
          <w:rFonts w:eastAsia="Times New Roman"/>
          <w:rtl/>
          <w:lang w:bidi="fa-IR"/>
        </w:rPr>
        <w:t xml:space="preserve"> تصو</w:t>
      </w:r>
      <w:r w:rsidRPr="00F1119E">
        <w:rPr>
          <w:rFonts w:eastAsia="Times New Roman" w:hint="cs"/>
          <w:rtl/>
          <w:lang w:bidi="fa-IR"/>
        </w:rPr>
        <w:t>یر</w:t>
      </w:r>
      <w:r w:rsidR="006209BE" w:rsidRPr="00F1119E">
        <w:rPr>
          <w:rFonts w:eastAsia="Times New Roman"/>
          <w:rtl/>
          <w:lang w:bidi="fa-IR"/>
        </w:rPr>
        <w:t xml:space="preserve"> صورت‌گرفته است</w:t>
      </w:r>
      <w:r w:rsidR="00D476E3" w:rsidRPr="00F1119E">
        <w:rPr>
          <w:rFonts w:eastAsia="Times New Roman" w:hint="cs"/>
          <w:rtl/>
          <w:lang w:bidi="fa-IR"/>
        </w:rPr>
        <w:t xml:space="preserve"> </w:t>
      </w:r>
      <w:r w:rsidR="006209BE" w:rsidRPr="00F1119E">
        <w:rPr>
          <w:rFonts w:eastAsia="Times New Roman"/>
          <w:rtl/>
          <w:lang w:bidi="fa-IR"/>
        </w:rPr>
        <w:fldChar w:fldCharType="begin">
          <w:fldData xml:space="preserve">PEVuZE5vdGU+PENpdGU+PEF1dGhvcj5WZXJtYTwvQXV0aG9yPjxZZWFyPjIwMTM8L1llYXI+PFJl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</w:fldData>
        </w:fldChar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</w:instrText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rtl/>
          <w:lang w:bidi="fa-IR"/>
        </w:rPr>
        <w:fldChar w:fldCharType="begin">
          <w:fldData xml:space="preserve">PEVuZE5vdGU+PENpdGU+PEF1dGhvcj5WZXJtYTwvQXV0aG9yPjxZZWFyPjIwMTM8L1llYXI+PFJl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</w:fldData>
        </w:fldChar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.DATA</w:instrText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rtl/>
          <w:lang w:bidi="fa-IR"/>
        </w:rPr>
      </w:r>
      <w:r w:rsidR="00F2036B">
        <w:rPr>
          <w:rFonts w:eastAsia="Times New Roman"/>
          <w:rtl/>
          <w:lang w:bidi="fa-IR"/>
        </w:rPr>
        <w:fldChar w:fldCharType="end"/>
      </w:r>
      <w:r w:rsidR="006209BE" w:rsidRPr="00F1119E">
        <w:rPr>
          <w:rFonts w:eastAsia="Times New Roman"/>
          <w:rtl/>
          <w:lang w:bidi="fa-IR"/>
        </w:rPr>
      </w:r>
      <w:r w:rsidR="006209BE" w:rsidRPr="00F1119E">
        <w:rPr>
          <w:rFonts w:eastAsia="Times New Roman"/>
          <w:rtl/>
          <w:lang w:bidi="fa-IR"/>
        </w:rPr>
        <w:fldChar w:fldCharType="separate"/>
      </w:r>
      <w:r w:rsidR="006D7B0A" w:rsidRPr="00F1119E">
        <w:rPr>
          <w:rFonts w:eastAsia="Times New Roman"/>
          <w:noProof/>
          <w:rtl/>
          <w:lang w:bidi="fa-IR"/>
        </w:rPr>
        <w:t>[3-6]</w:t>
      </w:r>
      <w:r w:rsidR="006209BE" w:rsidRPr="00F1119E">
        <w:rPr>
          <w:rFonts w:eastAsia="Times New Roman"/>
          <w:rtl/>
          <w:lang w:bidi="fa-IR"/>
        </w:rPr>
        <w:fldChar w:fldCharType="end"/>
      </w:r>
      <w:r w:rsidR="00D476E3" w:rsidRPr="00F1119E">
        <w:rPr>
          <w:rFonts w:eastAsia="Times New Roman" w:hint="cs"/>
          <w:rtl/>
          <w:lang w:bidi="fa-IR"/>
        </w:rPr>
        <w:t>.</w:t>
      </w:r>
    </w:p>
    <w:p w14:paraId="43120294" w14:textId="77777777" w:rsidR="00A0499C" w:rsidRPr="00F1119E" w:rsidRDefault="008D3C36" w:rsidP="00F2036B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 xml:space="preserve">نویز به </w:t>
      </w:r>
      <w:r w:rsidRPr="00F1119E">
        <w:rPr>
          <w:rFonts w:eastAsia="Times New Roman" w:hint="cs"/>
          <w:rtl/>
          <w:lang w:bidi="fa-IR"/>
        </w:rPr>
        <w:t>سه</w:t>
      </w:r>
      <w:r w:rsidRPr="00F1119E">
        <w:rPr>
          <w:rFonts w:eastAsia="Times New Roman"/>
          <w:rtl/>
          <w:lang w:bidi="fa-IR"/>
        </w:rPr>
        <w:t xml:space="preserve"> مدل پایه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ی جمع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نده</w:t>
      </w:r>
      <w:r w:rsidRPr="00F1119E">
        <w:rPr>
          <w:rFonts w:eastAsia="Times New Roman"/>
          <w:vertAlign w:val="superscript"/>
          <w:rtl/>
          <w:lang w:bidi="fa-IR"/>
        </w:rPr>
        <w:footnoteReference w:id="45"/>
      </w:r>
      <w:r w:rsidRPr="00F1119E">
        <w:rPr>
          <w:rFonts w:eastAsia="Times New Roman"/>
          <w:rtl/>
          <w:lang w:bidi="fa-IR"/>
        </w:rPr>
        <w:t>، ضرب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نده</w:t>
      </w:r>
      <w:r w:rsidRPr="00F1119E">
        <w:rPr>
          <w:rFonts w:eastAsia="Times New Roman"/>
          <w:vertAlign w:val="superscript"/>
          <w:rtl/>
          <w:lang w:bidi="fa-IR"/>
        </w:rPr>
        <w:footnoteReference w:id="46"/>
      </w:r>
      <w:r w:rsidRPr="00F1119E">
        <w:rPr>
          <w:rFonts w:eastAsia="Times New Roman"/>
          <w:rtl/>
          <w:lang w:bidi="fa-IR"/>
        </w:rPr>
        <w:t xml:space="preserve"> و ضربه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ای</w:t>
      </w:r>
      <w:r w:rsidRPr="00F1119E">
        <w:rPr>
          <w:rFonts w:eastAsia="Times New Roman"/>
          <w:vertAlign w:val="superscript"/>
          <w:rtl/>
          <w:lang w:bidi="fa-IR"/>
        </w:rPr>
        <w:footnoteReference w:id="47"/>
      </w:r>
      <w:r w:rsidRPr="00F1119E">
        <w:rPr>
          <w:rFonts w:eastAsia="Times New Roman"/>
          <w:rtl/>
          <w:lang w:bidi="fa-IR"/>
        </w:rPr>
        <w:t xml:space="preserve"> دسته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د</w:t>
      </w:r>
      <w:r w:rsidR="00D476E3" w:rsidRPr="00F1119E">
        <w:rPr>
          <w:rFonts w:eastAsia="Times New Roman" w:hint="cs"/>
          <w:rtl/>
          <w:lang w:bidi="fa-IR"/>
        </w:rPr>
        <w:t xml:space="preserve"> </w:t>
      </w:r>
      <w:r w:rsidR="006209BE" w:rsidRPr="00F1119E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Verma&lt;/Author&gt;&lt;Year&gt;2013&lt;/Year&gt;&lt;RecNum&gt;3&lt;/RecNum&gt;&lt;DisplayText&gt;[3, 4]&lt;/DisplayText&gt;&lt;record&gt;&lt;rec-number&gt;3&lt;/rec-number&gt;&lt;foreign-keys&gt;&lt;key app="EN" db-id="22ppad5fwpz0dre9axrvpfs75r922ft0ptw9" timestamp="1598791523"&gt;3&lt;/key&gt;&lt;/foreign-keys&gt;&lt;ref-type name="Journal Article"&gt;17&lt;/ref-type&gt;&lt;contributors&gt;&lt;authors&gt;&lt;author&gt;Verma, Rohit&lt;/author&gt;&lt;author&gt;Ali, Jahid&lt;/author&gt;&lt;/authors&gt;&lt;/contributors&gt;&lt;titles&gt;&lt;title&gt;A Comparative Study of Various Types of Image Noise and Efficient Noise Removal Techniques&lt;/title&gt;&lt;secondary-title&gt;International Journal of Advanced Research in Computer Science and Software Engineering&lt;/secondary-title&gt;&lt;/titles&gt;&lt;periodical&gt;&lt;full-title&gt;International Journal of advanced research in computer science and software</w:instrText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engineering&lt;/full-title&gt;&lt;/periodical&gt;&lt;pages&gt;617-622&lt;/pages&gt;&lt;volume&gt;3&lt;/volume&gt;&lt;number&gt;10&lt;/number&gt;&lt;dates&gt;&lt;year&gt;2013&lt;/year&gt;&lt;/dates&gt;&lt;urls&gt;&lt;/urls&gt;&lt;/record&gt;&lt;/Cite&gt;&lt;Cite&gt;&lt;Author&gt;Maity&lt;/Author&gt;&lt;Year&gt;2015&lt;/Year&gt;&lt;RecNum&gt;4&lt;/RecNum&gt;&lt;record&gt;&lt;rec-number&gt;4&lt;/rec-number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foreign-keys&gt;&lt;key app="EN" db-id="22ppad5fwpz0dre9axrvpfs75r922ft0ptw9" timestamp="1598791539"&gt;4&lt;/key&gt;&lt;/foreign-keys&gt;&lt;ref-type name="Conference Proceedings"&gt;10&lt;/ref-type&gt;&lt;contributors&gt;&lt;authors&gt;&lt;author&gt;Maity, Alenrex&lt;/author&gt;&lt;author&gt;Pattanaik, Anshuman&lt;/author&gt;&lt;author&gt;Sagnika, Santwana&lt;/author&gt;&lt;author&gt;Pani, Santosh&lt;/author&gt;&lt;/authors&gt;&lt;/contributors&gt;&lt;titles&gt;&lt;title&gt;A Comparative Study on Approaches to Speckle Noise Reduction in Images&lt;/title&gt;&lt;secondary-title&gt;International Conference on Computational Intelligence and Networks&lt;/secondary-title&gt;&lt;/titles&gt;&lt;pages&gt;148-155&lt;/pages&gt;&lt;dates&gt;&lt;year&gt;2015&lt;/year&gt;&lt;/dates&gt;&lt;publisher&gt;IEEE&lt;/publisher&gt;&lt;isbn&gt;1479975494&lt;/isbn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6209BE" w:rsidRPr="00F1119E">
        <w:rPr>
          <w:rFonts w:eastAsia="Times New Roman"/>
          <w:rtl/>
          <w:lang w:bidi="fa-IR"/>
        </w:rPr>
        <w:fldChar w:fldCharType="separate"/>
      </w:r>
      <w:r w:rsidR="006D7B0A" w:rsidRPr="00F1119E">
        <w:rPr>
          <w:rFonts w:eastAsia="Times New Roman"/>
          <w:noProof/>
          <w:rtl/>
          <w:lang w:bidi="fa-IR"/>
        </w:rPr>
        <w:t>[3, 4]</w:t>
      </w:r>
      <w:r w:rsidR="006209BE" w:rsidRPr="00F1119E">
        <w:rPr>
          <w:rFonts w:eastAsia="Times New Roman"/>
          <w:rtl/>
          <w:lang w:bidi="fa-IR"/>
        </w:rPr>
        <w:fldChar w:fldCharType="end"/>
      </w:r>
      <w:r w:rsidR="00D476E3" w:rsidRPr="00F1119E">
        <w:rPr>
          <w:rFonts w:eastAsia="Times New Roman" w:hint="cs"/>
          <w:rtl/>
          <w:lang w:bidi="fa-IR"/>
        </w:rPr>
        <w:t xml:space="preserve">. </w:t>
      </w:r>
      <w:r w:rsidRPr="00F1119E">
        <w:rPr>
          <w:rFonts w:eastAsia="Times New Roman"/>
          <w:rtl/>
          <w:lang w:bidi="fa-IR"/>
        </w:rPr>
        <w:t>در مدل جمع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نده، نویز را به آسانی 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وان کاهش داد</w:t>
      </w:r>
      <w:r w:rsidRPr="00F1119E">
        <w:rPr>
          <w:rFonts w:eastAsia="Times New Roman" w:hint="cs"/>
          <w:rtl/>
          <w:lang w:bidi="fa-IR"/>
        </w:rPr>
        <w:t xml:space="preserve"> و</w:t>
      </w:r>
      <w:r w:rsidRPr="00F1119E">
        <w:rPr>
          <w:rFonts w:eastAsia="Times New Roman"/>
          <w:rtl/>
          <w:lang w:bidi="fa-IR"/>
        </w:rPr>
        <w:t xml:space="preserve"> رابطه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ی آن به صورت زیر 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اشد</w:t>
      </w:r>
      <w:r w:rsidR="0080238B">
        <w:rPr>
          <w:rFonts w:eastAsia="Times New Roman" w:hint="cs"/>
          <w:rtl/>
          <w:lang w:bidi="fa-IR"/>
        </w:rPr>
        <w:t xml:space="preserve"> </w:t>
      </w:r>
      <w:r w:rsidR="0080238B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Verma&lt;/Author&gt;&lt;Year&gt;2013&lt;/Year&gt;&lt;RecNum&gt;3&lt;/RecNum&gt;&lt;DisplayText&gt;[3]&lt;/DisplayText&gt;&lt;record&gt;&lt;rec-number&gt;3&lt;/rec-number&gt;&lt;foreign-keys&gt;&lt;key app="EN" db-id="22ppad5fwpz0dre9axrvpfs75r922ft0ptw9" timestamp="1598791523"&gt;3&lt;/key</w:instrText>
      </w:r>
      <w:r w:rsidR="00F2036B">
        <w:rPr>
          <w:rFonts w:eastAsia="Times New Roman"/>
          <w:rtl/>
          <w:lang w:bidi="fa-IR"/>
        </w:rPr>
        <w:instrText>&gt;&lt;/</w:instrText>
      </w:r>
      <w:r w:rsidR="00F2036B">
        <w:rPr>
          <w:rFonts w:eastAsia="Times New Roman"/>
          <w:lang w:bidi="fa-IR"/>
        </w:rPr>
        <w:instrText>foreign-keys&gt;&lt;ref-type name="Journal Article"&gt;17&lt;/ref-type&gt;&lt;contributors&gt;&lt;authors&gt;&lt;author&gt;Verma, Rohit&lt;/author&gt;&lt;author&gt;Ali, Jahid&lt;/author&gt;&lt;/authors&gt;&lt;/contributors&gt;&lt;titles&gt;&lt;title&gt;A Comparative Study of Various Types of Image Noise and Efficient Noise Removal Techniques&lt;/title&gt;&lt;secondary-title&gt;International Journal of Advanced Research in Computer Science and Software Engineering&lt;/secondary-title&gt;&lt;/titles&gt;&lt;periodical&gt;&lt;full-title&gt;International Journal of advanced research in computer science and software engineering&lt;/full-title&gt;&lt;/periodical&gt;&lt;pages&gt;617-622&lt;/pages&gt;&lt;volume&gt;3&lt;/volume&gt;&lt;number&gt;10&lt;/number&gt;&lt;dates&gt;&lt;year&gt;2013&lt;/year&gt;&lt;/dates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80238B">
        <w:rPr>
          <w:rFonts w:eastAsia="Times New Roman"/>
          <w:rtl/>
          <w:lang w:bidi="fa-IR"/>
        </w:rPr>
        <w:fldChar w:fldCharType="separate"/>
      </w:r>
      <w:r w:rsidR="0080238B">
        <w:rPr>
          <w:rFonts w:eastAsia="Times New Roman"/>
          <w:noProof/>
          <w:rtl/>
          <w:lang w:bidi="fa-IR"/>
        </w:rPr>
        <w:t>[3]</w:t>
      </w:r>
      <w:r w:rsidR="0080238B">
        <w:rPr>
          <w:rFonts w:eastAsia="Times New Roman"/>
          <w:rtl/>
          <w:lang w:bidi="fa-IR"/>
        </w:rPr>
        <w:fldChar w:fldCharType="end"/>
      </w:r>
      <w:r w:rsidRPr="00F1119E">
        <w:rPr>
          <w:rFonts w:eastAsia="Times New Roman"/>
          <w:rtl/>
          <w:lang w:bidi="fa-IR"/>
        </w:rPr>
        <w:t>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4"/>
        <w:gridCol w:w="5853"/>
      </w:tblGrid>
      <w:tr w:rsidR="00A0499C" w:rsidRPr="00F1119E" w14:paraId="76828A32" w14:textId="77777777" w:rsidTr="00A0499C">
        <w:tc>
          <w:tcPr>
            <w:tcW w:w="905" w:type="dxa"/>
            <w:vAlign w:val="center"/>
          </w:tcPr>
          <w:p w14:paraId="24F9C49B" w14:textId="77777777" w:rsidR="00A0499C" w:rsidRPr="00F1119E" w:rsidRDefault="00A0499C" w:rsidP="00D12067">
            <w:pPr>
              <w:spacing w:line="240" w:lineRule="auto"/>
              <w:jc w:val="left"/>
              <w:rPr>
                <w:rFonts w:eastAsia="Times New Roman"/>
                <w:rtl/>
                <w:lang w:bidi="fa-IR"/>
              </w:rPr>
            </w:pPr>
            <w:r w:rsidRPr="00F1119E">
              <w:rPr>
                <w:rFonts w:eastAsia="Times New Roman" w:hint="cs"/>
                <w:rtl/>
                <w:lang w:bidi="fa-IR"/>
              </w:rPr>
              <w:t>(</w:t>
            </w:r>
            <w:r w:rsidR="00425170">
              <w:rPr>
                <w:rFonts w:eastAsia="Times New Roman"/>
                <w:rtl/>
                <w:lang w:bidi="fa-IR"/>
              </w:rPr>
              <w:fldChar w:fldCharType="begin"/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STYLEREF</w:instrText>
            </w:r>
            <w:r w:rsidR="00425170">
              <w:rPr>
                <w:rFonts w:eastAsia="Times New Roman" w:hint="cs"/>
                <w:rtl/>
                <w:lang w:bidi="fa-IR"/>
              </w:rPr>
              <w:instrText xml:space="preserve"> 1 \</w:instrText>
            </w:r>
            <w:r w:rsidR="00425170">
              <w:rPr>
                <w:rFonts w:eastAsia="Times New Roman" w:hint="cs"/>
                <w:lang w:bidi="fa-IR"/>
              </w:rPr>
              <w:instrText>s</w:instrText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‏1</w:t>
            </w:r>
            <w:r w:rsidR="00425170">
              <w:rPr>
                <w:rFonts w:eastAsia="Times New Roman"/>
                <w:rtl/>
                <w:lang w:bidi="fa-IR"/>
              </w:rPr>
              <w:fldChar w:fldCharType="end"/>
            </w:r>
            <w:r w:rsidR="00425170">
              <w:rPr>
                <w:rFonts w:eastAsia="Times New Roman"/>
                <w:rtl/>
                <w:lang w:bidi="fa-IR"/>
              </w:rPr>
              <w:noBreakHyphen/>
            </w:r>
            <w:r w:rsidR="00425170">
              <w:rPr>
                <w:rFonts w:eastAsia="Times New Roman"/>
                <w:rtl/>
                <w:lang w:bidi="fa-IR"/>
              </w:rPr>
              <w:fldChar w:fldCharType="begin"/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SEQ</w:instrText>
            </w:r>
            <w:r w:rsidR="00425170">
              <w:rPr>
                <w:rFonts w:eastAsia="Times New Roman" w:hint="cs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Equation \* ARABIC \s 1</w:instrText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1</w:t>
            </w:r>
            <w:r w:rsidR="00425170">
              <w:rPr>
                <w:rFonts w:eastAsia="Times New Roman"/>
                <w:rtl/>
                <w:lang w:bidi="fa-IR"/>
              </w:rPr>
              <w:fldChar w:fldCharType="end"/>
            </w:r>
            <w:r w:rsidRPr="00F1119E">
              <w:rPr>
                <w:rFonts w:eastAsia="Times New Roman" w:hint="cs"/>
                <w:rtl/>
                <w:lang w:bidi="fa-IR"/>
              </w:rPr>
              <w:t>)</w:t>
            </w:r>
          </w:p>
        </w:tc>
        <w:tc>
          <w:tcPr>
            <w:tcW w:w="5902" w:type="dxa"/>
            <w:vAlign w:val="center"/>
          </w:tcPr>
          <w:p w14:paraId="1CF823CF" w14:textId="77777777" w:rsidR="00A0499C" w:rsidRPr="00F1119E" w:rsidRDefault="00A0499C" w:rsidP="00D12067">
            <w:pPr>
              <w:spacing w:line="240" w:lineRule="auto"/>
              <w:jc w:val="mediumKashida"/>
              <w:rPr>
                <w:rFonts w:eastAsia="Times New Roman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Times New Roman" w:hAnsi="Cambria Math"/>
                    <w:lang w:bidi="fa-IR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/>
                    <w:lang w:bidi="fa-IR"/>
                  </w:rPr>
                  <m:t>=</m:t>
                </m:r>
                <m:r>
                  <w:rPr>
                    <w:rFonts w:ascii="Cambria Math" w:eastAsia="Times New Roman" w:hAnsi="Cambria Math"/>
                    <w:lang w:bidi="fa-IR"/>
                  </w:rPr>
                  <m:t>u</m:t>
                </m:r>
                <m:r>
                  <m:rPr>
                    <m:sty m:val="p"/>
                  </m:rPr>
                  <w:rPr>
                    <w:rFonts w:ascii="Cambria Math" w:eastAsia="Times New Roman" w:hAnsi="Cambria Math"/>
                    <w:lang w:bidi="fa-IR"/>
                  </w:rPr>
                  <m:t>+</m:t>
                </m:r>
                <m:r>
                  <w:rPr>
                    <w:rFonts w:ascii="Cambria Math" w:eastAsia="Times New Roman" w:hAnsi="Cambria Math"/>
                    <w:lang w:bidi="fa-IR"/>
                  </w:rPr>
                  <m:t>n</m:t>
                </m:r>
              </m:oMath>
            </m:oMathPara>
          </w:p>
        </w:tc>
      </w:tr>
    </w:tbl>
    <w:p w14:paraId="08FCA3BE" w14:textId="77777777" w:rsidR="008D3C36" w:rsidRPr="00F1119E" w:rsidRDefault="008D3C36" w:rsidP="00D12067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 xml:space="preserve">که </w:t>
      </w:r>
      <m:oMath>
        <m:r>
          <w:rPr>
            <w:rFonts w:ascii="Cambria Math" w:eastAsia="Times New Roman" w:hAnsi="Cambria Math"/>
            <w:lang w:bidi="fa-IR"/>
          </w:rPr>
          <m:t>u</m:t>
        </m:r>
      </m:oMath>
      <w:r w:rsidRPr="00F1119E">
        <w:rPr>
          <w:rFonts w:eastAsia="Times New Roman"/>
          <w:rtl/>
        </w:rPr>
        <w:t xml:space="preserve"> تصویر سالم، </w:t>
      </w:r>
      <m:oMath>
        <m:r>
          <w:rPr>
            <w:rFonts w:ascii="Cambria Math" w:eastAsia="Times New Roman" w:hAnsi="Cambria Math"/>
            <w:lang w:bidi="fa-IR"/>
          </w:rPr>
          <m:t>n</m:t>
        </m:r>
      </m:oMath>
      <w:r w:rsidRPr="00F1119E">
        <w:rPr>
          <w:rFonts w:eastAsia="Times New Roman"/>
          <w:rtl/>
        </w:rPr>
        <w:t xml:space="preserve"> نویز و </w:t>
      </w:r>
      <m:oMath>
        <m:r>
          <w:rPr>
            <w:rFonts w:ascii="Cambria Math" w:eastAsia="Times New Roman" w:hAnsi="Cambria Math"/>
            <w:lang w:bidi="fa-IR"/>
          </w:rPr>
          <m:t>v</m:t>
        </m:r>
      </m:oMath>
      <w:r w:rsidRPr="00F1119E">
        <w:rPr>
          <w:rFonts w:eastAsia="Times New Roman"/>
          <w:rtl/>
        </w:rPr>
        <w:t xml:space="preserve"> تصویر </w:t>
      </w:r>
      <w:r w:rsidRPr="00F1119E">
        <w:rPr>
          <w:rFonts w:eastAsia="Times New Roman" w:hint="cs"/>
          <w:rtl/>
        </w:rPr>
        <w:t xml:space="preserve">دارای نویز </w:t>
      </w:r>
      <w:r w:rsidRPr="00F1119E">
        <w:rPr>
          <w:rFonts w:eastAsia="Times New Roman"/>
          <w:rtl/>
        </w:rPr>
        <w:t>می</w:t>
      </w:r>
      <w:r w:rsidR="00FC7FE3">
        <w:rPr>
          <w:rFonts w:eastAsia="Times New Roman" w:hint="cs"/>
          <w:rtl/>
        </w:rPr>
        <w:t>‌‌</w:t>
      </w:r>
      <w:r w:rsidRPr="00F1119E">
        <w:rPr>
          <w:rFonts w:eastAsia="Times New Roman"/>
          <w:rtl/>
        </w:rPr>
        <w:t>باشد.</w:t>
      </w:r>
    </w:p>
    <w:p w14:paraId="5F226200" w14:textId="77777777" w:rsidR="0037285D" w:rsidRPr="00F1119E" w:rsidRDefault="008D3C36" w:rsidP="00F2036B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>مدل کردن نویز ضرب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شونده پیچیده است و به آسانی نمی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توان آن را کاهش داد. این نویز وابسته به تصویر است </w:t>
      </w:r>
      <w:r w:rsidR="0080238B">
        <w:rPr>
          <w:rFonts w:eastAsia="Times New Roman"/>
          <w:rtl/>
          <w:lang w:bidi="fa-IR"/>
        </w:rPr>
        <w:t>و رابطه</w:t>
      </w:r>
      <w:r w:rsidR="00FC7FE3">
        <w:rPr>
          <w:rFonts w:eastAsia="Times New Roman" w:hint="cs"/>
          <w:rtl/>
          <w:lang w:bidi="fa-IR"/>
        </w:rPr>
        <w:t>‌‌</w:t>
      </w:r>
      <w:r w:rsidR="0080238B">
        <w:rPr>
          <w:rFonts w:eastAsia="Times New Roman"/>
          <w:rtl/>
          <w:lang w:bidi="fa-IR"/>
        </w:rPr>
        <w:t>ی آن به صورت زیر می</w:t>
      </w:r>
      <w:r w:rsidR="00FC7FE3">
        <w:rPr>
          <w:rFonts w:eastAsia="Times New Roman" w:hint="cs"/>
          <w:rtl/>
          <w:lang w:bidi="fa-IR"/>
        </w:rPr>
        <w:t>‌‌</w:t>
      </w:r>
      <w:r w:rsidR="0080238B">
        <w:rPr>
          <w:rFonts w:eastAsia="Times New Roman"/>
          <w:rtl/>
          <w:lang w:bidi="fa-IR"/>
        </w:rPr>
        <w:t>باش</w:t>
      </w:r>
      <w:r w:rsidR="0080238B">
        <w:rPr>
          <w:rFonts w:eastAsia="Times New Roman" w:hint="cs"/>
          <w:rtl/>
          <w:lang w:bidi="fa-IR"/>
        </w:rPr>
        <w:t xml:space="preserve">د </w:t>
      </w:r>
      <w:r w:rsidR="00015DC4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Verma&lt;/Author&gt;&lt;Year&gt;2013&lt;/Year&gt;&lt;RecNum&gt;3&lt;/RecNum&gt;&lt;DisplayText&gt;[3]&lt;/DisplayText&gt;&lt;record&gt;&lt;rec-number&gt;3&lt;/rec-number&gt;&lt;foreign-keys&gt;&lt;key app="EN" db-id="22ppad5fwpz0dre9axrvpfs75r922ft0ptw9" timestamp="1598791523"&gt;3&lt;/key</w:instrText>
      </w:r>
      <w:r w:rsidR="00F2036B">
        <w:rPr>
          <w:rFonts w:eastAsia="Times New Roman"/>
          <w:rtl/>
          <w:lang w:bidi="fa-IR"/>
        </w:rPr>
        <w:instrText>&gt;&lt;/</w:instrText>
      </w:r>
      <w:r w:rsidR="00F2036B">
        <w:rPr>
          <w:rFonts w:eastAsia="Times New Roman"/>
          <w:lang w:bidi="fa-IR"/>
        </w:rPr>
        <w:instrText>foreign-keys&gt;&lt;ref-type name="Journal Article"&gt;17&lt;/ref-type&gt;&lt;contributors&gt;&lt;authors&gt;&lt;author&gt;Verma, Rohit&lt;/author&gt;&lt;author&gt;Ali, Jahid&lt;/author&gt;&lt;/authors&gt;&lt;/contributors&gt;&lt;titles&gt;&lt;title&gt;A Comparative Study of Various Types of Image Noise and Efficient Noise Removal Techniques&lt;/title&gt;&lt;secondary-title&gt;International Journal of Advanced Research in Computer Science and Software Engineering&lt;/secondary-title&gt;&lt;/titles&gt;&lt;periodical&gt;&lt;full-title&gt;International Journal of advanced research in computer science and software engineering&lt;/full-title&gt;&lt;/periodical&gt;&lt;pages&gt;617-622&lt;/pages&gt;&lt;volume&gt;3&lt;/volume&gt;&lt;number&gt;10&lt;/number&gt;&lt;dates&gt;&lt;year&gt;2013&lt;/year&gt;&lt;/dates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015DC4">
        <w:rPr>
          <w:rFonts w:eastAsia="Times New Roman"/>
          <w:rtl/>
          <w:lang w:bidi="fa-IR"/>
        </w:rPr>
        <w:fldChar w:fldCharType="separate"/>
      </w:r>
      <w:r w:rsidR="00015DC4">
        <w:rPr>
          <w:rFonts w:eastAsia="Times New Roman"/>
          <w:noProof/>
          <w:rtl/>
          <w:lang w:bidi="fa-IR"/>
        </w:rPr>
        <w:t>[3]</w:t>
      </w:r>
      <w:r w:rsidR="00015DC4">
        <w:rPr>
          <w:rFonts w:eastAsia="Times New Roman"/>
          <w:rtl/>
          <w:lang w:bidi="fa-IR"/>
        </w:rPr>
        <w:fldChar w:fldCharType="end"/>
      </w:r>
      <w:r w:rsidRPr="00F1119E">
        <w:rPr>
          <w:rFonts w:eastAsia="Times New Roman"/>
          <w:rtl/>
          <w:lang w:bidi="fa-IR"/>
        </w:rPr>
        <w:t>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5814"/>
      </w:tblGrid>
      <w:tr w:rsidR="0037285D" w:rsidRPr="00F1119E" w14:paraId="501EE90B" w14:textId="77777777" w:rsidTr="00B07ED2">
        <w:tc>
          <w:tcPr>
            <w:tcW w:w="1009" w:type="dxa"/>
            <w:vAlign w:val="center"/>
          </w:tcPr>
          <w:p w14:paraId="451679C2" w14:textId="77777777" w:rsidR="0037285D" w:rsidRPr="00F1119E" w:rsidRDefault="0037285D" w:rsidP="00D12067">
            <w:pPr>
              <w:spacing w:line="240" w:lineRule="auto"/>
              <w:jc w:val="left"/>
              <w:rPr>
                <w:rFonts w:eastAsia="Times New Roman"/>
                <w:rtl/>
                <w:lang w:bidi="fa-IR"/>
              </w:rPr>
            </w:pPr>
            <w:r w:rsidRPr="00F1119E">
              <w:rPr>
                <w:rFonts w:eastAsia="Times New Roman" w:hint="cs"/>
                <w:rtl/>
                <w:lang w:bidi="fa-IR"/>
              </w:rPr>
              <w:t>(</w:t>
            </w:r>
            <w:r w:rsidR="00425170">
              <w:rPr>
                <w:rFonts w:eastAsia="Times New Roman"/>
                <w:rtl/>
                <w:lang w:bidi="fa-IR"/>
              </w:rPr>
              <w:fldChar w:fldCharType="begin"/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STYLEREF</w:instrText>
            </w:r>
            <w:r w:rsidR="00425170">
              <w:rPr>
                <w:rFonts w:eastAsia="Times New Roman" w:hint="cs"/>
                <w:rtl/>
                <w:lang w:bidi="fa-IR"/>
              </w:rPr>
              <w:instrText xml:space="preserve"> 1 \</w:instrText>
            </w:r>
            <w:r w:rsidR="00425170">
              <w:rPr>
                <w:rFonts w:eastAsia="Times New Roman" w:hint="cs"/>
                <w:lang w:bidi="fa-IR"/>
              </w:rPr>
              <w:instrText>s</w:instrText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‏1</w:t>
            </w:r>
            <w:r w:rsidR="00425170">
              <w:rPr>
                <w:rFonts w:eastAsia="Times New Roman"/>
                <w:rtl/>
                <w:lang w:bidi="fa-IR"/>
              </w:rPr>
              <w:fldChar w:fldCharType="end"/>
            </w:r>
            <w:r w:rsidR="00425170">
              <w:rPr>
                <w:rFonts w:eastAsia="Times New Roman"/>
                <w:rtl/>
                <w:lang w:bidi="fa-IR"/>
              </w:rPr>
              <w:noBreakHyphen/>
            </w:r>
            <w:r w:rsidR="00425170">
              <w:rPr>
                <w:rFonts w:eastAsia="Times New Roman"/>
                <w:rtl/>
                <w:lang w:bidi="fa-IR"/>
              </w:rPr>
              <w:fldChar w:fldCharType="begin"/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SEQ</w:instrText>
            </w:r>
            <w:r w:rsidR="00425170">
              <w:rPr>
                <w:rFonts w:eastAsia="Times New Roman" w:hint="cs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 w:hint="cs"/>
                <w:lang w:bidi="fa-IR"/>
              </w:rPr>
              <w:instrText>Equation \* ARABIC \s 1</w:instrText>
            </w:r>
            <w:r w:rsidR="00425170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425170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2</w:t>
            </w:r>
            <w:r w:rsidR="00425170">
              <w:rPr>
                <w:rFonts w:eastAsia="Times New Roman"/>
                <w:rtl/>
                <w:lang w:bidi="fa-IR"/>
              </w:rPr>
              <w:fldChar w:fldCharType="end"/>
            </w:r>
            <w:r w:rsidRPr="00F1119E">
              <w:rPr>
                <w:rFonts w:eastAsia="Times New Roman" w:hint="cs"/>
                <w:rtl/>
                <w:lang w:bidi="fa-IR"/>
              </w:rPr>
              <w:t>)</w:t>
            </w:r>
          </w:p>
        </w:tc>
        <w:tc>
          <w:tcPr>
            <w:tcW w:w="8010" w:type="dxa"/>
            <w:vAlign w:val="center"/>
          </w:tcPr>
          <w:p w14:paraId="0A49E690" w14:textId="77777777" w:rsidR="0037285D" w:rsidRPr="00F1119E" w:rsidRDefault="0037285D" w:rsidP="00D12067">
            <w:pPr>
              <w:spacing w:line="240" w:lineRule="auto"/>
              <w:jc w:val="mediumKashida"/>
              <w:rPr>
                <w:rFonts w:eastAsia="Times New Roman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Times New Roman" w:hAnsi="Cambria Math"/>
                    <w:lang w:bidi="fa-IR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/>
                    <w:lang w:bidi="fa-IR"/>
                  </w:rPr>
                  <m:t>=</m:t>
                </m:r>
                <m:r>
                  <w:rPr>
                    <w:rFonts w:ascii="Cambria Math" w:eastAsia="Times New Roman" w:hAnsi="Cambria Math"/>
                    <w:lang w:bidi="fa-IR"/>
                  </w:rPr>
                  <m:t>u</m:t>
                </m:r>
                <m:r>
                  <m:rPr>
                    <m:sty m:val="p"/>
                  </m:rPr>
                  <w:rPr>
                    <w:rFonts w:ascii="Cambria Math" w:eastAsia="Times New Roman" w:hAnsi="Cambria Math"/>
                    <w:lang w:bidi="fa-IR"/>
                  </w:rPr>
                  <m:t>×</m:t>
                </m:r>
                <m:r>
                  <w:rPr>
                    <w:rFonts w:ascii="Cambria Math" w:eastAsia="Times New Roman" w:hAnsi="Cambria Math"/>
                    <w:lang w:bidi="fa-IR"/>
                  </w:rPr>
                  <m:t>n</m:t>
                </m:r>
              </m:oMath>
            </m:oMathPara>
          </w:p>
        </w:tc>
      </w:tr>
    </w:tbl>
    <w:p w14:paraId="4CDF36D1" w14:textId="77777777" w:rsidR="008D3C36" w:rsidRPr="00F1119E" w:rsidRDefault="008D3C36" w:rsidP="00D12067">
      <w:pPr>
        <w:spacing w:line="240" w:lineRule="auto"/>
        <w:rPr>
          <w:rFonts w:eastAsia="Times New Roman"/>
          <w:lang w:bidi="fa-IR"/>
        </w:rPr>
      </w:pPr>
      <w:r w:rsidRPr="00F1119E">
        <w:rPr>
          <w:rFonts w:eastAsia="Times New Roman"/>
          <w:rtl/>
          <w:lang w:bidi="fa-IR"/>
        </w:rPr>
        <w:t xml:space="preserve">که </w:t>
      </w:r>
      <m:oMath>
        <m:r>
          <w:rPr>
            <w:rFonts w:ascii="Cambria Math" w:eastAsia="Times New Roman" w:hAnsi="Cambria Math"/>
            <w:lang w:bidi="fa-IR"/>
          </w:rPr>
          <m:t>u</m:t>
        </m:r>
      </m:oMath>
      <w:r w:rsidRPr="00F1119E">
        <w:rPr>
          <w:rFonts w:eastAsia="Times New Roman"/>
          <w:rtl/>
        </w:rPr>
        <w:t xml:space="preserve"> تصویر سالم، </w:t>
      </w:r>
      <m:oMath>
        <m:r>
          <w:rPr>
            <w:rFonts w:ascii="Cambria Math" w:eastAsia="Times New Roman" w:hAnsi="Cambria Math"/>
            <w:lang w:bidi="fa-IR"/>
          </w:rPr>
          <m:t>n</m:t>
        </m:r>
      </m:oMath>
      <w:r w:rsidRPr="00F1119E">
        <w:rPr>
          <w:rFonts w:eastAsia="Times New Roman"/>
          <w:rtl/>
        </w:rPr>
        <w:t xml:space="preserve"> نویز و </w:t>
      </w:r>
      <m:oMath>
        <m:r>
          <w:rPr>
            <w:rFonts w:ascii="Cambria Math" w:eastAsia="Times New Roman" w:hAnsi="Cambria Math"/>
            <w:lang w:bidi="fa-IR"/>
          </w:rPr>
          <m:t>v</m:t>
        </m:r>
      </m:oMath>
      <w:r w:rsidRPr="00F1119E">
        <w:rPr>
          <w:rFonts w:eastAsia="Times New Roman"/>
          <w:rtl/>
        </w:rPr>
        <w:t xml:space="preserve"> تصویر </w:t>
      </w:r>
      <w:r w:rsidRPr="00F1119E">
        <w:rPr>
          <w:rFonts w:eastAsia="Times New Roman" w:hint="cs"/>
          <w:rtl/>
        </w:rPr>
        <w:t xml:space="preserve">دارای نویز </w:t>
      </w:r>
      <w:r w:rsidRPr="00F1119E">
        <w:rPr>
          <w:rFonts w:eastAsia="Times New Roman"/>
          <w:rtl/>
        </w:rPr>
        <w:t>می</w:t>
      </w:r>
      <w:r w:rsidR="00FC7FE3">
        <w:rPr>
          <w:rFonts w:eastAsia="Times New Roman" w:hint="cs"/>
          <w:rtl/>
        </w:rPr>
        <w:t>‌‌</w:t>
      </w:r>
      <w:r w:rsidRPr="00F1119E">
        <w:rPr>
          <w:rFonts w:eastAsia="Times New Roman"/>
          <w:rtl/>
        </w:rPr>
        <w:t>باشد.</w:t>
      </w:r>
    </w:p>
    <w:p w14:paraId="2A46D861" w14:textId="77777777" w:rsidR="004C3CA1" w:rsidRDefault="004C3CA1" w:rsidP="00D476E3">
      <w:pPr>
        <w:jc w:val="mediumKashida"/>
        <w:rPr>
          <w:rFonts w:eastAsia="Times New Roman"/>
          <w:rtl/>
        </w:rPr>
        <w:sectPr w:rsidR="004C3CA1" w:rsidSect="004C3CA1">
          <w:headerReference w:type="even" r:id="rId24"/>
          <w:headerReference w:type="default" r:id="rId25"/>
          <w:footerReference w:type="default" r:id="rId26"/>
          <w:headerReference w:type="first" r:id="rId27"/>
          <w:footerReference w:type="first" r:id="rId28"/>
          <w:footnotePr>
            <w:numRestart w:val="eachPage"/>
          </w:footnotePr>
          <w:pgSz w:w="9356" w:h="13325"/>
          <w:pgMar w:top="1411" w:right="1411" w:bottom="1138" w:left="1138" w:header="706" w:footer="706" w:gutter="0"/>
          <w:pgNumType w:start="1"/>
          <w:cols w:space="708"/>
          <w:titlePg/>
          <w:bidi/>
          <w:rtlGutter/>
          <w:docGrid w:linePitch="360"/>
        </w:sectPr>
      </w:pPr>
    </w:p>
    <w:p w14:paraId="7AE7BCA7" w14:textId="77777777" w:rsidR="00EB7D7D" w:rsidRPr="00F1119E" w:rsidRDefault="00EB7D7D" w:rsidP="008013E9">
      <w:pPr>
        <w:spacing w:before="1800" w:after="480" w:line="240" w:lineRule="auto"/>
        <w:ind w:firstLine="0"/>
        <w:jc w:val="center"/>
        <w:rPr>
          <w:b/>
          <w:bCs/>
          <w:sz w:val="32"/>
          <w:szCs w:val="32"/>
          <w:rtl/>
        </w:rPr>
      </w:pPr>
      <w:r w:rsidRPr="00F1119E">
        <w:rPr>
          <w:rFonts w:hint="cs"/>
          <w:b/>
          <w:bCs/>
          <w:sz w:val="32"/>
          <w:szCs w:val="32"/>
          <w:rtl/>
          <w:lang w:bidi="fa-IR"/>
        </w:rPr>
        <w:lastRenderedPageBreak/>
        <w:t>فصل دوم</w:t>
      </w:r>
    </w:p>
    <w:p w14:paraId="273D5472" w14:textId="77777777" w:rsidR="00EB7D7D" w:rsidRDefault="00FC65ED" w:rsidP="009870D8">
      <w:pPr>
        <w:pStyle w:val="Heading1"/>
        <w:spacing w:after="0"/>
        <w:ind w:left="-33" w:hanging="396"/>
        <w:rPr>
          <w:rtl/>
        </w:rPr>
      </w:pPr>
      <w:bookmarkStart w:id="6" w:name="_Toc58015855"/>
      <w:r w:rsidRPr="00F1119E">
        <w:rPr>
          <w:rtl/>
        </w:rPr>
        <w:t>مبان</w:t>
      </w:r>
      <w:r w:rsidRPr="00F1119E">
        <w:rPr>
          <w:rFonts w:hint="cs"/>
          <w:rtl/>
        </w:rPr>
        <w:t>ی</w:t>
      </w:r>
      <w:r w:rsidRPr="00F1119E">
        <w:rPr>
          <w:rtl/>
        </w:rPr>
        <w:t xml:space="preserve"> نظر</w:t>
      </w:r>
      <w:r w:rsidRPr="00F1119E">
        <w:rPr>
          <w:rFonts w:hint="cs"/>
          <w:rtl/>
        </w:rPr>
        <w:t>ی</w:t>
      </w:r>
      <w:r w:rsidRPr="00F1119E">
        <w:rPr>
          <w:rtl/>
        </w:rPr>
        <w:t xml:space="preserve"> پژوهش</w:t>
      </w:r>
      <w:bookmarkEnd w:id="6"/>
    </w:p>
    <w:p w14:paraId="76DD63F7" w14:textId="77777777" w:rsidR="0069290C" w:rsidRDefault="0069290C" w:rsidP="009870D8">
      <w:pPr>
        <w:spacing w:line="240" w:lineRule="auto"/>
        <w:rPr>
          <w:rtl/>
        </w:rPr>
      </w:pPr>
    </w:p>
    <w:p w14:paraId="2650F0AB" w14:textId="77777777" w:rsidR="0069290C" w:rsidRPr="0069290C" w:rsidRDefault="0069290C" w:rsidP="009870D8">
      <w:pPr>
        <w:spacing w:line="240" w:lineRule="auto"/>
        <w:rPr>
          <w:rtl/>
        </w:rPr>
      </w:pPr>
    </w:p>
    <w:p w14:paraId="0A2DA65E" w14:textId="77777777" w:rsidR="00FC65ED" w:rsidRPr="00F1119E" w:rsidRDefault="00FC65ED" w:rsidP="009870D8">
      <w:pPr>
        <w:pStyle w:val="Heading2"/>
        <w:rPr>
          <w:rtl/>
        </w:rPr>
      </w:pPr>
      <w:bookmarkStart w:id="7" w:name="_Toc20124347"/>
      <w:bookmarkStart w:id="8" w:name="_Toc22228687"/>
      <w:bookmarkStart w:id="9" w:name="_Toc58015856"/>
      <w:r w:rsidRPr="00F1119E">
        <w:rPr>
          <w:rFonts w:hint="cs"/>
          <w:rtl/>
        </w:rPr>
        <w:t>2</w:t>
      </w:r>
      <w:r w:rsidRPr="00F1119E">
        <w:rPr>
          <w:rtl/>
        </w:rPr>
        <w:t>-</w:t>
      </w:r>
      <w:r w:rsidRPr="00F1119E">
        <w:rPr>
          <w:rFonts w:hint="cs"/>
          <w:rtl/>
        </w:rPr>
        <w:t>1</w:t>
      </w:r>
      <w:r w:rsidRPr="00F1119E">
        <w:rPr>
          <w:rtl/>
        </w:rPr>
        <w:t>- انواع نویز موجود در تصویر</w:t>
      </w:r>
      <w:bookmarkEnd w:id="7"/>
      <w:bookmarkEnd w:id="8"/>
      <w:bookmarkEnd w:id="9"/>
    </w:p>
    <w:p w14:paraId="14541A40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797FC244" w14:textId="77777777" w:rsidR="00A76F65" w:rsidRPr="00F1119E" w:rsidRDefault="00A76F65" w:rsidP="009870D8">
      <w:pPr>
        <w:spacing w:line="240" w:lineRule="auto"/>
        <w:rPr>
          <w:rFonts w:eastAsia="Times New Roman"/>
          <w:lang w:bidi="fa-IR"/>
        </w:rPr>
      </w:pPr>
    </w:p>
    <w:p w14:paraId="354CB3AC" w14:textId="77777777" w:rsidR="00FC65ED" w:rsidRPr="00F1119E" w:rsidRDefault="00C813F5" w:rsidP="009870D8">
      <w:pPr>
        <w:pStyle w:val="Heading3"/>
        <w:rPr>
          <w:rtl/>
        </w:rPr>
      </w:pPr>
      <w:bookmarkStart w:id="10" w:name="_Toc22228688"/>
      <w:bookmarkStart w:id="11" w:name="_Toc58015857"/>
      <w:r w:rsidRPr="00F1119E">
        <w:rPr>
          <w:rFonts w:hint="cs"/>
          <w:rtl/>
        </w:rPr>
        <w:t>2</w:t>
      </w:r>
      <w:r w:rsidR="00FC65ED" w:rsidRPr="00F1119E">
        <w:rPr>
          <w:rFonts w:hint="cs"/>
          <w:rtl/>
        </w:rPr>
        <w:t>-</w:t>
      </w:r>
      <w:r w:rsidRPr="00F1119E">
        <w:rPr>
          <w:rFonts w:hint="cs"/>
          <w:rtl/>
        </w:rPr>
        <w:t>1</w:t>
      </w:r>
      <w:r w:rsidR="00FC65ED" w:rsidRPr="00F1119E">
        <w:rPr>
          <w:rFonts w:hint="cs"/>
          <w:rtl/>
        </w:rPr>
        <w:t xml:space="preserve">-1- </w:t>
      </w:r>
      <w:r w:rsidR="00FC65ED" w:rsidRPr="00F1119E">
        <w:rPr>
          <w:rtl/>
        </w:rPr>
        <w:t xml:space="preserve">نویز </w:t>
      </w:r>
      <w:r w:rsidR="00095318" w:rsidRPr="00F1119E">
        <w:rPr>
          <w:rtl/>
        </w:rPr>
        <w:t>گوسی</w:t>
      </w:r>
      <w:bookmarkEnd w:id="10"/>
      <w:bookmarkEnd w:id="11"/>
    </w:p>
    <w:p w14:paraId="5A95A8D2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3A7A6A3D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</w:p>
    <w:p w14:paraId="054A79DC" w14:textId="77777777" w:rsidR="00AC6960" w:rsidRDefault="00AC6960" w:rsidP="00AC6960">
      <w:pPr>
        <w:rPr>
          <w:rFonts w:eastAsia="Times New Roman"/>
          <w:rtl/>
          <w:lang w:bidi="fa-IR"/>
        </w:rPr>
      </w:pPr>
    </w:p>
    <w:p w14:paraId="15319C48" w14:textId="77777777" w:rsidR="00E53E83" w:rsidRPr="00F1119E" w:rsidRDefault="00E53E83" w:rsidP="00E53E83">
      <w:pPr>
        <w:pStyle w:val="Heading4"/>
        <w:rPr>
          <w:rtl/>
        </w:rPr>
      </w:pPr>
      <w:r w:rsidRPr="00F1119E">
        <w:rPr>
          <w:rFonts w:hint="cs"/>
          <w:rtl/>
        </w:rPr>
        <w:lastRenderedPageBreak/>
        <w:t>2-1-1-</w:t>
      </w:r>
      <w:r>
        <w:rPr>
          <w:rFonts w:hint="cs"/>
          <w:rtl/>
        </w:rPr>
        <w:t>1-</w:t>
      </w:r>
      <w:r w:rsidRPr="00F1119E">
        <w:rPr>
          <w:rFonts w:hint="cs"/>
          <w:rtl/>
        </w:rPr>
        <w:t xml:space="preserve"> </w:t>
      </w:r>
      <w:r w:rsidRPr="00F1119E">
        <w:rPr>
          <w:rtl/>
        </w:rPr>
        <w:t>نویز گوسی</w:t>
      </w:r>
    </w:p>
    <w:p w14:paraId="2B4521D7" w14:textId="77777777" w:rsidR="00E53E83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16300AFA" w14:textId="77777777" w:rsidR="00E53E83" w:rsidRDefault="00E53E83" w:rsidP="00E53E83">
      <w:pPr>
        <w:spacing w:line="240" w:lineRule="auto"/>
        <w:rPr>
          <w:rFonts w:eastAsia="Times New Roman"/>
          <w:rtl/>
          <w:lang w:bidi="fa-IR"/>
        </w:rPr>
      </w:pPr>
    </w:p>
    <w:p w14:paraId="4C21D271" w14:textId="77777777" w:rsidR="00E53E83" w:rsidRPr="00F1119E" w:rsidRDefault="00E53E83" w:rsidP="00E53E83">
      <w:pPr>
        <w:pStyle w:val="Heading5"/>
        <w:rPr>
          <w:rtl/>
        </w:rPr>
      </w:pPr>
      <w:r w:rsidRPr="00F1119E">
        <w:rPr>
          <w:rFonts w:hint="cs"/>
          <w:rtl/>
        </w:rPr>
        <w:t>2-1-1-</w:t>
      </w:r>
      <w:r>
        <w:rPr>
          <w:rFonts w:hint="cs"/>
          <w:rtl/>
        </w:rPr>
        <w:t>1-1-</w:t>
      </w:r>
      <w:r w:rsidRPr="00F1119E">
        <w:rPr>
          <w:rFonts w:hint="cs"/>
          <w:rtl/>
        </w:rPr>
        <w:t xml:space="preserve"> </w:t>
      </w:r>
      <w:r w:rsidRPr="00F1119E">
        <w:rPr>
          <w:rtl/>
        </w:rPr>
        <w:t>نویز گوسی</w:t>
      </w:r>
    </w:p>
    <w:p w14:paraId="489306AD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4B73FB94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3B8749B6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ترین </w:t>
      </w:r>
      <w:r w:rsidRPr="00F1119E">
        <w:rPr>
          <w:rFonts w:eastAsia="Times New Roman"/>
          <w:rtl/>
          <w:lang w:bidi="fa-IR"/>
        </w:rPr>
        <w:lastRenderedPageBreak/>
        <w:t>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5023A900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031755B2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313F4856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63C6C756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5BDA12A5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همانطور که در قسمت </w:t>
      </w:r>
      <w:r w:rsidRPr="00F1119E">
        <w:rPr>
          <w:rFonts w:eastAsia="Times New Roman"/>
          <w:rtl/>
          <w:lang w:bidi="fa-IR"/>
        </w:rPr>
        <w:lastRenderedPageBreak/>
        <w:t>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580A2D11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196FB8F3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6E16F899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024BF9E0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37BDB641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lastRenderedPageBreak/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 w:rsidRPr="00E53E83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  <w:r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>همانطور که در قسمت قبل گفته شد، نویز</w:t>
      </w:r>
      <w:r w:rsidRPr="00F1119E">
        <w:rPr>
          <w:rFonts w:eastAsia="Times New Roman" w:hint="cs"/>
          <w:rtl/>
          <w:lang w:bidi="fa-IR"/>
        </w:rPr>
        <w:t xml:space="preserve"> تصویر</w:t>
      </w:r>
      <w:r>
        <w:rPr>
          <w:rFonts w:eastAsia="Times New Roman"/>
          <w:rtl/>
          <w:lang w:bidi="fa-IR"/>
        </w:rPr>
        <w:t xml:space="preserve"> را می</w:t>
      </w:r>
      <w:r>
        <w:rPr>
          <w:rFonts w:eastAsia="Times New Roman" w:hint="cs"/>
          <w:rtl/>
          <w:lang w:bidi="fa-IR"/>
        </w:rPr>
        <w:t>‌</w:t>
      </w:r>
      <w:r w:rsidRPr="00F1119E">
        <w:rPr>
          <w:rFonts w:eastAsia="Times New Roman"/>
          <w:rtl/>
          <w:lang w:bidi="fa-IR"/>
        </w:rPr>
        <w:t>توان به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ی مختلف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 کرد. یکی از مرسوم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ترین دسته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بندی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 xml:space="preserve">های نویز </w:t>
      </w:r>
      <w:r w:rsidRPr="00F1119E">
        <w:rPr>
          <w:rFonts w:eastAsia="Times New Roman" w:hint="cs"/>
          <w:rtl/>
          <w:lang w:bidi="fa-IR"/>
        </w:rPr>
        <w:t xml:space="preserve">تصویر </w:t>
      </w:r>
      <w:r w:rsidRPr="00F1119E">
        <w:rPr>
          <w:rFonts w:eastAsia="Times New Roman"/>
          <w:rtl/>
          <w:lang w:bidi="fa-IR"/>
        </w:rPr>
        <w:t xml:space="preserve">به صورت زیر </w:t>
      </w:r>
      <w:r>
        <w:rPr>
          <w:rFonts w:eastAsia="Times New Roman" w:hint="cs"/>
          <w:rtl/>
          <w:lang w:bidi="fa-IR"/>
        </w:rPr>
        <w:t>می‌‌باشد</w:t>
      </w:r>
      <w:r w:rsidRPr="00F1119E">
        <w:rPr>
          <w:rFonts w:eastAsia="Times New Roman" w:hint="cs"/>
          <w:rtl/>
          <w:lang w:bidi="fa-IR"/>
        </w:rPr>
        <w:t>.</w:t>
      </w:r>
    </w:p>
    <w:p w14:paraId="0405B815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</w:p>
    <w:p w14:paraId="6A73A749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</w:p>
    <w:p w14:paraId="71E59B6B" w14:textId="77777777" w:rsidR="00E53E83" w:rsidRPr="00F1119E" w:rsidRDefault="00E53E83" w:rsidP="00E53E83">
      <w:pPr>
        <w:spacing w:line="240" w:lineRule="auto"/>
        <w:rPr>
          <w:rFonts w:eastAsia="Times New Roman"/>
          <w:rtl/>
          <w:lang w:bidi="fa-IR"/>
        </w:rPr>
      </w:pPr>
    </w:p>
    <w:p w14:paraId="10885A66" w14:textId="77777777" w:rsidR="00E53E83" w:rsidRPr="00F1119E" w:rsidRDefault="00E53E83" w:rsidP="00AC6960">
      <w:pPr>
        <w:rPr>
          <w:rFonts w:eastAsia="Times New Roman"/>
          <w:rtl/>
          <w:lang w:bidi="fa-IR"/>
        </w:rPr>
        <w:sectPr w:rsidR="00E53E83" w:rsidRPr="00F1119E" w:rsidSect="004C3CA1">
          <w:headerReference w:type="even" r:id="rId29"/>
          <w:headerReference w:type="default" r:id="rId30"/>
          <w:headerReference w:type="first" r:id="rId31"/>
          <w:footnotePr>
            <w:numRestart w:val="eachPage"/>
          </w:footnotePr>
          <w:type w:val="oddPage"/>
          <w:pgSz w:w="9356" w:h="13325"/>
          <w:pgMar w:top="1411" w:right="1411" w:bottom="1138" w:left="1138" w:header="706" w:footer="706" w:gutter="0"/>
          <w:cols w:space="708"/>
          <w:titlePg/>
          <w:bidi/>
          <w:rtlGutter/>
          <w:docGrid w:linePitch="360"/>
        </w:sectPr>
      </w:pPr>
    </w:p>
    <w:p w14:paraId="5A00BEB7" w14:textId="77777777" w:rsidR="00AD669F" w:rsidRPr="00F1119E" w:rsidRDefault="00AD669F" w:rsidP="00AD1DBA">
      <w:pPr>
        <w:spacing w:before="1800" w:after="480" w:line="240" w:lineRule="auto"/>
        <w:ind w:firstLine="0"/>
        <w:jc w:val="center"/>
        <w:rPr>
          <w:b/>
          <w:bCs/>
          <w:sz w:val="32"/>
          <w:szCs w:val="32"/>
          <w:rtl/>
        </w:rPr>
      </w:pPr>
      <w:r w:rsidRPr="00F1119E">
        <w:rPr>
          <w:rFonts w:hint="cs"/>
          <w:b/>
          <w:bCs/>
          <w:sz w:val="32"/>
          <w:szCs w:val="32"/>
          <w:rtl/>
          <w:lang w:bidi="fa-IR"/>
        </w:rPr>
        <w:lastRenderedPageBreak/>
        <w:t>فصل سوم</w:t>
      </w:r>
    </w:p>
    <w:p w14:paraId="69A14D24" w14:textId="77777777" w:rsidR="00F15B7E" w:rsidRDefault="00C04514" w:rsidP="00AF3E08">
      <w:pPr>
        <w:pStyle w:val="Heading1"/>
        <w:spacing w:after="0"/>
        <w:ind w:left="-213" w:hanging="540"/>
        <w:rPr>
          <w:rtl/>
          <w:lang w:bidi="fa-IR"/>
        </w:rPr>
      </w:pPr>
      <w:bookmarkStart w:id="12" w:name="_Toc58015873"/>
      <w:r w:rsidRPr="00F1119E">
        <w:rPr>
          <w:rtl/>
        </w:rPr>
        <w:t>مرور</w:t>
      </w:r>
      <w:r w:rsidRPr="00F1119E">
        <w:rPr>
          <w:rFonts w:hint="cs"/>
          <w:rtl/>
        </w:rPr>
        <w:t>ی</w:t>
      </w:r>
      <w:r w:rsidRPr="00F1119E">
        <w:rPr>
          <w:rtl/>
        </w:rPr>
        <w:t xml:space="preserve"> بر روش</w:t>
      </w:r>
      <w:r w:rsidR="00FC7FE3">
        <w:rPr>
          <w:rFonts w:hint="cs"/>
          <w:rtl/>
        </w:rPr>
        <w:t>‌‌</w:t>
      </w:r>
      <w:r w:rsidRPr="00F1119E">
        <w:rPr>
          <w:rFonts w:hint="cs"/>
          <w:rtl/>
        </w:rPr>
        <w:t>های</w:t>
      </w:r>
      <w:r w:rsidRPr="00F1119E">
        <w:rPr>
          <w:rtl/>
        </w:rPr>
        <w:t xml:space="preserve"> حذف نو</w:t>
      </w:r>
      <w:r w:rsidRPr="00F1119E">
        <w:rPr>
          <w:rFonts w:hint="cs"/>
          <w:rtl/>
        </w:rPr>
        <w:t>یز</w:t>
      </w:r>
      <w:r w:rsidRPr="00F1119E">
        <w:rPr>
          <w:rtl/>
        </w:rPr>
        <w:t xml:space="preserve"> در تصو</w:t>
      </w:r>
      <w:r w:rsidRPr="00F1119E">
        <w:rPr>
          <w:rFonts w:hint="cs"/>
          <w:rtl/>
        </w:rPr>
        <w:t>یر</w:t>
      </w:r>
      <w:bookmarkEnd w:id="12"/>
      <w:r w:rsidR="00AD1DBA" w:rsidRPr="00F1119E">
        <w:rPr>
          <w:rFonts w:hint="cs"/>
          <w:rtl/>
        </w:rPr>
        <w:t xml:space="preserve"> </w:t>
      </w:r>
    </w:p>
    <w:p w14:paraId="6C195609" w14:textId="77777777" w:rsidR="00AF3E08" w:rsidRDefault="00AF3E08" w:rsidP="00AF3E08">
      <w:pPr>
        <w:rPr>
          <w:rtl/>
          <w:lang w:bidi="fa-IR"/>
        </w:rPr>
      </w:pPr>
    </w:p>
    <w:p w14:paraId="2306900E" w14:textId="77777777" w:rsidR="00AF3E08" w:rsidRPr="00AF3E08" w:rsidRDefault="00AF3E08" w:rsidP="00AF3E08">
      <w:pPr>
        <w:rPr>
          <w:rtl/>
          <w:lang w:bidi="fa-IR"/>
        </w:rPr>
      </w:pPr>
    </w:p>
    <w:p w14:paraId="4DD13B6E" w14:textId="77777777" w:rsidR="00C04514" w:rsidRPr="00F1119E" w:rsidRDefault="00C04514" w:rsidP="00AF3E08">
      <w:pPr>
        <w:pStyle w:val="Heading2"/>
        <w:rPr>
          <w:rtl/>
          <w:lang w:bidi="fa-IR"/>
        </w:rPr>
      </w:pPr>
      <w:bookmarkStart w:id="13" w:name="_Toc58015874"/>
      <w:r w:rsidRPr="00F1119E">
        <w:rPr>
          <w:rFonts w:hint="cs"/>
          <w:rtl/>
          <w:lang w:bidi="fa-IR"/>
        </w:rPr>
        <w:t>3-1- مقدمه</w:t>
      </w:r>
      <w:bookmarkEnd w:id="13"/>
    </w:p>
    <w:p w14:paraId="6EE1DCB3" w14:textId="77777777" w:rsidR="00C04514" w:rsidRPr="00F55FB2" w:rsidRDefault="00C04514" w:rsidP="00AF3E08">
      <w:pPr>
        <w:spacing w:line="240" w:lineRule="auto"/>
        <w:rPr>
          <w:rFonts w:eastAsia="Times New Roman"/>
          <w:rtl/>
          <w:lang w:bidi="fa-IR"/>
        </w:rPr>
      </w:pPr>
      <w:r w:rsidRPr="00F55FB2">
        <w:rPr>
          <w:rFonts w:eastAsia="Times New Roman"/>
          <w:rtl/>
          <w:lang w:bidi="fa-IR"/>
        </w:rPr>
        <w:t xml:space="preserve">هدف از </w:t>
      </w:r>
      <w:r w:rsidR="0017267E">
        <w:rPr>
          <w:rFonts w:eastAsia="Times New Roman"/>
          <w:rtl/>
          <w:lang w:bidi="fa-IR"/>
        </w:rPr>
        <w:t>حذف نویز</w:t>
      </w:r>
      <w:r w:rsidRPr="00F55FB2">
        <w:rPr>
          <w:rFonts w:eastAsia="Times New Roman" w:hint="cs"/>
          <w:rtl/>
          <w:lang w:bidi="fa-IR"/>
        </w:rPr>
        <w:t>،</w:t>
      </w:r>
      <w:r w:rsidRPr="00F55FB2">
        <w:rPr>
          <w:rFonts w:eastAsia="Times New Roman"/>
          <w:rtl/>
          <w:lang w:bidi="fa-IR"/>
        </w:rPr>
        <w:t xml:space="preserve"> </w:t>
      </w:r>
      <w:r w:rsidR="0017267E">
        <w:rPr>
          <w:rFonts w:eastAsia="Times New Roman"/>
          <w:rtl/>
          <w:lang w:bidi="fa-IR"/>
        </w:rPr>
        <w:t>حذف نویز</w:t>
      </w:r>
      <w:r w:rsidRPr="00F55FB2">
        <w:rPr>
          <w:rFonts w:eastAsia="Times New Roman"/>
          <w:rtl/>
          <w:lang w:bidi="fa-IR"/>
        </w:rPr>
        <w:t xml:space="preserve"> در تصا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طب</w:t>
      </w:r>
      <w:r w:rsidRPr="00F55FB2">
        <w:rPr>
          <w:rFonts w:eastAsia="Times New Roman" w:hint="cs"/>
          <w:rtl/>
          <w:lang w:bidi="fa-IR"/>
        </w:rPr>
        <w:t>یعی</w:t>
      </w:r>
      <w:r w:rsidRPr="00F55FB2">
        <w:rPr>
          <w:rFonts w:eastAsia="Times New Roman"/>
          <w:rtl/>
          <w:lang w:bidi="fa-IR"/>
        </w:rPr>
        <w:t xml:space="preserve"> و در ع</w:t>
      </w:r>
      <w:r w:rsidRPr="00F55FB2">
        <w:rPr>
          <w:rFonts w:eastAsia="Times New Roman" w:hint="cs"/>
          <w:rtl/>
          <w:lang w:bidi="fa-IR"/>
        </w:rPr>
        <w:t>ین</w:t>
      </w:r>
      <w:r w:rsidRPr="00F55FB2">
        <w:rPr>
          <w:rFonts w:eastAsia="Times New Roman"/>
          <w:rtl/>
          <w:lang w:bidi="fa-IR"/>
        </w:rPr>
        <w:t xml:space="preserve"> حال </w:t>
      </w:r>
      <w:r w:rsidRPr="00F55FB2">
        <w:rPr>
          <w:rFonts w:eastAsia="Times New Roman" w:hint="cs"/>
          <w:rtl/>
          <w:lang w:bidi="fa-IR"/>
        </w:rPr>
        <w:t>کمینه کردن</w:t>
      </w:r>
      <w:r w:rsidRPr="00F55FB2">
        <w:rPr>
          <w:rFonts w:eastAsia="Times New Roman"/>
          <w:rtl/>
          <w:lang w:bidi="fa-IR"/>
        </w:rPr>
        <w:t xml:space="preserve"> از دست رفتن و</w:t>
      </w:r>
      <w:r w:rsidRPr="00F55FB2">
        <w:rPr>
          <w:rFonts w:eastAsia="Times New Roman" w:hint="cs"/>
          <w:rtl/>
          <w:lang w:bidi="fa-IR"/>
        </w:rPr>
        <w:t>یژگی‌های</w:t>
      </w:r>
      <w:r w:rsidRPr="00F55FB2">
        <w:rPr>
          <w:rFonts w:eastAsia="Times New Roman"/>
          <w:rtl/>
          <w:lang w:bidi="fa-IR"/>
        </w:rPr>
        <w:t xml:space="preserve"> اصل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و بهبود نسبت س</w:t>
      </w:r>
      <w:r w:rsidRPr="00F55FB2">
        <w:rPr>
          <w:rFonts w:eastAsia="Times New Roman" w:hint="cs"/>
          <w:rtl/>
          <w:lang w:bidi="fa-IR"/>
        </w:rPr>
        <w:t>یگنال</w:t>
      </w:r>
      <w:r w:rsidRPr="00F55FB2">
        <w:rPr>
          <w:rFonts w:eastAsia="Times New Roman"/>
          <w:rtl/>
          <w:lang w:bidi="fa-IR"/>
        </w:rPr>
        <w:t xml:space="preserve"> به </w:t>
      </w:r>
      <w:r w:rsidRPr="00F55FB2">
        <w:rPr>
          <w:rFonts w:eastAsia="Times New Roman"/>
          <w:sz w:val="24"/>
          <w:rtl/>
          <w:lang w:bidi="fa-IR"/>
        </w:rPr>
        <w:t>نو</w:t>
      </w:r>
      <w:r w:rsidRPr="00F55FB2">
        <w:rPr>
          <w:rFonts w:eastAsia="Times New Roman" w:hint="cs"/>
          <w:sz w:val="24"/>
          <w:rtl/>
          <w:lang w:bidi="fa-IR"/>
        </w:rPr>
        <w:t>یز</w:t>
      </w:r>
      <w:r w:rsidRPr="00F55FB2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48"/>
      </w:r>
      <w:r w:rsidRPr="00F55FB2">
        <w:rPr>
          <w:rFonts w:eastAsia="Times New Roman"/>
          <w:rtl/>
          <w:lang w:bidi="fa-IR"/>
        </w:rPr>
        <w:t xml:space="preserve"> (‏</w:t>
      </w:r>
      <w:r w:rsidRPr="00F55FB2">
        <w:rPr>
          <w:rFonts w:eastAsia="Times New Roman"/>
          <w:lang w:bidi="fa-IR"/>
        </w:rPr>
        <w:t>SNR</w:t>
      </w:r>
      <w:r w:rsidRPr="00F55FB2">
        <w:rPr>
          <w:rFonts w:eastAsia="Times New Roman"/>
          <w:rtl/>
          <w:lang w:bidi="fa-IR"/>
        </w:rPr>
        <w:t>)</w:t>
      </w:r>
      <w:r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t>‏است. چالش‌ه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اصل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بر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</w:t>
      </w:r>
      <w:r w:rsidR="0017267E">
        <w:rPr>
          <w:rFonts w:eastAsia="Times New Roman"/>
          <w:rtl/>
          <w:lang w:bidi="fa-IR"/>
        </w:rPr>
        <w:t>حذف نویز</w:t>
      </w:r>
      <w:r w:rsidRPr="00F55FB2">
        <w:rPr>
          <w:rFonts w:eastAsia="Times New Roman"/>
          <w:rtl/>
          <w:lang w:bidi="fa-IR"/>
        </w:rPr>
        <w:t xml:space="preserve">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به شرح ز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هستند: </w:t>
      </w:r>
    </w:p>
    <w:p w14:paraId="69DCB4E3" w14:textId="77777777" w:rsidR="00C04514" w:rsidRPr="00F55FB2" w:rsidRDefault="00C04514" w:rsidP="00AF3E08">
      <w:pPr>
        <w:numPr>
          <w:ilvl w:val="0"/>
          <w:numId w:val="8"/>
        </w:numPr>
        <w:spacing w:line="240" w:lineRule="auto"/>
        <w:rPr>
          <w:rFonts w:eastAsia="Times New Roman"/>
          <w:rtl/>
          <w:lang w:bidi="fa-IR"/>
        </w:rPr>
      </w:pPr>
      <w:r w:rsidRPr="00F55FB2">
        <w:rPr>
          <w:rFonts w:eastAsia="Times New Roman" w:hint="cs"/>
          <w:rtl/>
          <w:lang w:bidi="fa-IR"/>
        </w:rPr>
        <w:t>مناطق</w:t>
      </w:r>
      <w:r w:rsidRPr="00F55FB2">
        <w:rPr>
          <w:rFonts w:eastAsia="Times New Roman"/>
          <w:rtl/>
          <w:lang w:bidi="fa-IR"/>
        </w:rPr>
        <w:t xml:space="preserve"> </w:t>
      </w:r>
      <w:r w:rsidRPr="00F55FB2">
        <w:rPr>
          <w:rFonts w:eastAsia="Times New Roman" w:hint="cs"/>
          <w:rtl/>
          <w:lang w:bidi="fa-IR"/>
        </w:rPr>
        <w:t>هموار</w:t>
      </w:r>
      <w:r w:rsidRPr="00F55FB2">
        <w:rPr>
          <w:rFonts w:eastAsia="Times New Roman"/>
          <w:rtl/>
          <w:lang w:bidi="fa-IR"/>
        </w:rPr>
        <w:t xml:space="preserve"> با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</w:t>
      </w:r>
      <w:r w:rsidRPr="00F55FB2">
        <w:rPr>
          <w:rFonts w:eastAsia="Times New Roman" w:hint="cs"/>
          <w:rtl/>
          <w:lang w:bidi="fa-IR"/>
        </w:rPr>
        <w:t>هموار</w:t>
      </w:r>
      <w:r w:rsidRPr="00F55FB2">
        <w:rPr>
          <w:rFonts w:eastAsia="Times New Roman"/>
          <w:rtl/>
          <w:lang w:bidi="fa-IR"/>
        </w:rPr>
        <w:t xml:space="preserve"> باشند</w:t>
      </w:r>
      <w:r w:rsidRPr="00F55FB2">
        <w:rPr>
          <w:rFonts w:eastAsia="Times New Roman" w:hint="cs"/>
          <w:rtl/>
          <w:lang w:bidi="fa-IR"/>
        </w:rPr>
        <w:t>.</w:t>
      </w:r>
    </w:p>
    <w:p w14:paraId="53145E07" w14:textId="77777777" w:rsidR="00C04514" w:rsidRPr="00F55FB2" w:rsidRDefault="00C04514" w:rsidP="00AF3E08">
      <w:pPr>
        <w:numPr>
          <w:ilvl w:val="0"/>
          <w:numId w:val="8"/>
        </w:numPr>
        <w:spacing w:line="240" w:lineRule="auto"/>
        <w:rPr>
          <w:rFonts w:eastAsia="Times New Roman"/>
          <w:rtl/>
          <w:lang w:bidi="fa-IR"/>
        </w:rPr>
      </w:pPr>
      <w:r w:rsidRPr="00F55FB2">
        <w:rPr>
          <w:rFonts w:eastAsia="Times New Roman" w:hint="cs"/>
          <w:rtl/>
          <w:lang w:bidi="fa-IR"/>
        </w:rPr>
        <w:t>لبه</w:t>
      </w:r>
      <w:r w:rsidR="00FC7FE3">
        <w:rPr>
          <w:rFonts w:eastAsia="Times New Roman" w:hint="cs"/>
          <w:lang w:bidi="fa-IR"/>
        </w:rPr>
        <w:t>‌‌</w:t>
      </w:r>
      <w:r w:rsidRPr="00F55FB2">
        <w:rPr>
          <w:rStyle w:val="FootnoteReference"/>
          <w:rFonts w:eastAsia="Times New Roman" w:cs="B Nazanin"/>
          <w:szCs w:val="24"/>
          <w:lang w:bidi="fa-IR"/>
        </w:rPr>
        <w:footnoteReference w:id="49"/>
      </w:r>
      <w:r w:rsidRPr="00F55FB2">
        <w:rPr>
          <w:rFonts w:eastAsia="Times New Roman" w:hint="cs"/>
          <w:rtl/>
          <w:lang w:bidi="fa-IR"/>
        </w:rPr>
        <w:t>ها</w:t>
      </w:r>
      <w:r w:rsidRPr="00F55FB2">
        <w:rPr>
          <w:rFonts w:eastAsia="Times New Roman"/>
          <w:rtl/>
          <w:lang w:bidi="fa-IR"/>
        </w:rPr>
        <w:t xml:space="preserve"> با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بدون مات شدن</w:t>
      </w:r>
      <w:r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0"/>
      </w:r>
      <w:r w:rsidRPr="00F55FB2">
        <w:rPr>
          <w:rFonts w:eastAsia="Times New Roman"/>
          <w:rtl/>
          <w:lang w:bidi="fa-IR"/>
        </w:rPr>
        <w:t xml:space="preserve"> محافظت شوند</w:t>
      </w:r>
      <w:r w:rsidRPr="00F55FB2">
        <w:rPr>
          <w:rFonts w:eastAsia="Times New Roman" w:hint="cs"/>
          <w:rtl/>
          <w:lang w:bidi="fa-IR"/>
        </w:rPr>
        <w:t>.</w:t>
      </w:r>
    </w:p>
    <w:p w14:paraId="4F680C28" w14:textId="77777777" w:rsidR="00C04514" w:rsidRPr="00F55FB2" w:rsidRDefault="00C04514" w:rsidP="00AF3E08">
      <w:pPr>
        <w:numPr>
          <w:ilvl w:val="0"/>
          <w:numId w:val="8"/>
        </w:numPr>
        <w:spacing w:line="240" w:lineRule="auto"/>
        <w:rPr>
          <w:rFonts w:eastAsia="Times New Roman"/>
          <w:rtl/>
          <w:lang w:bidi="fa-IR"/>
        </w:rPr>
      </w:pPr>
      <w:r w:rsidRPr="00F55FB2">
        <w:rPr>
          <w:rFonts w:eastAsia="Times New Roman"/>
          <w:rtl/>
          <w:lang w:bidi="fa-IR"/>
        </w:rPr>
        <w:t>بافت‌ها</w:t>
      </w:r>
      <w:r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1"/>
      </w:r>
      <w:r w:rsidRPr="00F55FB2">
        <w:rPr>
          <w:rFonts w:eastAsia="Times New Roman"/>
          <w:rtl/>
          <w:lang w:bidi="fa-IR"/>
        </w:rPr>
        <w:t xml:space="preserve"> با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حفظ شوند</w:t>
      </w:r>
      <w:r w:rsidRPr="00F55FB2">
        <w:rPr>
          <w:rFonts w:eastAsia="Times New Roman" w:hint="cs"/>
          <w:rtl/>
          <w:lang w:bidi="fa-IR"/>
        </w:rPr>
        <w:t>.</w:t>
      </w:r>
    </w:p>
    <w:p w14:paraId="65A73DA9" w14:textId="77777777" w:rsidR="00C04514" w:rsidRPr="00F55FB2" w:rsidRDefault="00C04514" w:rsidP="00AF3E08">
      <w:pPr>
        <w:numPr>
          <w:ilvl w:val="0"/>
          <w:numId w:val="8"/>
        </w:numPr>
        <w:spacing w:line="240" w:lineRule="auto"/>
        <w:rPr>
          <w:rFonts w:eastAsia="Times New Roman"/>
          <w:lang w:bidi="fa-IR"/>
        </w:rPr>
      </w:pPr>
      <w:r w:rsidRPr="00F55FB2">
        <w:rPr>
          <w:rFonts w:eastAsia="Times New Roman"/>
          <w:rtl/>
          <w:lang w:bidi="fa-IR"/>
        </w:rPr>
        <w:t>مصنوع</w:t>
      </w:r>
      <w:r w:rsidRPr="00F55FB2">
        <w:rPr>
          <w:rFonts w:eastAsia="Times New Roman" w:hint="cs"/>
          <w:rtl/>
          <w:lang w:bidi="fa-IR"/>
        </w:rPr>
        <w:t>ا</w:t>
      </w:r>
      <w:r w:rsidRPr="00F55FB2">
        <w:rPr>
          <w:rFonts w:eastAsia="Times New Roman"/>
          <w:rtl/>
          <w:lang w:bidi="fa-IR"/>
        </w:rPr>
        <w:t>ت</w:t>
      </w:r>
      <w:r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2"/>
      </w:r>
      <w:r w:rsidRPr="00F55FB2">
        <w:rPr>
          <w:rFonts w:eastAsia="Times New Roman"/>
          <w:rtl/>
          <w:lang w:bidi="fa-IR"/>
        </w:rPr>
        <w:t xml:space="preserve"> جد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نبا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تول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شوند. </w:t>
      </w:r>
      <w:r w:rsidRPr="00F55FB2">
        <w:rPr>
          <w:rFonts w:eastAsia="Times New Roman" w:cs="Times New Roman" w:hint="cs"/>
          <w:rtl/>
          <w:lang w:bidi="fa-IR"/>
        </w:rPr>
        <w:t>​</w:t>
      </w:r>
    </w:p>
    <w:p w14:paraId="5BF56225" w14:textId="77777777" w:rsidR="00C04514" w:rsidRPr="00F55FB2" w:rsidRDefault="00C04514" w:rsidP="00AF3E08">
      <w:pPr>
        <w:spacing w:line="240" w:lineRule="auto"/>
        <w:ind w:left="1008" w:firstLine="0"/>
        <w:rPr>
          <w:rFonts w:eastAsia="Times New Roman"/>
          <w:lang w:bidi="fa-IR"/>
        </w:rPr>
      </w:pPr>
    </w:p>
    <w:p w14:paraId="6FC318E7" w14:textId="77777777" w:rsidR="00C04514" w:rsidRPr="0055199E" w:rsidRDefault="00C04514" w:rsidP="00AF3E08">
      <w:pPr>
        <w:pStyle w:val="Heading2"/>
        <w:rPr>
          <w:rtl/>
        </w:rPr>
      </w:pPr>
      <w:bookmarkStart w:id="14" w:name="_Toc58015875"/>
      <w:r w:rsidRPr="0055199E">
        <w:rPr>
          <w:rFonts w:hint="cs"/>
          <w:rtl/>
        </w:rPr>
        <w:t>3-2- روش</w:t>
      </w:r>
      <w:r w:rsidR="00FC7FE3">
        <w:rPr>
          <w:rFonts w:hint="cs"/>
          <w:rtl/>
        </w:rPr>
        <w:t>‌‌</w:t>
      </w:r>
      <w:r w:rsidRPr="0055199E">
        <w:rPr>
          <w:rFonts w:hint="cs"/>
          <w:rtl/>
        </w:rPr>
        <w:t xml:space="preserve">های </w:t>
      </w:r>
      <w:r w:rsidR="002F3BE4">
        <w:rPr>
          <w:rFonts w:hint="cs"/>
          <w:rtl/>
        </w:rPr>
        <w:t>حذف</w:t>
      </w:r>
      <w:r w:rsidRPr="0055199E">
        <w:rPr>
          <w:rFonts w:hint="cs"/>
          <w:rtl/>
        </w:rPr>
        <w:t xml:space="preserve"> نویز گوسی</w:t>
      </w:r>
      <w:bookmarkEnd w:id="14"/>
    </w:p>
    <w:p w14:paraId="2A9F529A" w14:textId="77777777" w:rsidR="00376583" w:rsidRPr="00F55FB2" w:rsidRDefault="00C04514" w:rsidP="00F2036B">
      <w:pPr>
        <w:spacing w:line="240" w:lineRule="auto"/>
        <w:rPr>
          <w:rFonts w:eastAsia="Times New Roman"/>
          <w:rtl/>
          <w:lang w:bidi="fa-IR"/>
        </w:rPr>
      </w:pPr>
      <w:r w:rsidRPr="00F55FB2">
        <w:rPr>
          <w:rFonts w:eastAsia="Times New Roman"/>
          <w:rtl/>
          <w:lang w:bidi="fa-IR"/>
        </w:rPr>
        <w:t>از لحاظ ر</w:t>
      </w:r>
      <w:r w:rsidRPr="00F55FB2">
        <w:rPr>
          <w:rFonts w:eastAsia="Times New Roman" w:hint="cs"/>
          <w:rtl/>
          <w:lang w:bidi="fa-IR"/>
        </w:rPr>
        <w:t>یاضی،</w:t>
      </w:r>
      <w:r w:rsidRPr="00F55FB2">
        <w:rPr>
          <w:rFonts w:eastAsia="Times New Roman"/>
          <w:rtl/>
          <w:lang w:bidi="fa-IR"/>
        </w:rPr>
        <w:t xml:space="preserve"> مس</w:t>
      </w:r>
      <w:r w:rsidRPr="00F55FB2">
        <w:rPr>
          <w:rFonts w:eastAsia="Times New Roman" w:hint="cs"/>
          <w:rtl/>
          <w:lang w:bidi="fa-IR"/>
        </w:rPr>
        <w:t>ئ</w:t>
      </w:r>
      <w:r w:rsidRPr="00F55FB2">
        <w:rPr>
          <w:rFonts w:eastAsia="Times New Roman"/>
          <w:rtl/>
          <w:lang w:bidi="fa-IR"/>
        </w:rPr>
        <w:t xml:space="preserve">له </w:t>
      </w:r>
      <w:r w:rsidR="0017267E">
        <w:rPr>
          <w:rFonts w:eastAsia="Times New Roman"/>
          <w:rtl/>
          <w:lang w:bidi="fa-IR"/>
        </w:rPr>
        <w:t>حذف نویز</w:t>
      </w:r>
      <w:r w:rsidRPr="00F55FB2">
        <w:rPr>
          <w:rFonts w:eastAsia="Times New Roman"/>
          <w:rtl/>
          <w:lang w:bidi="fa-IR"/>
        </w:rPr>
        <w:t xml:space="preserve"> </w:t>
      </w:r>
      <w:r w:rsidR="00E74F6F">
        <w:rPr>
          <w:rFonts w:eastAsia="Times New Roman" w:hint="cs"/>
          <w:rtl/>
          <w:lang w:bidi="fa-IR"/>
        </w:rPr>
        <w:t xml:space="preserve">گوسی </w:t>
      </w:r>
      <w:r w:rsidRPr="00F55FB2">
        <w:rPr>
          <w:rFonts w:eastAsia="Times New Roman"/>
          <w:rtl/>
          <w:lang w:bidi="fa-IR"/>
        </w:rPr>
        <w:t>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م</w:t>
      </w:r>
      <w:r w:rsidRPr="00F55FB2">
        <w:rPr>
          <w:rFonts w:eastAsia="Times New Roman" w:hint="cs"/>
          <w:rtl/>
          <w:lang w:bidi="fa-IR"/>
        </w:rPr>
        <w:t>ی‌تواند</w:t>
      </w:r>
      <w:r w:rsidRPr="00F55FB2">
        <w:rPr>
          <w:rFonts w:eastAsia="Times New Roman"/>
          <w:rtl/>
          <w:lang w:bidi="fa-IR"/>
        </w:rPr>
        <w:t xml:space="preserve"> به صورت ز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مدل‌ساز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شود</w:t>
      </w:r>
      <w:r w:rsidR="00B27FAB">
        <w:rPr>
          <w:rFonts w:eastAsia="Times New Roman" w:hint="cs"/>
          <w:rtl/>
          <w:lang w:bidi="fa-IR"/>
        </w:rPr>
        <w:t xml:space="preserve"> </w:t>
      </w:r>
      <w:r w:rsidR="00B27FAB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Gonzalez&lt;/Author&gt;&lt;Year&gt;2018&lt;/Year&gt;&lt;RecNum&gt;14&lt;/RecNum&gt;&lt;DisplayText&gt;[1]&lt;/DisplayText&gt;&lt;record&gt;&lt;rec-number&gt;14&lt;/rec-number&gt;&lt;foreign-keys&gt;&lt;key app="EN" db-id="22ppad5fwpz0dre9axrvpfs75r922ft0ptw9" timestamp="1598792702"&gt;14</w:instrText>
      </w:r>
      <w:r w:rsidR="00F2036B">
        <w:rPr>
          <w:rFonts w:eastAsia="Times New Roman"/>
          <w:rtl/>
          <w:lang w:bidi="fa-IR"/>
        </w:rPr>
        <w:instrText>&lt;/</w:instrText>
      </w:r>
      <w:r w:rsidR="00F2036B">
        <w:rPr>
          <w:rFonts w:eastAsia="Times New Roman"/>
          <w:lang w:bidi="fa-IR"/>
        </w:rPr>
        <w:instrText>key&gt;&lt;/foreign-keys&gt;&lt;ref-type name="Book"&gt;6&lt;/ref-type&gt;&lt;contributors&gt;&lt;authors&gt;&lt;author&gt;Gonzalez, Rafael C&lt;/author&gt;&lt;author&gt;Woods, Richard E&lt;/author&gt;&lt;/authors&gt;&lt;/contributors&gt;&lt;titles&gt;&lt;title&gt;Digital Image Processing&lt;/title&gt;&lt;/titles&gt;&lt;edition&gt;4th&lt;/edition&gt;&lt;dates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year&gt;2018&lt;/year&gt;&lt;/dates&gt;&lt;publisher&gt;Pearson Education&lt;/publisher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="00B27FAB">
        <w:rPr>
          <w:rFonts w:eastAsia="Times New Roman"/>
          <w:rtl/>
          <w:lang w:bidi="fa-IR"/>
        </w:rPr>
        <w:fldChar w:fldCharType="separate"/>
      </w:r>
      <w:r w:rsidR="00B27FAB">
        <w:rPr>
          <w:rFonts w:eastAsia="Times New Roman"/>
          <w:noProof/>
          <w:rtl/>
          <w:lang w:bidi="fa-IR"/>
        </w:rPr>
        <w:t>[1]</w:t>
      </w:r>
      <w:r w:rsidR="00B27FAB">
        <w:rPr>
          <w:rFonts w:eastAsia="Times New Roman"/>
          <w:rtl/>
          <w:lang w:bidi="fa-IR"/>
        </w:rPr>
        <w:fldChar w:fldCharType="end"/>
      </w:r>
      <w:r w:rsidRPr="00F55FB2">
        <w:rPr>
          <w:rFonts w:eastAsia="Times New Roman"/>
          <w:rtl/>
          <w:lang w:bidi="fa-IR"/>
        </w:rPr>
        <w:t xml:space="preserve">: </w:t>
      </w:r>
    </w:p>
    <w:tbl>
      <w:tblPr>
        <w:tblStyle w:val="TableGrid1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5814"/>
      </w:tblGrid>
      <w:tr w:rsidR="00C04514" w:rsidRPr="00F55FB2" w14:paraId="7B1C68AC" w14:textId="77777777" w:rsidTr="00C04514">
        <w:tc>
          <w:tcPr>
            <w:tcW w:w="1009" w:type="dxa"/>
            <w:vAlign w:val="center"/>
          </w:tcPr>
          <w:p w14:paraId="3D309B03" w14:textId="77777777" w:rsidR="00C04514" w:rsidRPr="00F55FB2" w:rsidRDefault="00C04514" w:rsidP="00AF3E08">
            <w:pPr>
              <w:spacing w:line="240" w:lineRule="auto"/>
              <w:jc w:val="left"/>
              <w:rPr>
                <w:rFonts w:eastAsia="Times New Roman"/>
                <w:rtl/>
                <w:lang w:bidi="fa-IR"/>
              </w:rPr>
            </w:pPr>
            <w:bookmarkStart w:id="15" w:name="_Ref51758870"/>
            <w:r w:rsidRPr="00F55FB2">
              <w:rPr>
                <w:rFonts w:eastAsia="Times New Roman" w:hint="cs"/>
                <w:rtl/>
                <w:lang w:bidi="fa-IR"/>
              </w:rPr>
              <w:t>(</w:t>
            </w:r>
            <w:r w:rsidR="007F3D5A">
              <w:rPr>
                <w:rFonts w:eastAsia="Times New Roman"/>
                <w:rtl/>
                <w:lang w:bidi="fa-IR"/>
              </w:rPr>
              <w:fldChar w:fldCharType="begin"/>
            </w:r>
            <w:r w:rsidR="007F3D5A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7F3D5A">
              <w:rPr>
                <w:rFonts w:eastAsia="Times New Roman" w:hint="cs"/>
                <w:lang w:bidi="fa-IR"/>
              </w:rPr>
              <w:instrText>STYLEREF</w:instrText>
            </w:r>
            <w:r w:rsidR="007F3D5A">
              <w:rPr>
                <w:rFonts w:eastAsia="Times New Roman" w:hint="cs"/>
                <w:rtl/>
                <w:lang w:bidi="fa-IR"/>
              </w:rPr>
              <w:instrText xml:space="preserve"> 1 \</w:instrText>
            </w:r>
            <w:r w:rsidR="007F3D5A">
              <w:rPr>
                <w:rFonts w:eastAsia="Times New Roman" w:hint="cs"/>
                <w:lang w:bidi="fa-IR"/>
              </w:rPr>
              <w:instrText>s</w:instrText>
            </w:r>
            <w:r w:rsidR="007F3D5A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7F3D5A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‏3</w:t>
            </w:r>
            <w:r w:rsidR="007F3D5A">
              <w:rPr>
                <w:rFonts w:eastAsia="Times New Roman"/>
                <w:rtl/>
                <w:lang w:bidi="fa-IR"/>
              </w:rPr>
              <w:fldChar w:fldCharType="end"/>
            </w:r>
            <w:r w:rsidR="007F3D5A">
              <w:rPr>
                <w:rFonts w:eastAsia="Times New Roman"/>
                <w:rtl/>
                <w:lang w:bidi="fa-IR"/>
              </w:rPr>
              <w:noBreakHyphen/>
            </w:r>
            <w:r w:rsidR="007F3D5A">
              <w:rPr>
                <w:rFonts w:eastAsia="Times New Roman"/>
                <w:rtl/>
                <w:lang w:bidi="fa-IR"/>
              </w:rPr>
              <w:fldChar w:fldCharType="begin"/>
            </w:r>
            <w:r w:rsidR="007F3D5A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7F3D5A">
              <w:rPr>
                <w:rFonts w:eastAsia="Times New Roman" w:hint="cs"/>
                <w:lang w:bidi="fa-IR"/>
              </w:rPr>
              <w:instrText>SEQ</w:instrText>
            </w:r>
            <w:r w:rsidR="007F3D5A">
              <w:rPr>
                <w:rFonts w:eastAsia="Times New Roman" w:hint="cs"/>
                <w:rtl/>
                <w:lang w:bidi="fa-IR"/>
              </w:rPr>
              <w:instrText xml:space="preserve"> معادله \* </w:instrText>
            </w:r>
            <w:r w:rsidR="007F3D5A">
              <w:rPr>
                <w:rFonts w:eastAsia="Times New Roman" w:hint="cs"/>
                <w:lang w:bidi="fa-IR"/>
              </w:rPr>
              <w:instrText>ARABIC \s 1</w:instrText>
            </w:r>
            <w:r w:rsidR="007F3D5A">
              <w:rPr>
                <w:rFonts w:eastAsia="Times New Roman"/>
                <w:rtl/>
                <w:lang w:bidi="fa-IR"/>
              </w:rPr>
              <w:instrText xml:space="preserve"> </w:instrText>
            </w:r>
            <w:r w:rsidR="007F3D5A">
              <w:rPr>
                <w:rFonts w:eastAsia="Times New Roman"/>
                <w:rtl/>
                <w:lang w:bidi="fa-IR"/>
              </w:rPr>
              <w:fldChar w:fldCharType="separate"/>
            </w:r>
            <w:r w:rsidR="009F08B5">
              <w:rPr>
                <w:rFonts w:eastAsia="Times New Roman"/>
                <w:noProof/>
                <w:rtl/>
                <w:lang w:bidi="fa-IR"/>
              </w:rPr>
              <w:t>1</w:t>
            </w:r>
            <w:r w:rsidR="007F3D5A">
              <w:rPr>
                <w:rFonts w:eastAsia="Times New Roman"/>
                <w:rtl/>
                <w:lang w:bidi="fa-IR"/>
              </w:rPr>
              <w:fldChar w:fldCharType="end"/>
            </w:r>
            <w:r w:rsidRPr="00F55FB2">
              <w:rPr>
                <w:rFonts w:eastAsia="Times New Roman" w:hint="cs"/>
                <w:rtl/>
                <w:lang w:bidi="fa-IR"/>
              </w:rPr>
              <w:t>)</w:t>
            </w:r>
            <w:bookmarkEnd w:id="15"/>
          </w:p>
        </w:tc>
        <w:tc>
          <w:tcPr>
            <w:tcW w:w="8010" w:type="dxa"/>
            <w:vAlign w:val="center"/>
          </w:tcPr>
          <w:p w14:paraId="0CB79D5B" w14:textId="77777777" w:rsidR="00C04514" w:rsidRPr="00F55FB2" w:rsidRDefault="00C04514" w:rsidP="00AF3E08">
            <w:pPr>
              <w:spacing w:line="240" w:lineRule="auto"/>
              <w:jc w:val="mediumKashida"/>
              <w:rPr>
                <w:rFonts w:eastAsia="Times New Roman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Times New Roman" w:hAnsi="Cambria Math"/>
                    <w:lang w:bidi="fa-IR"/>
                  </w:rPr>
                  <m:t>y=x+n</m:t>
                </m:r>
              </m:oMath>
            </m:oMathPara>
          </w:p>
        </w:tc>
      </w:tr>
    </w:tbl>
    <w:p w14:paraId="0BE88CAB" w14:textId="77777777" w:rsidR="00C04514" w:rsidRPr="00F55FB2" w:rsidRDefault="00C04514" w:rsidP="00F2036B">
      <w:pPr>
        <w:spacing w:line="240" w:lineRule="auto"/>
        <w:rPr>
          <w:rFonts w:eastAsia="Times New Roman"/>
          <w:lang w:bidi="fa-IR"/>
        </w:rPr>
      </w:pPr>
      <w:r w:rsidRPr="00F55FB2">
        <w:rPr>
          <w:rFonts w:eastAsia="Times New Roman" w:hint="cs"/>
          <w:rtl/>
          <w:lang w:bidi="fa-IR"/>
        </w:rPr>
        <w:lastRenderedPageBreak/>
        <w:t>که</w:t>
      </w:r>
      <w:r w:rsidRPr="00F55FB2">
        <w:rPr>
          <w:rFonts w:eastAsia="Times New Roman"/>
          <w:rtl/>
          <w:lang w:bidi="fa-IR"/>
        </w:rPr>
        <w:t xml:space="preserve"> در آن </w:t>
      </w:r>
      <m:oMath>
        <m:r>
          <w:rPr>
            <w:rFonts w:ascii="Cambria Math" w:eastAsia="Times New Roman" w:hAnsi="Cambria Math"/>
            <w:lang w:bidi="fa-IR"/>
          </w:rPr>
          <m:t>y</m:t>
        </m:r>
      </m:oMath>
      <w:r w:rsidRPr="00F55FB2">
        <w:rPr>
          <w:rFonts w:eastAsia="Times New Roman"/>
          <w:rtl/>
          <w:lang w:bidi="fa-IR"/>
        </w:rPr>
        <w:t xml:space="preserve">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نو</w:t>
      </w:r>
      <w:r w:rsidRPr="00F55FB2">
        <w:rPr>
          <w:rFonts w:eastAsia="Times New Roman" w:hint="cs"/>
          <w:rtl/>
          <w:lang w:bidi="fa-IR"/>
        </w:rPr>
        <w:t>یزی</w:t>
      </w:r>
      <w:r w:rsidRPr="00F55FB2">
        <w:rPr>
          <w:rFonts w:eastAsia="Times New Roman"/>
          <w:rtl/>
          <w:lang w:bidi="fa-IR"/>
        </w:rPr>
        <w:t xml:space="preserve"> مشاهده‌شده،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Pr="00F55FB2">
        <w:rPr>
          <w:rFonts w:eastAsia="Times New Roman"/>
          <w:rtl/>
          <w:lang w:bidi="fa-IR"/>
        </w:rPr>
        <w:t xml:space="preserve">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تم</w:t>
      </w:r>
      <w:r w:rsidRPr="00F55FB2">
        <w:rPr>
          <w:rFonts w:eastAsia="Times New Roman" w:hint="cs"/>
          <w:rtl/>
          <w:lang w:bidi="fa-IR"/>
        </w:rPr>
        <w:t>یز</w:t>
      </w:r>
      <w:r w:rsidRPr="00F55FB2">
        <w:rPr>
          <w:rFonts w:eastAsia="Times New Roman"/>
          <w:rtl/>
          <w:lang w:bidi="fa-IR"/>
        </w:rPr>
        <w:t xml:space="preserve"> ناشناخته، و </w:t>
      </w:r>
      <m:oMath>
        <m:r>
          <w:rPr>
            <w:rFonts w:ascii="Cambria Math" w:eastAsia="Times New Roman" w:hAnsi="Cambria Math"/>
            <w:lang w:bidi="fa-IR"/>
          </w:rPr>
          <m:t>n</m:t>
        </m:r>
      </m:oMath>
      <w:r w:rsidRPr="00F55FB2">
        <w:rPr>
          <w:rFonts w:eastAsia="Times New Roman"/>
          <w:rtl/>
          <w:lang w:bidi="fa-IR"/>
        </w:rPr>
        <w:t xml:space="preserve"> نو</w:t>
      </w:r>
      <w:r w:rsidRPr="00F55FB2">
        <w:rPr>
          <w:rFonts w:eastAsia="Times New Roman" w:hint="cs"/>
          <w:rtl/>
          <w:lang w:bidi="fa-IR"/>
        </w:rPr>
        <w:t>یز</w:t>
      </w:r>
      <w:r w:rsidRPr="00F55FB2">
        <w:rPr>
          <w:rFonts w:eastAsia="Times New Roman"/>
          <w:rtl/>
          <w:lang w:bidi="fa-IR"/>
        </w:rPr>
        <w:t xml:space="preserve"> سف</w:t>
      </w:r>
      <w:r w:rsidRPr="00F55FB2">
        <w:rPr>
          <w:rFonts w:eastAsia="Times New Roman" w:hint="cs"/>
          <w:rtl/>
          <w:lang w:bidi="fa-IR"/>
        </w:rPr>
        <w:t>ید</w:t>
      </w:r>
      <w:r w:rsidRPr="00F55FB2">
        <w:rPr>
          <w:rFonts w:eastAsia="Times New Roman"/>
          <w:rtl/>
          <w:lang w:bidi="fa-IR"/>
        </w:rPr>
        <w:t xml:space="preserve"> </w:t>
      </w:r>
      <w:r w:rsidRPr="00F55FB2">
        <w:rPr>
          <w:rFonts w:eastAsia="Times New Roman" w:hint="cs"/>
          <w:rtl/>
          <w:lang w:bidi="fa-IR"/>
        </w:rPr>
        <w:t>گوسی</w:t>
      </w:r>
      <w:r w:rsidRPr="00F55FB2">
        <w:rPr>
          <w:rFonts w:eastAsia="Times New Roman"/>
          <w:rtl/>
          <w:lang w:bidi="fa-IR"/>
        </w:rPr>
        <w:t xml:space="preserve"> افزا</w:t>
      </w:r>
      <w:r w:rsidRPr="00F55FB2">
        <w:rPr>
          <w:rFonts w:eastAsia="Times New Roman" w:hint="cs"/>
          <w:rtl/>
          <w:lang w:bidi="fa-IR"/>
        </w:rPr>
        <w:t>یشی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3"/>
      </w:r>
      <w:r w:rsidRPr="00F55FB2">
        <w:rPr>
          <w:rFonts w:eastAsia="Times New Roman"/>
          <w:rtl/>
          <w:lang w:bidi="fa-IR"/>
        </w:rPr>
        <w:t xml:space="preserve"> (‏</w:t>
      </w:r>
      <w:r w:rsidRPr="00F55FB2">
        <w:rPr>
          <w:rFonts w:eastAsia="Times New Roman"/>
          <w:lang w:bidi="fa-IR"/>
        </w:rPr>
        <w:t>AWGN</w:t>
      </w:r>
      <w:r w:rsidRPr="00F55FB2">
        <w:rPr>
          <w:rFonts w:eastAsia="Times New Roman"/>
          <w:rtl/>
          <w:lang w:bidi="fa-IR"/>
        </w:rPr>
        <w:t>)</w:t>
      </w:r>
      <w:r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t xml:space="preserve">‏با انحراف </w:t>
      </w:r>
      <w:r w:rsidR="00D31E7A" w:rsidRPr="00F55FB2">
        <w:rPr>
          <w:rFonts w:eastAsia="Times New Roman" w:hint="cs"/>
          <w:rtl/>
          <w:lang w:bidi="fa-IR"/>
        </w:rPr>
        <w:t>معیار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4"/>
      </w:r>
      <w:r w:rsidR="00D31E7A" w:rsidRPr="00F55FB2">
        <w:rPr>
          <w:rFonts w:eastAsia="Times New Roman" w:hint="cs"/>
          <w:rtl/>
          <w:lang w:bidi="fa-IR"/>
        </w:rPr>
        <w:t xml:space="preserve"> </w:t>
      </w:r>
      <m:oMath>
        <m:sSub>
          <m:sSubPr>
            <m:ctrlPr>
              <w:rPr>
                <w:rFonts w:ascii="Cambria Math" w:eastAsia="Times New Roman" w:hAnsi="Cambria Math"/>
                <w:i/>
                <w:lang w:bidi="fa-IR"/>
              </w:rPr>
            </m:ctrlPr>
          </m:sSubPr>
          <m:e>
            <m:r>
              <w:rPr>
                <w:rFonts w:ascii="Cambria Math" w:eastAsia="Times New Roman" w:hAnsi="Cambria Math"/>
                <w:lang w:bidi="fa-IR"/>
              </w:rPr>
              <m:t>σ</m:t>
            </m:r>
          </m:e>
          <m:sub>
            <m:r>
              <w:rPr>
                <w:rFonts w:ascii="Cambria Math" w:eastAsia="Times New Roman" w:hAnsi="Cambria Math"/>
                <w:lang w:bidi="fa-IR"/>
              </w:rPr>
              <m:t>n</m:t>
            </m:r>
          </m:sub>
        </m:sSub>
      </m:oMath>
      <w:r w:rsidRPr="00F55FB2">
        <w:rPr>
          <w:rFonts w:eastAsia="Times New Roman"/>
          <w:rtl/>
          <w:lang w:bidi="fa-IR"/>
        </w:rPr>
        <w:t xml:space="preserve"> را نشان م</w:t>
      </w:r>
      <w:r w:rsidRPr="00F55FB2">
        <w:rPr>
          <w:rFonts w:eastAsia="Times New Roman" w:hint="cs"/>
          <w:rtl/>
          <w:lang w:bidi="fa-IR"/>
        </w:rPr>
        <w:t>ی‌دهد،</w:t>
      </w:r>
      <w:r w:rsidRPr="00F55FB2">
        <w:rPr>
          <w:rFonts w:eastAsia="Times New Roman"/>
          <w:rtl/>
          <w:lang w:bidi="fa-IR"/>
        </w:rPr>
        <w:t xml:space="preserve"> که م</w:t>
      </w:r>
      <w:r w:rsidRPr="00F55FB2">
        <w:rPr>
          <w:rFonts w:eastAsia="Times New Roman" w:hint="cs"/>
          <w:rtl/>
          <w:lang w:bidi="fa-IR"/>
        </w:rPr>
        <w:t>ی‌تواند</w:t>
      </w:r>
      <w:r w:rsidRPr="00F55FB2">
        <w:rPr>
          <w:rFonts w:eastAsia="Times New Roman"/>
          <w:rtl/>
          <w:lang w:bidi="fa-IR"/>
        </w:rPr>
        <w:t xml:space="preserve"> در کاربرده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عمل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با روش‌ه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مختلف، مانند م</w:t>
      </w:r>
      <w:r w:rsidRPr="00F55FB2">
        <w:rPr>
          <w:rFonts w:eastAsia="Times New Roman" w:hint="cs"/>
          <w:rtl/>
          <w:lang w:bidi="fa-IR"/>
        </w:rPr>
        <w:t>یانه</w:t>
      </w:r>
      <w:r w:rsidR="00FC7FE3">
        <w:rPr>
          <w:rFonts w:eastAsia="Times New Roman" w:hint="cs"/>
          <w:rtl/>
          <w:lang w:bidi="fa-IR"/>
        </w:rPr>
        <w:t>‌‌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قدر مطلق انحراف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5"/>
      </w:r>
      <w:r w:rsidR="00B3198E"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 ExcludeYear="1"&gt;&lt;Author&gt;Donoho&lt;/Author&gt;&lt;Year&gt;1994&lt;/Year&gt;&lt;RecNum&gt;18&lt;/RecNum&gt;&lt;DisplayText&gt;[34]&lt;/DisplayText&gt;&lt;record&gt;&lt;rec-number&gt;18&lt;/rec-number&gt;&lt;foreign-keys&gt;&lt;key app="EN" db-id="22ppad5fwpz0dre9axrvpfs75r922ft0ptw9" timestamp</w:instrText>
      </w:r>
      <w:r w:rsidR="00F2036B">
        <w:rPr>
          <w:rFonts w:eastAsia="Times New Roman"/>
          <w:rtl/>
          <w:lang w:bidi="fa-IR"/>
        </w:rPr>
        <w:instrText>="1599480657"&gt;18&lt;/</w:instrText>
      </w:r>
      <w:r w:rsidR="00F2036B">
        <w:rPr>
          <w:rFonts w:eastAsia="Times New Roman"/>
          <w:lang w:bidi="fa-IR"/>
        </w:rPr>
        <w:instrText>key&gt;&lt;/foreign-keys&gt;&lt;ref-type name="Journal Article"&gt;17&lt;/ref-type&gt;&lt;contributors&gt;&lt;authors&gt;&lt;author&gt;Donoho, D&lt;/author&gt;&lt;author&gt;Johnstone, IM&lt;/author&gt;&lt;/authors&gt;&lt;/contributors&gt;&lt;titles&gt;&lt;title&gt;Ideal Spatial Adaptation via Wavelet Shrinkage&lt;/title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secondary-title&gt;Biometrika&lt;/secondary-title&gt;&lt;/titles&gt;&lt;periodical&gt;&lt;full-title&gt;Biometrika&lt;/full-title&gt;&lt;/periodical&gt;&lt;pages&gt;425–455&lt;/pages&gt;&lt;volume&gt;81&lt;/volume&gt;&lt;number&gt;3&lt;/number&gt;&lt;dates&gt;&lt;year&gt;1994&lt;/year&gt;&lt;/dates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Pr="00F55FB2">
        <w:rPr>
          <w:rFonts w:eastAsia="Times New Roman"/>
          <w:rtl/>
          <w:lang w:bidi="fa-IR"/>
        </w:rPr>
        <w:fldChar w:fldCharType="separate"/>
      </w:r>
      <w:r w:rsidR="004E284E">
        <w:rPr>
          <w:rFonts w:eastAsia="Times New Roman"/>
          <w:noProof/>
          <w:rtl/>
          <w:lang w:bidi="fa-IR"/>
        </w:rPr>
        <w:t>[34]</w:t>
      </w:r>
      <w:r w:rsidRPr="00F55FB2">
        <w:rPr>
          <w:rFonts w:eastAsia="Times New Roman"/>
          <w:rtl/>
          <w:lang w:bidi="fa-IR"/>
        </w:rPr>
        <w:fldChar w:fldCharType="end"/>
      </w:r>
      <w:r w:rsidRPr="00F55FB2">
        <w:rPr>
          <w:rFonts w:eastAsia="Times New Roman" w:hint="cs"/>
          <w:rtl/>
          <w:lang w:bidi="fa-IR"/>
        </w:rPr>
        <w:t xml:space="preserve">، </w:t>
      </w:r>
      <w:r w:rsidRPr="00F55FB2">
        <w:rPr>
          <w:rFonts w:eastAsia="Times New Roman"/>
          <w:rtl/>
          <w:lang w:bidi="fa-IR"/>
        </w:rPr>
        <w:t>تخم</w:t>
      </w:r>
      <w:r w:rsidRPr="00F55FB2">
        <w:rPr>
          <w:rFonts w:eastAsia="Times New Roman" w:hint="cs"/>
          <w:rtl/>
          <w:lang w:bidi="fa-IR"/>
        </w:rPr>
        <w:t>ین</w:t>
      </w:r>
      <w:r w:rsidRPr="00F55FB2">
        <w:rPr>
          <w:rFonts w:eastAsia="Times New Roman"/>
          <w:rtl/>
          <w:lang w:bidi="fa-IR"/>
        </w:rPr>
        <w:t xml:space="preserve"> مبتن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بر بلوک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6"/>
      </w:r>
      <w:r w:rsidR="00B3198E"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Shin&lt;/Author&gt;&lt;Year&gt;2005&lt;/Year&gt;&lt;RecNum&gt;19&lt;/RecNum&gt;&lt;DisplayText&gt;[35]&lt;/DisplayText&gt;&lt;record&gt;&lt;rec-number&gt;19&lt;/rec-number&gt;&lt;foreign-keys&gt;&lt;key app="EN" db-id="22ppad5fwpz0dre9axrvpfs75r922ft0ptw9" timestamp="1599480668"&gt;19&lt;/key&gt;&lt;/foreign-keys&gt;&lt;ref-type name="Journal Article"&gt;17&lt;/ref-type&gt;&lt;contributors&gt;&lt;authors&gt;&lt;author&gt;Shin, Dong-Hyuk&lt;/author&gt;&lt;author&gt;Park, Rae-Hong&lt;/author&gt;&lt;author&gt;Yang, Seungjoon&lt;/author&gt;&lt;author&gt;Jung, Jae-Han&lt;/author&gt;&lt;/authors&gt;&lt;/contributors&gt;&lt;titles&gt;&lt;title&gt;Block-Based Noise Estimation Using Adaptive Gaussian Filtering&lt;/title&gt;&lt;secondary-title&gt;IEEE Transactions on Consumer Electronics&lt;/secondary-title&gt;&lt;/titles&gt;&lt;periodical&gt;&lt;full-title&gt;IEEE Transactions on Consumer Electronics&lt;/full-title&gt;&lt;/periodical&gt;&lt;pages&gt;218-22</w:instrText>
      </w:r>
      <w:r w:rsidR="00F2036B">
        <w:rPr>
          <w:rFonts w:eastAsia="Times New Roman"/>
          <w:rtl/>
          <w:lang w:bidi="fa-IR"/>
        </w:rPr>
        <w:instrText>6&lt;/</w:instrText>
      </w:r>
      <w:r w:rsidR="00F2036B">
        <w:rPr>
          <w:rFonts w:eastAsia="Times New Roman"/>
          <w:lang w:bidi="fa-IR"/>
        </w:rPr>
        <w:instrText>pages&gt;&lt;volume&gt;51&lt;/volume&gt;&lt;number&gt;1&lt;/number&gt;&lt;dates&gt;&lt;year&gt;2005&lt;/year&gt;&lt;/dates&gt;&lt;isbn&gt;0098-3063&lt;/isbn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Pr="00F55FB2">
        <w:rPr>
          <w:rFonts w:eastAsia="Times New Roman"/>
          <w:rtl/>
          <w:lang w:bidi="fa-IR"/>
        </w:rPr>
        <w:fldChar w:fldCharType="separate"/>
      </w:r>
      <w:r w:rsidR="004E284E">
        <w:rPr>
          <w:rFonts w:eastAsia="Times New Roman"/>
          <w:noProof/>
          <w:rtl/>
          <w:lang w:bidi="fa-IR"/>
        </w:rPr>
        <w:t>[35]</w:t>
      </w:r>
      <w:r w:rsidRPr="00F55FB2">
        <w:rPr>
          <w:rFonts w:eastAsia="Times New Roman"/>
          <w:rtl/>
          <w:lang w:bidi="fa-IR"/>
        </w:rPr>
        <w:fldChar w:fldCharType="end"/>
      </w:r>
      <w:r w:rsidRPr="00F55FB2">
        <w:rPr>
          <w:rFonts w:eastAsia="Times New Roman"/>
          <w:rtl/>
          <w:lang w:bidi="fa-IR"/>
        </w:rPr>
        <w:t xml:space="preserve"> و روش‌ه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مبتن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بر تحل</w:t>
      </w:r>
      <w:r w:rsidRPr="00F55FB2">
        <w:rPr>
          <w:rFonts w:eastAsia="Times New Roman" w:hint="cs"/>
          <w:rtl/>
          <w:lang w:bidi="fa-IR"/>
        </w:rPr>
        <w:t>یل</w:t>
      </w:r>
      <w:r w:rsidRPr="00F55FB2">
        <w:rPr>
          <w:rFonts w:eastAsia="Times New Roman"/>
          <w:rtl/>
          <w:lang w:bidi="fa-IR"/>
        </w:rPr>
        <w:t xml:space="preserve"> مولفه اصل</w:t>
      </w:r>
      <w:r w:rsidRPr="00F55FB2">
        <w:rPr>
          <w:rFonts w:eastAsia="Times New Roman" w:hint="cs"/>
          <w:rtl/>
          <w:lang w:bidi="fa-IR"/>
        </w:rPr>
        <w:t>ی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7"/>
      </w:r>
      <w:r w:rsidRPr="00F55FB2">
        <w:rPr>
          <w:rFonts w:eastAsia="Times New Roman"/>
          <w:rtl/>
          <w:lang w:bidi="fa-IR"/>
        </w:rPr>
        <w:t xml:space="preserve"> (‏</w:t>
      </w:r>
      <w:r w:rsidRPr="00F55FB2">
        <w:rPr>
          <w:rFonts w:eastAsia="Times New Roman"/>
          <w:lang w:bidi="fa-IR"/>
        </w:rPr>
        <w:t>PCA</w:t>
      </w:r>
      <w:r w:rsidRPr="00F55FB2">
        <w:rPr>
          <w:rFonts w:eastAsia="Times New Roman"/>
          <w:rtl/>
          <w:lang w:bidi="fa-IR"/>
        </w:rPr>
        <w:t>)</w:t>
      </w:r>
      <w:r w:rsidR="00B3198E"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t>‏</w:t>
      </w:r>
      <w:r w:rsidRPr="00F55FB2">
        <w:rPr>
          <w:rFonts w:eastAsia="Times New Roman"/>
          <w:rtl/>
          <w:lang w:bidi="fa-IR"/>
        </w:rPr>
        <w:fldChar w:fldCharType="begin"/>
      </w:r>
      <w:r w:rsidR="00F2036B">
        <w:rPr>
          <w:rFonts w:eastAsia="Times New Roman"/>
          <w:rtl/>
          <w:lang w:bidi="fa-IR"/>
        </w:rPr>
        <w:instrText xml:space="preserve"> </w:instrText>
      </w:r>
      <w:r w:rsidR="00F2036B">
        <w:rPr>
          <w:rFonts w:eastAsia="Times New Roman"/>
          <w:lang w:bidi="fa-IR"/>
        </w:rPr>
        <w:instrText>ADDIN EN.CITE &lt;EndNote&gt;&lt;Cite&gt;&lt;Author&gt;Liu&lt;/Author&gt;&lt;Year&gt;2012&lt;/Year&gt;&lt;RecNum&gt;20&lt;/RecNum&gt;&lt;DisplayText&gt;[36]&lt;/DisplayText&gt;&lt;record&gt;&lt;rec-number&gt;20&lt;/rec-number&gt;&lt;foreign-keys&gt;&lt;key app="EN" db-id="22ppad5fwpz0dre9axrvpfs75r922ft0ptw9" timestamp="1599480677"&gt;20&lt;/key</w:instrText>
      </w:r>
      <w:r w:rsidR="00F2036B">
        <w:rPr>
          <w:rFonts w:eastAsia="Times New Roman"/>
          <w:rtl/>
          <w:lang w:bidi="fa-IR"/>
        </w:rPr>
        <w:instrText>&gt;&lt;/</w:instrText>
      </w:r>
      <w:r w:rsidR="00F2036B">
        <w:rPr>
          <w:rFonts w:eastAsia="Times New Roman"/>
          <w:lang w:bidi="fa-IR"/>
        </w:rPr>
        <w:instrText>foreign-keys&gt;&lt;ref-type name="Journal Article"&gt;17&lt;/ref-type&gt;&lt;contributors&gt;&lt;authors&gt;&lt;author&gt;Liu, Wei&lt;/author&gt;&lt;author&gt;Lin, Weisi&lt;/author&gt;&lt;/authors&gt;&lt;/contributors&gt;&lt;titles&gt;&lt;title&gt;Additive White Gaussian Noise Level Estimation in SVD Domain for Images&lt;/title</w:instrText>
      </w:r>
      <w:r w:rsidR="00F2036B">
        <w:rPr>
          <w:rFonts w:eastAsia="Times New Roman"/>
          <w:rtl/>
          <w:lang w:bidi="fa-IR"/>
        </w:rPr>
        <w:instrText>&gt;&lt;</w:instrText>
      </w:r>
      <w:r w:rsidR="00F2036B">
        <w:rPr>
          <w:rFonts w:eastAsia="Times New Roman"/>
          <w:lang w:bidi="fa-IR"/>
        </w:rPr>
        <w:instrText>secondary-title&gt;IEEE Transactions on Image processing&lt;/secondary-title&gt;&lt;/titles&gt;&lt;periodical&gt;&lt;full-title&gt;IEEE Transactions on Image processing&lt;/full-title&gt;&lt;/periodical&gt;&lt;pages&gt;872-883&lt;/pages&gt;&lt;volume&gt;22&lt;/volume&gt;&lt;number&gt;3&lt;/number&gt;&lt;dates&gt;&lt;year&gt;2012&lt;/year&gt;&lt;/dates&gt;&lt;isbn&gt;1057-7149&lt;/isbn&gt;&lt;urls&gt;&lt;/urls&gt;&lt;/record&gt;&lt;/Cite&gt;&lt;/EndNote</w:instrText>
      </w:r>
      <w:r w:rsidR="00F2036B">
        <w:rPr>
          <w:rFonts w:eastAsia="Times New Roman"/>
          <w:rtl/>
          <w:lang w:bidi="fa-IR"/>
        </w:rPr>
        <w:instrText>&gt;</w:instrText>
      </w:r>
      <w:r w:rsidRPr="00F55FB2">
        <w:rPr>
          <w:rFonts w:eastAsia="Times New Roman"/>
          <w:rtl/>
          <w:lang w:bidi="fa-IR"/>
        </w:rPr>
        <w:fldChar w:fldCharType="separate"/>
      </w:r>
      <w:r w:rsidR="004E284E">
        <w:rPr>
          <w:rFonts w:eastAsia="Times New Roman"/>
          <w:noProof/>
          <w:rtl/>
          <w:lang w:bidi="fa-IR"/>
        </w:rPr>
        <w:t>[36]</w:t>
      </w:r>
      <w:r w:rsidRPr="00F55FB2">
        <w:rPr>
          <w:rFonts w:eastAsia="Times New Roman"/>
          <w:rtl/>
          <w:lang w:bidi="fa-IR"/>
        </w:rPr>
        <w:fldChar w:fldCharType="end"/>
      </w:r>
      <w:r w:rsidRPr="00F55FB2">
        <w:rPr>
          <w:rFonts w:eastAsia="Times New Roman" w:hint="cs"/>
          <w:rtl/>
          <w:lang w:bidi="fa-IR"/>
        </w:rPr>
        <w:t xml:space="preserve"> </w:t>
      </w:r>
      <w:r w:rsidRPr="00F55FB2">
        <w:rPr>
          <w:rFonts w:eastAsia="Times New Roman"/>
          <w:rtl/>
          <w:lang w:bidi="fa-IR"/>
        </w:rPr>
        <w:t>تخم</w:t>
      </w:r>
      <w:r w:rsidRPr="00F55FB2">
        <w:rPr>
          <w:rFonts w:eastAsia="Times New Roman" w:hint="cs"/>
          <w:rtl/>
          <w:lang w:bidi="fa-IR"/>
        </w:rPr>
        <w:t>ین</w:t>
      </w:r>
      <w:r w:rsidRPr="00F55FB2">
        <w:rPr>
          <w:rFonts w:eastAsia="Times New Roman"/>
          <w:rtl/>
          <w:lang w:bidi="fa-IR"/>
        </w:rPr>
        <w:t xml:space="preserve"> زده شود</w:t>
      </w:r>
      <w:r w:rsidRPr="00F55FB2">
        <w:rPr>
          <w:rFonts w:eastAsia="Times New Roman" w:hint="cs"/>
          <w:rtl/>
          <w:lang w:bidi="fa-IR"/>
        </w:rPr>
        <w:t>.</w:t>
      </w:r>
    </w:p>
    <w:p w14:paraId="73692B19" w14:textId="77777777" w:rsidR="003A7FE0" w:rsidRPr="00F1119E" w:rsidRDefault="00C04514" w:rsidP="00E53E83">
      <w:pPr>
        <w:spacing w:line="240" w:lineRule="auto"/>
        <w:rPr>
          <w:szCs w:val="20"/>
          <w:lang w:bidi="fa-IR"/>
        </w:rPr>
      </w:pPr>
      <w:r w:rsidRPr="00F55FB2">
        <w:rPr>
          <w:rFonts w:eastAsia="Times New Roman" w:hint="cs"/>
          <w:rtl/>
          <w:lang w:bidi="fa-IR"/>
        </w:rPr>
        <w:t>به</w:t>
      </w:r>
      <w:r w:rsidRPr="00F55FB2">
        <w:rPr>
          <w:rFonts w:eastAsia="Times New Roman"/>
          <w:rtl/>
          <w:lang w:bidi="fa-IR"/>
        </w:rPr>
        <w:t xml:space="preserve"> دل</w:t>
      </w:r>
      <w:r w:rsidRPr="00F55FB2">
        <w:rPr>
          <w:rFonts w:eastAsia="Times New Roman" w:hint="cs"/>
          <w:rtl/>
          <w:lang w:bidi="fa-IR"/>
        </w:rPr>
        <w:t>یل</w:t>
      </w:r>
      <w:r w:rsidRPr="00F55FB2">
        <w:rPr>
          <w:rFonts w:eastAsia="Times New Roman"/>
          <w:rtl/>
          <w:lang w:bidi="fa-IR"/>
        </w:rPr>
        <w:t xml:space="preserve"> ا</w:t>
      </w:r>
      <w:r w:rsidRPr="00F55FB2">
        <w:rPr>
          <w:rFonts w:eastAsia="Times New Roman" w:hint="cs"/>
          <w:rtl/>
          <w:lang w:bidi="fa-IR"/>
        </w:rPr>
        <w:t>ینکه</w:t>
      </w:r>
      <w:r w:rsidRPr="00F55FB2">
        <w:rPr>
          <w:rFonts w:eastAsia="Times New Roman"/>
          <w:rtl/>
          <w:lang w:bidi="fa-IR"/>
        </w:rPr>
        <w:t xml:space="preserve"> به دست آوردن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بدون نو</w:t>
      </w:r>
      <w:r w:rsidRPr="00F55FB2">
        <w:rPr>
          <w:rFonts w:eastAsia="Times New Roman" w:hint="cs"/>
          <w:rtl/>
          <w:lang w:bidi="fa-IR"/>
        </w:rPr>
        <w:t>یز</w:t>
      </w:r>
      <w:r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Pr="00F55FB2">
        <w:rPr>
          <w:rFonts w:eastAsia="Times New Roman"/>
          <w:rtl/>
          <w:lang w:bidi="fa-IR"/>
        </w:rPr>
        <w:t xml:space="preserve"> از </w:t>
      </w:r>
      <w:r w:rsidRPr="00F55FB2">
        <w:rPr>
          <w:rFonts w:eastAsia="Times New Roman" w:hint="cs"/>
          <w:rtl/>
          <w:lang w:bidi="fa-IR"/>
        </w:rPr>
        <w:t>رابطه</w:t>
      </w:r>
      <w:r w:rsidR="00FC7FE3">
        <w:rPr>
          <w:rFonts w:eastAsia="Times New Roman" w:hint="cs"/>
          <w:rtl/>
          <w:lang w:bidi="fa-IR"/>
        </w:rPr>
        <w:t>‌‌</w:t>
      </w:r>
      <w:r w:rsidRPr="00F55FB2">
        <w:rPr>
          <w:rFonts w:eastAsia="Times New Roman" w:hint="cs"/>
          <w:rtl/>
          <w:lang w:bidi="fa-IR"/>
        </w:rPr>
        <w:t>ی</w:t>
      </w:r>
      <w:r w:rsidR="00376583" w:rsidRPr="00F55FB2">
        <w:rPr>
          <w:rFonts w:eastAsia="Times New Roman" w:hint="cs"/>
          <w:rtl/>
          <w:lang w:bidi="fa-IR"/>
        </w:rPr>
        <w:t xml:space="preserve"> </w:t>
      </w:r>
      <w:r w:rsidR="00376583" w:rsidRPr="00F55FB2">
        <w:rPr>
          <w:rFonts w:eastAsia="Times New Roman"/>
          <w:rtl/>
          <w:lang w:bidi="fa-IR"/>
        </w:rPr>
        <w:fldChar w:fldCharType="begin"/>
      </w:r>
      <w:r w:rsidR="00376583" w:rsidRPr="00F55FB2">
        <w:rPr>
          <w:rFonts w:eastAsia="Times New Roman"/>
          <w:rtl/>
          <w:lang w:bidi="fa-IR"/>
        </w:rPr>
        <w:instrText xml:space="preserve"> </w:instrText>
      </w:r>
      <w:r w:rsidR="00376583" w:rsidRPr="00F55FB2">
        <w:rPr>
          <w:rFonts w:eastAsia="Times New Roman" w:hint="cs"/>
          <w:lang w:bidi="fa-IR"/>
        </w:rPr>
        <w:instrText>REF</w:instrText>
      </w:r>
      <w:r w:rsidR="00376583" w:rsidRPr="00F55FB2">
        <w:rPr>
          <w:rFonts w:eastAsia="Times New Roman" w:hint="cs"/>
          <w:rtl/>
          <w:lang w:bidi="fa-IR"/>
        </w:rPr>
        <w:instrText xml:space="preserve"> _</w:instrText>
      </w:r>
      <w:r w:rsidR="00376583" w:rsidRPr="00F55FB2">
        <w:rPr>
          <w:rFonts w:eastAsia="Times New Roman" w:hint="cs"/>
          <w:lang w:bidi="fa-IR"/>
        </w:rPr>
        <w:instrText>Ref51758870 \h</w:instrText>
      </w:r>
      <w:r w:rsidR="00376583" w:rsidRPr="00F55FB2">
        <w:rPr>
          <w:rFonts w:eastAsia="Times New Roman"/>
          <w:rtl/>
          <w:lang w:bidi="fa-IR"/>
        </w:rPr>
        <w:instrText xml:space="preserve"> </w:instrText>
      </w:r>
      <w:r w:rsidR="00F1119E" w:rsidRPr="00F55FB2">
        <w:rPr>
          <w:rFonts w:eastAsia="Times New Roman"/>
          <w:rtl/>
          <w:lang w:bidi="fa-IR"/>
        </w:rPr>
        <w:instrText xml:space="preserve"> \* </w:instrText>
      </w:r>
      <w:r w:rsidR="00F1119E" w:rsidRPr="00F55FB2">
        <w:rPr>
          <w:rFonts w:eastAsia="Times New Roman"/>
          <w:lang w:bidi="fa-IR"/>
        </w:rPr>
        <w:instrText>MERGEFORMAT</w:instrText>
      </w:r>
      <w:r w:rsidR="00F1119E" w:rsidRPr="00F55FB2">
        <w:rPr>
          <w:rFonts w:eastAsia="Times New Roman"/>
          <w:rtl/>
          <w:lang w:bidi="fa-IR"/>
        </w:rPr>
        <w:instrText xml:space="preserve"> </w:instrText>
      </w:r>
      <w:r w:rsidR="00376583" w:rsidRPr="00F55FB2">
        <w:rPr>
          <w:rFonts w:eastAsia="Times New Roman"/>
          <w:rtl/>
          <w:lang w:bidi="fa-IR"/>
        </w:rPr>
      </w:r>
      <w:r w:rsidR="00376583" w:rsidRPr="00F55FB2">
        <w:rPr>
          <w:rFonts w:eastAsia="Times New Roman"/>
          <w:rtl/>
          <w:lang w:bidi="fa-IR"/>
        </w:rPr>
        <w:fldChar w:fldCharType="separate"/>
      </w:r>
      <w:r w:rsidR="009F08B5" w:rsidRPr="00F55FB2">
        <w:rPr>
          <w:rFonts w:eastAsia="Times New Roman" w:hint="cs"/>
          <w:rtl/>
          <w:lang w:bidi="fa-IR"/>
        </w:rPr>
        <w:t>(</w:t>
      </w:r>
      <w:r w:rsidR="009F08B5">
        <w:rPr>
          <w:rFonts w:eastAsia="Times New Roman"/>
          <w:noProof/>
          <w:rtl/>
          <w:lang w:bidi="fa-IR"/>
        </w:rPr>
        <w:t>‏3</w:t>
      </w:r>
      <w:r w:rsidR="009F08B5">
        <w:rPr>
          <w:rFonts w:eastAsia="Times New Roman"/>
          <w:noProof/>
          <w:rtl/>
          <w:lang w:bidi="fa-IR"/>
        </w:rPr>
        <w:noBreakHyphen/>
        <w:t>1</w:t>
      </w:r>
      <w:r w:rsidR="009F08B5" w:rsidRPr="00F55FB2">
        <w:rPr>
          <w:rFonts w:eastAsia="Times New Roman" w:hint="cs"/>
          <w:rtl/>
          <w:lang w:bidi="fa-IR"/>
        </w:rPr>
        <w:t>)</w:t>
      </w:r>
      <w:r w:rsidR="00376583" w:rsidRPr="00F55FB2">
        <w:rPr>
          <w:rFonts w:eastAsia="Times New Roman"/>
          <w:rtl/>
          <w:lang w:bidi="fa-IR"/>
        </w:rPr>
        <w:fldChar w:fldCharType="end"/>
      </w:r>
      <w:r w:rsidRPr="00F55FB2">
        <w:rPr>
          <w:rFonts w:eastAsia="Times New Roman"/>
          <w:rtl/>
          <w:lang w:bidi="fa-IR"/>
        </w:rPr>
        <w:t xml:space="preserve"> و حل آن </w:t>
      </w:r>
      <w:r w:rsidRPr="00F55FB2">
        <w:rPr>
          <w:rFonts w:eastAsia="Times New Roman" w:hint="cs"/>
          <w:rtl/>
          <w:lang w:bidi="fa-IR"/>
        </w:rPr>
        <w:t>یک</w:t>
      </w:r>
      <w:r w:rsidRPr="00F55FB2">
        <w:rPr>
          <w:rFonts w:eastAsia="Times New Roman"/>
          <w:rtl/>
          <w:lang w:bidi="fa-IR"/>
        </w:rPr>
        <w:t xml:space="preserve"> مس</w:t>
      </w:r>
      <w:r w:rsidRPr="00F55FB2">
        <w:rPr>
          <w:rFonts w:eastAsia="Times New Roman" w:hint="cs"/>
          <w:rtl/>
          <w:lang w:bidi="fa-IR"/>
        </w:rPr>
        <w:t>ئ</w:t>
      </w:r>
      <w:r w:rsidRPr="00F55FB2">
        <w:rPr>
          <w:rFonts w:eastAsia="Times New Roman"/>
          <w:rtl/>
          <w:lang w:bidi="fa-IR"/>
        </w:rPr>
        <w:t>له</w:t>
      </w:r>
      <w:r w:rsidR="00FC7FE3">
        <w:rPr>
          <w:rFonts w:eastAsia="Times New Roman" w:hint="cs"/>
          <w:rtl/>
          <w:lang w:bidi="fa-IR"/>
        </w:rPr>
        <w:t>‌‌</w:t>
      </w:r>
      <w:r w:rsidRPr="00F55FB2">
        <w:rPr>
          <w:rFonts w:eastAsia="Times New Roman" w:hint="cs"/>
          <w:rtl/>
          <w:lang w:bidi="fa-IR"/>
        </w:rPr>
        <w:t>ی</w:t>
      </w:r>
      <w:r w:rsidR="00D31E7A" w:rsidRPr="00F55FB2">
        <w:rPr>
          <w:rFonts w:eastAsia="Times New Roman"/>
          <w:rtl/>
          <w:lang w:bidi="fa-IR"/>
        </w:rPr>
        <w:t xml:space="preserve"> بد</w:t>
      </w:r>
      <w:r w:rsidRPr="00F55FB2">
        <w:rPr>
          <w:rFonts w:eastAsia="Times New Roman"/>
          <w:rtl/>
          <w:lang w:bidi="fa-IR"/>
        </w:rPr>
        <w:t>طرح</w:t>
      </w:r>
      <w:r w:rsidR="00D31E7A" w:rsidRPr="00F55FB2">
        <w:rPr>
          <w:rStyle w:val="FootnoteReference"/>
          <w:rFonts w:eastAsia="Times New Roman" w:cs="B Nazanin"/>
          <w:szCs w:val="24"/>
          <w:rtl/>
          <w:lang w:bidi="fa-IR"/>
        </w:rPr>
        <w:footnoteReference w:id="58"/>
      </w:r>
      <w:r w:rsidRPr="00F55FB2">
        <w:rPr>
          <w:rFonts w:eastAsia="Times New Roman"/>
          <w:rtl/>
          <w:lang w:bidi="fa-IR"/>
        </w:rPr>
        <w:t xml:space="preserve"> ‌است، ما نم</w:t>
      </w:r>
      <w:r w:rsidRPr="00F55FB2">
        <w:rPr>
          <w:rFonts w:eastAsia="Times New Roman" w:hint="cs"/>
          <w:rtl/>
          <w:lang w:bidi="fa-IR"/>
        </w:rPr>
        <w:t>ی‌توانیم</w:t>
      </w:r>
      <w:r w:rsidRPr="00F55FB2">
        <w:rPr>
          <w:rFonts w:eastAsia="Times New Roman"/>
          <w:rtl/>
          <w:lang w:bidi="fa-IR"/>
        </w:rPr>
        <w:t xml:space="preserve"> </w:t>
      </w:r>
      <w:r w:rsidRPr="00F55FB2">
        <w:rPr>
          <w:rFonts w:eastAsia="Times New Roman" w:hint="cs"/>
          <w:rtl/>
          <w:lang w:bidi="fa-IR"/>
        </w:rPr>
        <w:t>یک</w:t>
      </w:r>
      <w:r w:rsidRPr="00F55FB2">
        <w:rPr>
          <w:rFonts w:eastAsia="Times New Roman"/>
          <w:rtl/>
          <w:lang w:bidi="fa-IR"/>
        </w:rPr>
        <w:t xml:space="preserve"> راه‌حل منحصر به فرد را از مدل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دار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نو</w:t>
      </w:r>
      <w:r w:rsidRPr="00F55FB2">
        <w:rPr>
          <w:rFonts w:eastAsia="Times New Roman" w:hint="cs"/>
          <w:rtl/>
          <w:lang w:bidi="fa-IR"/>
        </w:rPr>
        <w:t>یز</w:t>
      </w:r>
      <w:r w:rsidRPr="00F55FB2">
        <w:rPr>
          <w:rFonts w:eastAsia="Times New Roman"/>
          <w:rtl/>
          <w:lang w:bidi="fa-IR"/>
        </w:rPr>
        <w:t xml:space="preserve"> به دست آور</w:t>
      </w:r>
      <w:r w:rsidRPr="00F55FB2">
        <w:rPr>
          <w:rFonts w:eastAsia="Times New Roman" w:hint="cs"/>
          <w:rtl/>
          <w:lang w:bidi="fa-IR"/>
        </w:rPr>
        <w:t>یم</w:t>
      </w:r>
      <w:r w:rsidRPr="00F55FB2">
        <w:rPr>
          <w:rFonts w:eastAsia="Times New Roman"/>
          <w:rtl/>
          <w:lang w:bidi="fa-IR"/>
        </w:rPr>
        <w:t>. برا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به دست آوردن </w:t>
      </w:r>
      <w:r w:rsidRPr="00F55FB2">
        <w:rPr>
          <w:rFonts w:eastAsia="Times New Roman" w:hint="cs"/>
          <w:rtl/>
          <w:lang w:bidi="fa-IR"/>
        </w:rPr>
        <w:t>یک</w:t>
      </w:r>
      <w:r w:rsidRPr="00F55FB2">
        <w:rPr>
          <w:rFonts w:eastAsia="Times New Roman"/>
          <w:rtl/>
          <w:lang w:bidi="fa-IR"/>
        </w:rPr>
        <w:t xml:space="preserve"> تخم</w:t>
      </w:r>
      <w:r w:rsidRPr="00F55FB2">
        <w:rPr>
          <w:rFonts w:eastAsia="Times New Roman" w:hint="cs"/>
          <w:rtl/>
          <w:lang w:bidi="fa-IR"/>
        </w:rPr>
        <w:t>ین</w:t>
      </w:r>
      <w:r w:rsidRPr="00F55FB2">
        <w:rPr>
          <w:rFonts w:eastAsia="Times New Roman"/>
          <w:rtl/>
          <w:lang w:bidi="fa-IR"/>
        </w:rPr>
        <w:t xml:space="preserve"> خوب از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Pr="00F55FB2">
        <w:rPr>
          <w:rFonts w:eastAsia="Times New Roman"/>
          <w:rtl/>
          <w:lang w:bidi="fa-IR"/>
        </w:rPr>
        <w:t xml:space="preserve">، </w:t>
      </w:r>
      <w:r w:rsidR="0017267E">
        <w:rPr>
          <w:rFonts w:eastAsia="Times New Roman"/>
          <w:rtl/>
          <w:lang w:bidi="fa-IR"/>
        </w:rPr>
        <w:t>حذف نویز</w:t>
      </w:r>
      <w:r w:rsidRPr="00F55FB2">
        <w:rPr>
          <w:rFonts w:eastAsia="Times New Roman"/>
          <w:rtl/>
          <w:lang w:bidi="fa-IR"/>
        </w:rPr>
        <w:t xml:space="preserve">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در زم</w:t>
      </w:r>
      <w:r w:rsidRPr="00F55FB2">
        <w:rPr>
          <w:rFonts w:eastAsia="Times New Roman" w:hint="cs"/>
          <w:rtl/>
          <w:lang w:bidi="fa-IR"/>
        </w:rPr>
        <w:t>ینه</w:t>
      </w:r>
      <w:r w:rsidRPr="00F55FB2">
        <w:rPr>
          <w:rFonts w:eastAsia="Times New Roman"/>
          <w:rtl/>
          <w:lang w:bidi="fa-IR"/>
        </w:rPr>
        <w:t xml:space="preserve"> پردازش تصو</w:t>
      </w:r>
      <w:r w:rsidRPr="00F55FB2">
        <w:rPr>
          <w:rFonts w:eastAsia="Times New Roman" w:hint="cs"/>
          <w:rtl/>
          <w:lang w:bidi="fa-IR"/>
        </w:rPr>
        <w:t>یر</w:t>
      </w:r>
      <w:r w:rsidRPr="00F55FB2">
        <w:rPr>
          <w:rFonts w:eastAsia="Times New Roman"/>
          <w:rtl/>
          <w:lang w:bidi="fa-IR"/>
        </w:rPr>
        <w:t xml:space="preserve"> در چند </w:t>
      </w:r>
      <w:r w:rsidRPr="00F55FB2">
        <w:rPr>
          <w:rFonts w:eastAsia="Times New Roman" w:hint="cs"/>
          <w:rtl/>
          <w:lang w:bidi="fa-IR"/>
        </w:rPr>
        <w:t>سال</w:t>
      </w:r>
      <w:r w:rsidRPr="00F55FB2">
        <w:rPr>
          <w:rFonts w:eastAsia="Times New Roman"/>
          <w:rtl/>
          <w:lang w:bidi="fa-IR"/>
        </w:rPr>
        <w:t xml:space="preserve"> گذشته به خوب</w:t>
      </w:r>
      <w:r w:rsidRPr="00F55FB2">
        <w:rPr>
          <w:rFonts w:eastAsia="Times New Roman" w:hint="cs"/>
          <w:rtl/>
          <w:lang w:bidi="fa-IR"/>
        </w:rPr>
        <w:t>ی</w:t>
      </w:r>
      <w:r w:rsidRPr="00F55FB2">
        <w:rPr>
          <w:rFonts w:eastAsia="Times New Roman"/>
          <w:rtl/>
          <w:lang w:bidi="fa-IR"/>
        </w:rPr>
        <w:t xml:space="preserve"> مطالعه شده‌است.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lastRenderedPageBreak/>
        <w:t xml:space="preserve">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lastRenderedPageBreak/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w:lastRenderedPageBreak/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  <w:r w:rsidR="00E53E83" w:rsidRPr="00E53E83">
        <w:rPr>
          <w:rFonts w:eastAsia="Times New Roman"/>
          <w:rtl/>
          <w:lang w:bidi="fa-IR"/>
        </w:rPr>
        <w:t xml:space="preserve"> </w:t>
      </w:r>
      <w:r w:rsidR="00E53E83" w:rsidRPr="00F55FB2">
        <w:rPr>
          <w:rFonts w:eastAsia="Times New Roman"/>
          <w:rtl/>
          <w:lang w:bidi="fa-IR"/>
        </w:rPr>
        <w:t>برا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به دست آوردن </w:t>
      </w:r>
      <w:r w:rsidR="00E53E83" w:rsidRPr="00F55FB2">
        <w:rPr>
          <w:rFonts w:eastAsia="Times New Roman" w:hint="cs"/>
          <w:rtl/>
          <w:lang w:bidi="fa-IR"/>
        </w:rPr>
        <w:t>یک</w:t>
      </w:r>
      <w:r w:rsidR="00E53E83" w:rsidRPr="00F55FB2">
        <w:rPr>
          <w:rFonts w:eastAsia="Times New Roman"/>
          <w:rtl/>
          <w:lang w:bidi="fa-IR"/>
        </w:rPr>
        <w:t xml:space="preserve"> تخم</w:t>
      </w:r>
      <w:r w:rsidR="00E53E83" w:rsidRPr="00F55FB2">
        <w:rPr>
          <w:rFonts w:eastAsia="Times New Roman" w:hint="cs"/>
          <w:rtl/>
          <w:lang w:bidi="fa-IR"/>
        </w:rPr>
        <w:t>ین</w:t>
      </w:r>
      <w:r w:rsidR="00E53E83" w:rsidRPr="00F55FB2">
        <w:rPr>
          <w:rFonts w:eastAsia="Times New Roman"/>
          <w:rtl/>
          <w:lang w:bidi="fa-IR"/>
        </w:rPr>
        <w:t xml:space="preserve"> خوب از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</w:t>
      </w:r>
      <m:oMath>
        <m:r>
          <w:rPr>
            <w:rFonts w:ascii="Cambria Math" w:eastAsia="Times New Roman" w:hAnsi="Cambria Math"/>
            <w:lang w:bidi="fa-IR"/>
          </w:rPr>
          <m:t>x</m:t>
        </m:r>
      </m:oMath>
      <w:r w:rsidR="00E53E83" w:rsidRPr="00F55FB2">
        <w:rPr>
          <w:rFonts w:eastAsia="Times New Roman"/>
          <w:rtl/>
          <w:lang w:bidi="fa-IR"/>
        </w:rPr>
        <w:t xml:space="preserve">، </w:t>
      </w:r>
      <w:r w:rsidR="00E53E83">
        <w:rPr>
          <w:rFonts w:eastAsia="Times New Roman"/>
          <w:rtl/>
          <w:lang w:bidi="fa-IR"/>
        </w:rPr>
        <w:t>حذف نویز</w:t>
      </w:r>
      <w:r w:rsidR="00E53E83" w:rsidRPr="00F55FB2">
        <w:rPr>
          <w:rFonts w:eastAsia="Times New Roman"/>
          <w:rtl/>
          <w:lang w:bidi="fa-IR"/>
        </w:rPr>
        <w:t xml:space="preserve">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زم</w:t>
      </w:r>
      <w:r w:rsidR="00E53E83" w:rsidRPr="00F55FB2">
        <w:rPr>
          <w:rFonts w:eastAsia="Times New Roman" w:hint="cs"/>
          <w:rtl/>
          <w:lang w:bidi="fa-IR"/>
        </w:rPr>
        <w:t>ینه</w:t>
      </w:r>
      <w:r w:rsidR="00E53E83" w:rsidRPr="00F55FB2">
        <w:rPr>
          <w:rFonts w:eastAsia="Times New Roman"/>
          <w:rtl/>
          <w:lang w:bidi="fa-IR"/>
        </w:rPr>
        <w:t xml:space="preserve"> پردازش تصو</w:t>
      </w:r>
      <w:r w:rsidR="00E53E83" w:rsidRPr="00F55FB2">
        <w:rPr>
          <w:rFonts w:eastAsia="Times New Roman" w:hint="cs"/>
          <w:rtl/>
          <w:lang w:bidi="fa-IR"/>
        </w:rPr>
        <w:t>یر</w:t>
      </w:r>
      <w:r w:rsidR="00E53E83" w:rsidRPr="00F55FB2">
        <w:rPr>
          <w:rFonts w:eastAsia="Times New Roman"/>
          <w:rtl/>
          <w:lang w:bidi="fa-IR"/>
        </w:rPr>
        <w:t xml:space="preserve"> در چند </w:t>
      </w:r>
      <w:r w:rsidR="00E53E83" w:rsidRPr="00F55FB2">
        <w:rPr>
          <w:rFonts w:eastAsia="Times New Roman" w:hint="cs"/>
          <w:rtl/>
          <w:lang w:bidi="fa-IR"/>
        </w:rPr>
        <w:t>سال</w:t>
      </w:r>
      <w:r w:rsidR="00E53E83" w:rsidRPr="00F55FB2">
        <w:rPr>
          <w:rFonts w:eastAsia="Times New Roman"/>
          <w:rtl/>
          <w:lang w:bidi="fa-IR"/>
        </w:rPr>
        <w:t xml:space="preserve"> گذشته به خوب</w:t>
      </w:r>
      <w:r w:rsidR="00E53E83" w:rsidRPr="00F55FB2">
        <w:rPr>
          <w:rFonts w:eastAsia="Times New Roman" w:hint="cs"/>
          <w:rtl/>
          <w:lang w:bidi="fa-IR"/>
        </w:rPr>
        <w:t>ی</w:t>
      </w:r>
      <w:r w:rsidR="00E53E83" w:rsidRPr="00F55FB2">
        <w:rPr>
          <w:rFonts w:eastAsia="Times New Roman"/>
          <w:rtl/>
          <w:lang w:bidi="fa-IR"/>
        </w:rPr>
        <w:t xml:space="preserve"> مطالعه شده‌است.</w:t>
      </w:r>
    </w:p>
    <w:p w14:paraId="24A75A04" w14:textId="77777777" w:rsidR="003D1F28" w:rsidRPr="00F1119E" w:rsidRDefault="003D1F28" w:rsidP="00F2036B">
      <w:pPr>
        <w:spacing w:line="240" w:lineRule="auto"/>
        <w:ind w:firstLine="3"/>
        <w:jc w:val="center"/>
        <w:rPr>
          <w:szCs w:val="20"/>
          <w:rtl/>
          <w:lang w:bidi="fa-IR"/>
        </w:rPr>
        <w:sectPr w:rsidR="003D1F28" w:rsidRPr="00F1119E" w:rsidSect="00AC6960">
          <w:headerReference w:type="even" r:id="rId32"/>
          <w:headerReference w:type="default" r:id="rId33"/>
          <w:headerReference w:type="first" r:id="rId34"/>
          <w:footnotePr>
            <w:numRestart w:val="eachPage"/>
          </w:footnotePr>
          <w:type w:val="oddPage"/>
          <w:pgSz w:w="9356" w:h="13325"/>
          <w:pgMar w:top="1411" w:right="1411" w:bottom="1138" w:left="1138" w:header="706" w:footer="706" w:gutter="0"/>
          <w:cols w:space="708"/>
          <w:titlePg/>
          <w:bidi/>
          <w:rtlGutter/>
          <w:docGrid w:linePitch="360"/>
        </w:sectPr>
      </w:pPr>
    </w:p>
    <w:p w14:paraId="43350FB7" w14:textId="77777777" w:rsidR="005F6720" w:rsidRPr="00F1119E" w:rsidRDefault="005F6720" w:rsidP="00195BB1">
      <w:pPr>
        <w:spacing w:before="1800" w:after="480" w:line="240" w:lineRule="auto"/>
        <w:ind w:firstLine="0"/>
        <w:jc w:val="center"/>
        <w:rPr>
          <w:b/>
          <w:bCs/>
          <w:sz w:val="32"/>
          <w:szCs w:val="32"/>
        </w:rPr>
      </w:pPr>
      <w:r w:rsidRPr="00F1119E">
        <w:rPr>
          <w:rFonts w:hint="cs"/>
          <w:b/>
          <w:bCs/>
          <w:sz w:val="32"/>
          <w:szCs w:val="32"/>
          <w:rtl/>
        </w:rPr>
        <w:lastRenderedPageBreak/>
        <w:t>فصل چهارم</w:t>
      </w:r>
    </w:p>
    <w:p w14:paraId="65A8A529" w14:textId="77777777" w:rsidR="005F6720" w:rsidRDefault="00195BB1" w:rsidP="00112267">
      <w:pPr>
        <w:pStyle w:val="Heading1"/>
        <w:spacing w:after="0"/>
        <w:ind w:left="-33" w:hanging="630"/>
        <w:rPr>
          <w:rtl/>
        </w:rPr>
      </w:pPr>
      <w:bookmarkStart w:id="16" w:name="_Toc58015903"/>
      <w:r w:rsidRPr="00F1119E">
        <w:rPr>
          <w:rFonts w:hint="cs"/>
          <w:rtl/>
        </w:rPr>
        <w:t>مدل پیشنهادی</w:t>
      </w:r>
      <w:bookmarkEnd w:id="16"/>
    </w:p>
    <w:p w14:paraId="11D51341" w14:textId="77777777" w:rsidR="00736A99" w:rsidRDefault="00736A99" w:rsidP="00112267">
      <w:pPr>
        <w:spacing w:line="240" w:lineRule="auto"/>
        <w:rPr>
          <w:rtl/>
        </w:rPr>
      </w:pPr>
    </w:p>
    <w:p w14:paraId="365053AB" w14:textId="77777777" w:rsidR="00736A99" w:rsidRPr="00736A99" w:rsidRDefault="00736A99" w:rsidP="00112267">
      <w:pPr>
        <w:spacing w:line="240" w:lineRule="auto"/>
        <w:rPr>
          <w:rtl/>
        </w:rPr>
      </w:pPr>
    </w:p>
    <w:p w14:paraId="42A6A3A8" w14:textId="77777777" w:rsidR="00195BB1" w:rsidRPr="00F1119E" w:rsidRDefault="00195BB1" w:rsidP="00112267">
      <w:pPr>
        <w:pStyle w:val="Heading2"/>
        <w:rPr>
          <w:rtl/>
        </w:rPr>
      </w:pPr>
      <w:bookmarkStart w:id="17" w:name="_Toc58015904"/>
      <w:r w:rsidRPr="00F1119E">
        <w:rPr>
          <w:rFonts w:hint="cs"/>
          <w:rtl/>
        </w:rPr>
        <w:t>4</w:t>
      </w:r>
      <w:r w:rsidRPr="00F1119E">
        <w:rPr>
          <w:rtl/>
        </w:rPr>
        <w:t>-</w:t>
      </w:r>
      <w:r w:rsidRPr="00F1119E">
        <w:rPr>
          <w:rFonts w:hint="cs"/>
          <w:rtl/>
        </w:rPr>
        <w:t>1</w:t>
      </w:r>
      <w:r w:rsidRPr="00F1119E">
        <w:rPr>
          <w:rtl/>
        </w:rPr>
        <w:t xml:space="preserve">- </w:t>
      </w:r>
      <w:r w:rsidRPr="00F1119E">
        <w:rPr>
          <w:rFonts w:hint="cs"/>
          <w:rtl/>
        </w:rPr>
        <w:t>مقدمه</w:t>
      </w:r>
      <w:bookmarkEnd w:id="17"/>
    </w:p>
    <w:p w14:paraId="0DE14A63" w14:textId="77777777" w:rsidR="00195BB1" w:rsidRPr="00F1119E" w:rsidRDefault="00195BB1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="00283680" w:rsidRPr="00F1119E">
        <w:rPr>
          <w:rFonts w:eastAsia="Times New Roman" w:hint="cs"/>
          <w:rtl/>
          <w:lang w:bidi="fa-IR"/>
        </w:rPr>
        <w:t xml:space="preserve">ابتدا </w:t>
      </w:r>
      <w:r w:rsidRPr="00F1119E">
        <w:rPr>
          <w:rFonts w:eastAsia="Times New Roman" w:hint="cs"/>
          <w:rtl/>
          <w:lang w:bidi="fa-IR"/>
        </w:rPr>
        <w:t xml:space="preserve">به معرفی انواع نویز تصویر و </w:t>
      </w:r>
      <w:r w:rsidR="00283680" w:rsidRPr="00F1119E">
        <w:rPr>
          <w:rFonts w:eastAsia="Times New Roman" w:hint="cs"/>
          <w:rtl/>
          <w:lang w:bidi="fa-IR"/>
        </w:rPr>
        <w:t xml:space="preserve">سپس </w:t>
      </w:r>
      <w:r w:rsidR="00112267"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 w:rsidR="0017267E"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</w:t>
      </w:r>
      <w:r w:rsidR="00801BC2" w:rsidRPr="00F1119E">
        <w:rPr>
          <w:rFonts w:eastAsia="Times New Roman" w:hint="cs"/>
          <w:rtl/>
          <w:lang w:bidi="fa-IR"/>
        </w:rPr>
        <w:t>تصویر</w:t>
      </w:r>
      <w:r w:rsidRPr="00F1119E">
        <w:rPr>
          <w:rFonts w:eastAsia="Times New Roman" w:hint="cs"/>
          <w:rtl/>
          <w:lang w:bidi="fa-IR"/>
        </w:rPr>
        <w:t xml:space="preserve">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="00135E54" w:rsidRPr="00F1119E">
        <w:rPr>
          <w:rFonts w:eastAsia="Times New Roman"/>
          <w:rtl/>
          <w:lang w:bidi="fa-IR"/>
        </w:rPr>
        <w:t xml:space="preserve">در </w:t>
      </w:r>
      <w:r w:rsidR="00135E54" w:rsidRPr="00F1119E">
        <w:rPr>
          <w:rFonts w:eastAsia="Times New Roman" w:hint="cs"/>
          <w:rtl/>
          <w:lang w:bidi="fa-IR"/>
        </w:rPr>
        <w:t>فصل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>های پیشین</w:t>
      </w:r>
      <w:r w:rsidR="00135E54" w:rsidRPr="00F1119E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 w:rsidR="00135E54">
        <w:rPr>
          <w:rFonts w:eastAsia="Times New Roman" w:hint="cs"/>
          <w:rtl/>
          <w:lang w:bidi="fa-IR"/>
        </w:rPr>
        <w:t xml:space="preserve">به </w:t>
      </w:r>
      <w:r w:rsidR="00135E54" w:rsidRPr="00F1119E">
        <w:rPr>
          <w:rFonts w:eastAsia="Times New Roman" w:hint="cs"/>
          <w:rtl/>
          <w:lang w:bidi="fa-IR"/>
        </w:rPr>
        <w:t>بررسی روش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 xml:space="preserve">های </w:t>
      </w:r>
      <w:r w:rsidR="00135E54">
        <w:rPr>
          <w:rFonts w:eastAsia="Times New Roman" w:hint="cs"/>
          <w:rtl/>
          <w:lang w:bidi="fa-IR"/>
        </w:rPr>
        <w:t>حذف نویز</w:t>
      </w:r>
      <w:r w:rsidR="00135E54" w:rsidRPr="00F1119E">
        <w:rPr>
          <w:rFonts w:eastAsia="Times New Roman" w:hint="cs"/>
          <w:rtl/>
          <w:lang w:bidi="fa-IR"/>
        </w:rPr>
        <w:t xml:space="preserve"> تصویر پرداختیم</w:t>
      </w:r>
      <w:r w:rsidR="00135E54" w:rsidRPr="00F1119E">
        <w:rPr>
          <w:rFonts w:eastAsia="Times New Roman"/>
          <w:rtl/>
          <w:lang w:bidi="fa-IR"/>
        </w:rPr>
        <w:t>.</w:t>
      </w:r>
      <w:r w:rsidR="00135E54">
        <w:rPr>
          <w:rFonts w:eastAsia="Times New Roman"/>
          <w:lang w:bidi="fa-IR"/>
        </w:rPr>
        <w:t xml:space="preserve"> </w:t>
      </w:r>
      <w:r w:rsidR="00135E54" w:rsidRPr="00F1119E">
        <w:rPr>
          <w:rFonts w:eastAsia="Times New Roman"/>
          <w:rtl/>
          <w:lang w:bidi="fa-IR"/>
        </w:rPr>
        <w:t xml:space="preserve">در </w:t>
      </w:r>
      <w:r w:rsidR="00135E54" w:rsidRPr="00F1119E">
        <w:rPr>
          <w:rFonts w:eastAsia="Times New Roman" w:hint="cs"/>
          <w:rtl/>
          <w:lang w:bidi="fa-IR"/>
        </w:rPr>
        <w:t>فصل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>های پیشین</w:t>
      </w:r>
      <w:r w:rsidR="00135E54" w:rsidRPr="00F1119E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 w:rsidR="00135E54">
        <w:rPr>
          <w:rFonts w:eastAsia="Times New Roman" w:hint="cs"/>
          <w:rtl/>
          <w:lang w:bidi="fa-IR"/>
        </w:rPr>
        <w:t xml:space="preserve">به </w:t>
      </w:r>
      <w:r w:rsidR="00135E54" w:rsidRPr="00F1119E">
        <w:rPr>
          <w:rFonts w:eastAsia="Times New Roman" w:hint="cs"/>
          <w:rtl/>
          <w:lang w:bidi="fa-IR"/>
        </w:rPr>
        <w:t>بررسی روش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 xml:space="preserve">های </w:t>
      </w:r>
      <w:r w:rsidR="00135E54">
        <w:rPr>
          <w:rFonts w:eastAsia="Times New Roman" w:hint="cs"/>
          <w:rtl/>
          <w:lang w:bidi="fa-IR"/>
        </w:rPr>
        <w:t>حذف نویز</w:t>
      </w:r>
      <w:r w:rsidR="00135E54" w:rsidRPr="00F1119E">
        <w:rPr>
          <w:rFonts w:eastAsia="Times New Roman" w:hint="cs"/>
          <w:rtl/>
          <w:lang w:bidi="fa-IR"/>
        </w:rPr>
        <w:t xml:space="preserve"> تصویر پرداختیم</w:t>
      </w:r>
      <w:r w:rsidR="00135E54" w:rsidRPr="00F1119E">
        <w:rPr>
          <w:rFonts w:eastAsia="Times New Roman"/>
          <w:rtl/>
          <w:lang w:bidi="fa-IR"/>
        </w:rPr>
        <w:t>.</w:t>
      </w:r>
      <w:r w:rsidR="00135E54" w:rsidRPr="00135E54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/>
          <w:rtl/>
          <w:lang w:bidi="fa-IR"/>
        </w:rPr>
        <w:t xml:space="preserve">در </w:t>
      </w:r>
      <w:r w:rsidR="00135E54" w:rsidRPr="00F1119E">
        <w:rPr>
          <w:rFonts w:eastAsia="Times New Roman" w:hint="cs"/>
          <w:rtl/>
          <w:lang w:bidi="fa-IR"/>
        </w:rPr>
        <w:t>فصل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>های پیشین</w:t>
      </w:r>
      <w:r w:rsidR="00135E54" w:rsidRPr="00F1119E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 w:rsidR="00135E54">
        <w:rPr>
          <w:rFonts w:eastAsia="Times New Roman" w:hint="cs"/>
          <w:rtl/>
          <w:lang w:bidi="fa-IR"/>
        </w:rPr>
        <w:t xml:space="preserve">به </w:t>
      </w:r>
      <w:r w:rsidR="00135E54" w:rsidRPr="00F1119E">
        <w:rPr>
          <w:rFonts w:eastAsia="Times New Roman" w:hint="cs"/>
          <w:rtl/>
          <w:lang w:bidi="fa-IR"/>
        </w:rPr>
        <w:t>بررسی روش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 xml:space="preserve">های </w:t>
      </w:r>
      <w:r w:rsidR="00135E54">
        <w:rPr>
          <w:rFonts w:eastAsia="Times New Roman" w:hint="cs"/>
          <w:rtl/>
          <w:lang w:bidi="fa-IR"/>
        </w:rPr>
        <w:t>حذف نویز</w:t>
      </w:r>
      <w:r w:rsidR="00135E54" w:rsidRPr="00F1119E">
        <w:rPr>
          <w:rFonts w:eastAsia="Times New Roman" w:hint="cs"/>
          <w:rtl/>
          <w:lang w:bidi="fa-IR"/>
        </w:rPr>
        <w:t xml:space="preserve"> تصویر پرداختیم</w:t>
      </w:r>
      <w:r w:rsidR="00135E54" w:rsidRPr="00F1119E">
        <w:rPr>
          <w:rFonts w:eastAsia="Times New Roman"/>
          <w:rtl/>
          <w:lang w:bidi="fa-IR"/>
        </w:rPr>
        <w:t>.</w:t>
      </w:r>
      <w:r w:rsidR="00135E54" w:rsidRPr="00135E54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/>
          <w:rtl/>
          <w:lang w:bidi="fa-IR"/>
        </w:rPr>
        <w:t xml:space="preserve">در </w:t>
      </w:r>
      <w:r w:rsidR="00135E54" w:rsidRPr="00F1119E">
        <w:rPr>
          <w:rFonts w:eastAsia="Times New Roman" w:hint="cs"/>
          <w:rtl/>
          <w:lang w:bidi="fa-IR"/>
        </w:rPr>
        <w:t>فصل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>های پیشین</w:t>
      </w:r>
      <w:r w:rsidR="00135E54" w:rsidRPr="00F1119E">
        <w:rPr>
          <w:rFonts w:eastAsia="Times New Roman"/>
          <w:rtl/>
          <w:lang w:bidi="fa-IR"/>
        </w:rPr>
        <w:t xml:space="preserve"> </w:t>
      </w:r>
      <w:r w:rsidR="00135E54"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 w:rsidR="00135E54">
        <w:rPr>
          <w:rFonts w:eastAsia="Times New Roman" w:hint="cs"/>
          <w:rtl/>
          <w:lang w:bidi="fa-IR"/>
        </w:rPr>
        <w:t xml:space="preserve">به </w:t>
      </w:r>
      <w:r w:rsidR="00135E54" w:rsidRPr="00F1119E">
        <w:rPr>
          <w:rFonts w:eastAsia="Times New Roman" w:hint="cs"/>
          <w:rtl/>
          <w:lang w:bidi="fa-IR"/>
        </w:rPr>
        <w:t>بررسی روش</w:t>
      </w:r>
      <w:r w:rsidR="00135E54">
        <w:rPr>
          <w:rFonts w:eastAsia="Times New Roman" w:hint="cs"/>
          <w:rtl/>
          <w:lang w:bidi="fa-IR"/>
        </w:rPr>
        <w:t>‌‌</w:t>
      </w:r>
      <w:r w:rsidR="00135E54" w:rsidRPr="00F1119E">
        <w:rPr>
          <w:rFonts w:eastAsia="Times New Roman" w:hint="cs"/>
          <w:rtl/>
          <w:lang w:bidi="fa-IR"/>
        </w:rPr>
        <w:t xml:space="preserve">های </w:t>
      </w:r>
      <w:r w:rsidR="00135E54">
        <w:rPr>
          <w:rFonts w:eastAsia="Times New Roman" w:hint="cs"/>
          <w:rtl/>
          <w:lang w:bidi="fa-IR"/>
        </w:rPr>
        <w:t>حذف نویز</w:t>
      </w:r>
      <w:r w:rsidR="00135E54" w:rsidRPr="00F1119E">
        <w:rPr>
          <w:rFonts w:eastAsia="Times New Roman" w:hint="cs"/>
          <w:rtl/>
          <w:lang w:bidi="fa-IR"/>
        </w:rPr>
        <w:t xml:space="preserve"> تصویر پرداختیم</w:t>
      </w:r>
      <w:r w:rsidR="00135E54" w:rsidRPr="00F1119E">
        <w:rPr>
          <w:rFonts w:eastAsia="Times New Roman"/>
          <w:rtl/>
          <w:lang w:bidi="fa-IR"/>
        </w:rPr>
        <w:t>.</w:t>
      </w:r>
    </w:p>
    <w:p w14:paraId="16EF7017" w14:textId="77777777" w:rsidR="00195BB1" w:rsidRPr="00F1119E" w:rsidRDefault="00195BB1" w:rsidP="00112267">
      <w:pPr>
        <w:spacing w:line="240" w:lineRule="auto"/>
        <w:rPr>
          <w:rFonts w:eastAsia="Times New Roman"/>
          <w:rtl/>
          <w:lang w:bidi="fa-IR"/>
        </w:rPr>
      </w:pPr>
    </w:p>
    <w:p w14:paraId="7AABD7B3" w14:textId="77777777" w:rsidR="00195BB1" w:rsidRPr="00F1119E" w:rsidRDefault="00195BB1" w:rsidP="00112267">
      <w:pPr>
        <w:pStyle w:val="Heading2"/>
        <w:rPr>
          <w:rtl/>
          <w:lang w:bidi="fa-IR"/>
        </w:rPr>
      </w:pPr>
      <w:bookmarkStart w:id="18" w:name="_Toc58015905"/>
      <w:r w:rsidRPr="00F1119E">
        <w:rPr>
          <w:rFonts w:hint="cs"/>
          <w:rtl/>
          <w:lang w:bidi="fa-IR"/>
        </w:rPr>
        <w:t xml:space="preserve">4-2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 w:rsidR="00FC7FE3"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  <w:bookmarkEnd w:id="18"/>
    </w:p>
    <w:p w14:paraId="2D7EFAD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7B690973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079C85B4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3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1AC206DC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lastRenderedPageBreak/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208DEFCE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00356910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4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1C0C3945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1BFDD739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74366EAF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5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67412CA1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4A59FC79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79377B94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6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608CE3DC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180E5BF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79EA1167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7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23AA88FE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60563364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65FE693B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lastRenderedPageBreak/>
        <w:t>4-</w:t>
      </w:r>
      <w:r w:rsidR="00E53E83">
        <w:rPr>
          <w:rFonts w:hint="cs"/>
          <w:rtl/>
          <w:lang w:bidi="fa-IR"/>
        </w:rPr>
        <w:t>8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6C17D778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69B20B08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6E5E163C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9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2A87DDF4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395AB1AF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675F4A75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10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4DB85A1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34645023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07632243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11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01262C20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30777B8D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</w:p>
    <w:p w14:paraId="72CBA557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t>4-</w:t>
      </w:r>
      <w:r w:rsidR="00E53E83">
        <w:rPr>
          <w:rFonts w:hint="cs"/>
          <w:rtl/>
          <w:lang w:bidi="fa-IR"/>
        </w:rPr>
        <w:t>12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0992ED23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64A01095" w14:textId="77777777" w:rsidR="00135E54" w:rsidRPr="00F1119E" w:rsidRDefault="00135E54" w:rsidP="00E53E83">
      <w:pPr>
        <w:pStyle w:val="Heading2"/>
        <w:rPr>
          <w:rtl/>
          <w:lang w:bidi="fa-IR"/>
        </w:rPr>
      </w:pPr>
      <w:r w:rsidRPr="00F1119E">
        <w:rPr>
          <w:rFonts w:hint="cs"/>
          <w:rtl/>
          <w:lang w:bidi="fa-IR"/>
        </w:rPr>
        <w:lastRenderedPageBreak/>
        <w:t>4-</w:t>
      </w:r>
      <w:r w:rsidR="00E53E83">
        <w:rPr>
          <w:rFonts w:hint="cs"/>
          <w:rtl/>
          <w:lang w:bidi="fa-IR"/>
        </w:rPr>
        <w:t>13</w:t>
      </w:r>
      <w:r w:rsidRPr="00F1119E">
        <w:rPr>
          <w:rFonts w:hint="cs"/>
          <w:rtl/>
          <w:lang w:bidi="fa-IR"/>
        </w:rPr>
        <w:t xml:space="preserve">- </w:t>
      </w:r>
      <w:r w:rsidRPr="00F1119E">
        <w:rPr>
          <w:rtl/>
          <w:lang w:bidi="fa-IR"/>
        </w:rPr>
        <w:t>انگ</w:t>
      </w:r>
      <w:r w:rsidRPr="00F1119E">
        <w:rPr>
          <w:rFonts w:hint="cs"/>
          <w:rtl/>
          <w:lang w:bidi="fa-IR"/>
        </w:rPr>
        <w:t>یزه</w:t>
      </w:r>
      <w:r>
        <w:rPr>
          <w:rFonts w:hint="cs"/>
          <w:rtl/>
          <w:lang w:bidi="fa-IR"/>
        </w:rPr>
        <w:t>‌‌</w:t>
      </w:r>
      <w:r w:rsidRPr="00F1119E">
        <w:rPr>
          <w:rFonts w:hint="cs"/>
          <w:rtl/>
          <w:lang w:bidi="fa-IR"/>
        </w:rPr>
        <w:t>ی</w:t>
      </w:r>
      <w:r w:rsidRPr="00F1119E">
        <w:rPr>
          <w:rtl/>
          <w:lang w:bidi="fa-IR"/>
        </w:rPr>
        <w:t xml:space="preserve"> ارائه </w:t>
      </w:r>
      <w:r w:rsidRPr="00F1119E">
        <w:rPr>
          <w:rFonts w:hint="cs"/>
          <w:rtl/>
          <w:lang w:bidi="fa-IR"/>
        </w:rPr>
        <w:t xml:space="preserve">مدل </w:t>
      </w:r>
      <w:r w:rsidRPr="00F1119E">
        <w:rPr>
          <w:rtl/>
          <w:lang w:bidi="fa-IR"/>
        </w:rPr>
        <w:t>پ</w:t>
      </w:r>
      <w:r w:rsidRPr="00F1119E">
        <w:rPr>
          <w:rFonts w:hint="cs"/>
          <w:rtl/>
          <w:lang w:bidi="fa-IR"/>
        </w:rPr>
        <w:t>یشنهادی</w:t>
      </w:r>
    </w:p>
    <w:p w14:paraId="6BA91F29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F1119E">
        <w:rPr>
          <w:rFonts w:eastAsia="Times New Roman" w:hint="cs"/>
          <w:rtl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>
        <w:rPr>
          <w:rFonts w:eastAsia="Times New Roman"/>
          <w:lang w:bidi="fa-IR"/>
        </w:rPr>
        <w:t xml:space="preserve"> </w:t>
      </w:r>
      <w:r w:rsidRPr="00F1119E">
        <w:rPr>
          <w:rFonts w:eastAsia="Times New Roman"/>
          <w:rtl/>
          <w:lang w:bidi="fa-IR"/>
        </w:rPr>
        <w:t xml:space="preserve">در </w:t>
      </w:r>
      <w:r w:rsidRPr="00F1119E">
        <w:rPr>
          <w:rFonts w:eastAsia="Times New Roman" w:hint="cs"/>
          <w:rtl/>
          <w:lang w:bidi="fa-IR"/>
        </w:rPr>
        <w:t>فصل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>های پیشین</w:t>
      </w:r>
      <w:r w:rsidRPr="00F1119E">
        <w:rPr>
          <w:rFonts w:eastAsia="Times New Roman"/>
          <w:rtl/>
          <w:lang w:bidi="fa-IR"/>
        </w:rPr>
        <w:t xml:space="preserve"> </w:t>
      </w:r>
      <w:r w:rsidRPr="00F1119E">
        <w:rPr>
          <w:rFonts w:eastAsia="Times New Roman" w:hint="cs"/>
          <w:rtl/>
          <w:lang w:bidi="fa-IR"/>
        </w:rPr>
        <w:t xml:space="preserve">ابتدا به معرفی انواع نویز تصویر و سپس </w:t>
      </w:r>
      <w:r>
        <w:rPr>
          <w:rFonts w:eastAsia="Times New Roman" w:hint="cs"/>
          <w:rtl/>
          <w:lang w:bidi="fa-IR"/>
        </w:rPr>
        <w:t xml:space="preserve">به </w:t>
      </w:r>
      <w:r w:rsidRPr="00F1119E">
        <w:rPr>
          <w:rFonts w:eastAsia="Times New Roman" w:hint="cs"/>
          <w:rtl/>
          <w:lang w:bidi="fa-IR"/>
        </w:rPr>
        <w:t>بررسی روش</w:t>
      </w:r>
      <w:r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 w:hint="cs"/>
          <w:rtl/>
          <w:lang w:bidi="fa-IR"/>
        </w:rPr>
        <w:t xml:space="preserve">های </w:t>
      </w:r>
      <w:r>
        <w:rPr>
          <w:rFonts w:eastAsia="Times New Roman" w:hint="cs"/>
          <w:rtl/>
          <w:lang w:bidi="fa-IR"/>
        </w:rPr>
        <w:t>حذف نویز</w:t>
      </w:r>
      <w:r w:rsidRPr="00F1119E">
        <w:rPr>
          <w:rFonts w:eastAsia="Times New Roman" w:hint="cs"/>
          <w:rtl/>
          <w:lang w:bidi="fa-IR"/>
        </w:rPr>
        <w:t xml:space="preserve"> تصویر پرداختیم</w:t>
      </w:r>
      <w:r w:rsidRPr="00F1119E">
        <w:rPr>
          <w:rFonts w:eastAsia="Times New Roman"/>
          <w:rtl/>
          <w:lang w:bidi="fa-IR"/>
        </w:rPr>
        <w:t>.</w:t>
      </w:r>
      <w:r w:rsidRPr="00135E54">
        <w:rPr>
          <w:rFonts w:eastAsia="Times New Roman"/>
          <w:rtl/>
          <w:lang w:bidi="fa-IR"/>
        </w:rPr>
        <w:t xml:space="preserve"> </w:t>
      </w:r>
    </w:p>
    <w:p w14:paraId="521D4B79" w14:textId="77777777" w:rsidR="00906DA9" w:rsidRPr="001250C3" w:rsidRDefault="00124318" w:rsidP="00F2036B">
      <w:pPr>
        <w:spacing w:line="240" w:lineRule="auto"/>
        <w:rPr>
          <w:rFonts w:eastAsia="Times New Roman"/>
          <w:rtl/>
          <w:lang w:bidi="fa-IR"/>
        </w:rPr>
      </w:pPr>
      <w:r w:rsidRPr="001250C3">
        <w:rPr>
          <w:rFonts w:eastAsia="Times New Roman" w:hint="cs"/>
          <w:rtl/>
          <w:lang w:bidi="fa-IR"/>
        </w:rPr>
        <w:t xml:space="preserve"> </w:t>
      </w:r>
    </w:p>
    <w:p w14:paraId="48E54A3B" w14:textId="77777777" w:rsidR="008068DF" w:rsidRPr="00F1119E" w:rsidRDefault="008068DF" w:rsidP="00B14188">
      <w:pPr>
        <w:rPr>
          <w:rtl/>
          <w:lang w:bidi="fa-IR"/>
        </w:rPr>
      </w:pPr>
    </w:p>
    <w:p w14:paraId="1F5D9B24" w14:textId="77777777" w:rsidR="00D46DF9" w:rsidRPr="00F1119E" w:rsidRDefault="00D46DF9" w:rsidP="00B14188">
      <w:pPr>
        <w:rPr>
          <w:rFonts w:eastAsia="Times New Roman"/>
          <w:rtl/>
          <w:lang w:bidi="fa-IR"/>
        </w:rPr>
        <w:sectPr w:rsidR="00D46DF9" w:rsidRPr="00F1119E" w:rsidSect="00404131">
          <w:headerReference w:type="even" r:id="rId35"/>
          <w:headerReference w:type="default" r:id="rId36"/>
          <w:headerReference w:type="first" r:id="rId37"/>
          <w:footnotePr>
            <w:numRestart w:val="eachPage"/>
          </w:footnotePr>
          <w:type w:val="oddPage"/>
          <w:pgSz w:w="9356" w:h="13325"/>
          <w:pgMar w:top="1411" w:right="1411" w:bottom="1138" w:left="1138" w:header="706" w:footer="706" w:gutter="0"/>
          <w:cols w:space="708"/>
          <w:titlePg/>
          <w:bidi/>
          <w:rtlGutter/>
          <w:docGrid w:linePitch="360"/>
        </w:sectPr>
      </w:pPr>
    </w:p>
    <w:p w14:paraId="65158885" w14:textId="77777777" w:rsidR="00243B6E" w:rsidRPr="00F1119E" w:rsidRDefault="00243B6E" w:rsidP="003838C0">
      <w:pPr>
        <w:spacing w:before="1800" w:line="240" w:lineRule="auto"/>
        <w:ind w:firstLine="0"/>
        <w:jc w:val="center"/>
        <w:rPr>
          <w:b/>
          <w:bCs/>
          <w:sz w:val="32"/>
          <w:szCs w:val="32"/>
        </w:rPr>
      </w:pPr>
      <w:r w:rsidRPr="00F1119E">
        <w:rPr>
          <w:rFonts w:hint="cs"/>
          <w:b/>
          <w:bCs/>
          <w:sz w:val="32"/>
          <w:szCs w:val="32"/>
          <w:rtl/>
        </w:rPr>
        <w:lastRenderedPageBreak/>
        <w:t>فصل پنجم</w:t>
      </w:r>
    </w:p>
    <w:p w14:paraId="06234B5C" w14:textId="77777777" w:rsidR="00243B6E" w:rsidRPr="00F1119E" w:rsidRDefault="00243B6E" w:rsidP="00243B6E">
      <w:pPr>
        <w:pStyle w:val="Subtitle"/>
        <w:pBdr>
          <w:top w:val="none" w:sz="0" w:space="0" w:color="auto"/>
        </w:pBdr>
        <w:jc w:val="center"/>
        <w:rPr>
          <w:rFonts w:cs="B Nazanin"/>
          <w:b/>
          <w:bCs/>
          <w:noProof w:val="0"/>
          <w:sz w:val="32"/>
          <w:szCs w:val="32"/>
          <w:rtl/>
        </w:rPr>
      </w:pPr>
    </w:p>
    <w:p w14:paraId="130EB143" w14:textId="77777777" w:rsidR="00243B6E" w:rsidRDefault="00243B6E" w:rsidP="00805BB7">
      <w:pPr>
        <w:pStyle w:val="Heading1"/>
        <w:spacing w:after="0"/>
        <w:ind w:left="-33" w:hanging="1155"/>
        <w:rPr>
          <w:rtl/>
        </w:rPr>
      </w:pPr>
      <w:bookmarkStart w:id="19" w:name="_Toc58015921"/>
      <w:r w:rsidRPr="00F1119E">
        <w:rPr>
          <w:rFonts w:hint="cs"/>
          <w:rtl/>
        </w:rPr>
        <w:t>نتایج</w:t>
      </w:r>
      <w:bookmarkEnd w:id="19"/>
    </w:p>
    <w:p w14:paraId="35B30A97" w14:textId="77777777" w:rsidR="00805BB7" w:rsidRDefault="00805BB7" w:rsidP="00805BB7">
      <w:pPr>
        <w:spacing w:line="240" w:lineRule="auto"/>
        <w:rPr>
          <w:rtl/>
        </w:rPr>
      </w:pPr>
    </w:p>
    <w:p w14:paraId="30AA25FD" w14:textId="77777777" w:rsidR="00805BB7" w:rsidRPr="00805BB7" w:rsidRDefault="00805BB7" w:rsidP="00805BB7">
      <w:pPr>
        <w:spacing w:line="240" w:lineRule="auto"/>
        <w:rPr>
          <w:rtl/>
        </w:rPr>
      </w:pPr>
    </w:p>
    <w:p w14:paraId="0A801A4E" w14:textId="77777777" w:rsidR="001456DE" w:rsidRPr="00F1119E" w:rsidRDefault="003838C0" w:rsidP="00805BB7">
      <w:pPr>
        <w:pStyle w:val="Heading2"/>
        <w:rPr>
          <w:rtl/>
        </w:rPr>
      </w:pPr>
      <w:bookmarkStart w:id="20" w:name="_Toc58015922"/>
      <w:r w:rsidRPr="00F1119E">
        <w:rPr>
          <w:rFonts w:hint="cs"/>
          <w:rtl/>
        </w:rPr>
        <w:t>5</w:t>
      </w:r>
      <w:r w:rsidR="001456DE" w:rsidRPr="00F1119E">
        <w:rPr>
          <w:rtl/>
        </w:rPr>
        <w:t>-</w:t>
      </w:r>
      <w:r w:rsidR="001456DE" w:rsidRPr="00F1119E">
        <w:rPr>
          <w:rFonts w:hint="cs"/>
          <w:rtl/>
        </w:rPr>
        <w:t>1</w:t>
      </w:r>
      <w:r w:rsidR="001456DE" w:rsidRPr="00F1119E">
        <w:rPr>
          <w:rtl/>
        </w:rPr>
        <w:t xml:space="preserve">- </w:t>
      </w:r>
      <w:r w:rsidR="001456DE" w:rsidRPr="00F1119E">
        <w:rPr>
          <w:rFonts w:hint="cs"/>
          <w:rtl/>
        </w:rPr>
        <w:t>معیارهای ارزیابی</w:t>
      </w:r>
      <w:bookmarkEnd w:id="20"/>
    </w:p>
    <w:p w14:paraId="6F7DC912" w14:textId="77777777" w:rsidR="00CC2E0E" w:rsidRPr="00F1119E" w:rsidRDefault="001456DE" w:rsidP="00A72E16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د</w:t>
      </w:r>
      <w:r w:rsidR="00CC2E0E" w:rsidRPr="00F1119E">
        <w:rPr>
          <w:rFonts w:eastAsia="Times New Roman" w:hint="cs"/>
          <w:rtl/>
          <w:lang w:bidi="fa-IR"/>
        </w:rPr>
        <w:t xml:space="preserve">ر </w:t>
      </w:r>
      <w:r w:rsidR="00CC2E0E" w:rsidRPr="00F1119E">
        <w:rPr>
          <w:rFonts w:eastAsia="Times New Roman"/>
          <w:rtl/>
          <w:lang w:bidi="fa-IR"/>
        </w:rPr>
        <w:t>مقالات</w:t>
      </w:r>
      <w:r w:rsidRPr="00F1119E">
        <w:rPr>
          <w:rFonts w:eastAsia="Times New Roman"/>
          <w:rtl/>
          <w:lang w:bidi="fa-IR"/>
        </w:rPr>
        <w:t xml:space="preserve"> مع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>ارها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متفاوت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برا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</w:t>
      </w:r>
      <w:r w:rsidR="00CC2E0E" w:rsidRPr="00F1119E">
        <w:rPr>
          <w:rFonts w:eastAsia="Times New Roman"/>
          <w:rtl/>
          <w:lang w:bidi="fa-IR"/>
        </w:rPr>
        <w:t>ارز</w:t>
      </w:r>
      <w:r w:rsidR="007F1F58">
        <w:rPr>
          <w:rFonts w:eastAsia="Times New Roman"/>
          <w:rtl/>
          <w:lang w:bidi="fa-IR"/>
        </w:rPr>
        <w:t>ی</w:t>
      </w:r>
      <w:r w:rsidR="00CC2E0E" w:rsidRPr="00F1119E">
        <w:rPr>
          <w:rFonts w:eastAsia="Times New Roman"/>
          <w:rtl/>
          <w:lang w:bidi="fa-IR"/>
        </w:rPr>
        <w:t>اب</w:t>
      </w:r>
      <w:r w:rsidR="007F1F58">
        <w:rPr>
          <w:rFonts w:eastAsia="Times New Roman"/>
          <w:rtl/>
          <w:lang w:bidi="fa-IR"/>
        </w:rPr>
        <w:t>ی</w:t>
      </w:r>
      <w:r w:rsidR="00CC2E0E" w:rsidRPr="00F1119E">
        <w:rPr>
          <w:rFonts w:eastAsia="Times New Roman"/>
          <w:rtl/>
          <w:lang w:bidi="fa-IR"/>
        </w:rPr>
        <w:t xml:space="preserve"> </w:t>
      </w:r>
      <w:r w:rsidR="00CC2E0E" w:rsidRPr="00F1119E">
        <w:rPr>
          <w:rFonts w:eastAsia="Times New Roman" w:hint="cs"/>
          <w:rtl/>
          <w:lang w:bidi="fa-IR"/>
        </w:rPr>
        <w:t xml:space="preserve">و </w:t>
      </w:r>
      <w:r w:rsidRPr="00F1119E">
        <w:rPr>
          <w:rFonts w:eastAsia="Times New Roman"/>
          <w:rtl/>
          <w:lang w:bidi="fa-IR"/>
        </w:rPr>
        <w:t>بررس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روش</w:t>
      </w:r>
      <w:r w:rsidR="00FC7FE3">
        <w:rPr>
          <w:rFonts w:eastAsia="Times New Roman" w:hint="cs"/>
          <w:rtl/>
          <w:lang w:bidi="fa-IR"/>
        </w:rPr>
        <w:t>‌‌</w:t>
      </w:r>
      <w:r w:rsidRPr="00F1119E">
        <w:rPr>
          <w:rFonts w:eastAsia="Times New Roman"/>
          <w:rtl/>
          <w:lang w:bidi="fa-IR"/>
        </w:rPr>
        <w:t>ها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 حذف</w:t>
      </w:r>
      <w:r w:rsidR="00CC2E0E" w:rsidRPr="00F1119E">
        <w:rPr>
          <w:rFonts w:eastAsia="Times New Roman" w:hint="cs"/>
          <w:rtl/>
          <w:lang w:bidi="fa-IR"/>
        </w:rPr>
        <w:t xml:space="preserve"> نویز تصویر</w:t>
      </w:r>
      <w:r w:rsidRPr="00F1119E">
        <w:rPr>
          <w:rFonts w:eastAsia="Times New Roman"/>
          <w:rtl/>
          <w:lang w:bidi="fa-IR"/>
        </w:rPr>
        <w:t xml:space="preserve"> پ</w:t>
      </w:r>
      <w:r w:rsidR="007F1F58">
        <w:rPr>
          <w:rFonts w:eastAsia="Times New Roman"/>
          <w:rtl/>
          <w:lang w:bidi="fa-IR"/>
        </w:rPr>
        <w:t>ی</w:t>
      </w:r>
      <w:r w:rsidRPr="00F1119E">
        <w:rPr>
          <w:rFonts w:eastAsia="Times New Roman"/>
          <w:rtl/>
          <w:lang w:bidi="fa-IR"/>
        </w:rPr>
        <w:t xml:space="preserve">شنهاد شده است. </w:t>
      </w:r>
      <w:r w:rsidR="00CC2E0E" w:rsidRPr="00F1119E">
        <w:rPr>
          <w:rFonts w:eastAsia="Times New Roman"/>
          <w:rtl/>
          <w:lang w:bidi="fa-IR"/>
        </w:rPr>
        <w:t>پ</w:t>
      </w:r>
      <w:r w:rsidR="00CC2E0E" w:rsidRPr="00F1119E">
        <w:rPr>
          <w:rFonts w:eastAsia="Times New Roman" w:hint="cs"/>
          <w:rtl/>
          <w:lang w:bidi="fa-IR"/>
        </w:rPr>
        <w:t>یک</w:t>
      </w:r>
      <w:r w:rsidR="00CC2E0E" w:rsidRPr="00F1119E">
        <w:rPr>
          <w:rFonts w:eastAsia="Times New Roman"/>
          <w:rtl/>
          <w:lang w:bidi="fa-IR"/>
        </w:rPr>
        <w:t xml:space="preserve"> نسبت س</w:t>
      </w:r>
      <w:r w:rsidR="00CC2E0E" w:rsidRPr="00F1119E">
        <w:rPr>
          <w:rFonts w:eastAsia="Times New Roman" w:hint="cs"/>
          <w:rtl/>
          <w:lang w:bidi="fa-IR"/>
        </w:rPr>
        <w:t>یگنال</w:t>
      </w:r>
      <w:r w:rsidR="00CC2E0E" w:rsidRPr="00F1119E">
        <w:rPr>
          <w:rFonts w:eastAsia="Times New Roman"/>
          <w:rtl/>
          <w:lang w:bidi="fa-IR"/>
        </w:rPr>
        <w:t xml:space="preserve"> </w:t>
      </w:r>
      <w:r w:rsidR="00CC2E0E" w:rsidRPr="00D47570">
        <w:rPr>
          <w:rFonts w:eastAsia="Times New Roman"/>
          <w:sz w:val="24"/>
          <w:rtl/>
          <w:lang w:bidi="fa-IR"/>
        </w:rPr>
        <w:t>به نو</w:t>
      </w:r>
      <w:r w:rsidR="00CC2E0E" w:rsidRPr="00D47570">
        <w:rPr>
          <w:rFonts w:eastAsia="Times New Roman" w:hint="cs"/>
          <w:sz w:val="24"/>
          <w:rtl/>
          <w:lang w:bidi="fa-IR"/>
        </w:rPr>
        <w:t>یز</w:t>
      </w:r>
      <w:r w:rsidR="00CC2E0E" w:rsidRPr="00F1119E">
        <w:rPr>
          <w:rFonts w:eastAsia="Times New Roman" w:hint="cs"/>
          <w:rtl/>
          <w:lang w:bidi="fa-IR"/>
        </w:rPr>
        <w:t xml:space="preserve"> (</w:t>
      </w:r>
      <w:r w:rsidR="00CC2E0E" w:rsidRPr="00F1119E">
        <w:rPr>
          <w:rFonts w:eastAsia="Times New Roman"/>
          <w:lang w:bidi="fa-IR"/>
        </w:rPr>
        <w:t>PSNR</w:t>
      </w:r>
      <w:r w:rsidR="00CC2E0E" w:rsidRPr="00F1119E">
        <w:rPr>
          <w:rFonts w:eastAsia="Times New Roman" w:hint="cs"/>
          <w:rtl/>
          <w:lang w:bidi="fa-IR"/>
        </w:rPr>
        <w:t>)،</w:t>
      </w:r>
      <w:r w:rsidR="00D47570" w:rsidRPr="00D47570">
        <w:rPr>
          <w:rFonts w:eastAsia="Times New Roman"/>
          <w:rtl/>
          <w:lang w:bidi="fa-IR"/>
        </w:rPr>
        <w:t xml:space="preserve"> </w:t>
      </w:r>
      <w:r w:rsidR="00D47570" w:rsidRPr="00F1119E">
        <w:rPr>
          <w:rFonts w:eastAsia="Times New Roman"/>
          <w:rtl/>
          <w:lang w:bidi="fa-IR"/>
        </w:rPr>
        <w:t>ضر</w:t>
      </w:r>
      <w:r w:rsidR="00D47570" w:rsidRPr="00F1119E">
        <w:rPr>
          <w:rFonts w:eastAsia="Times New Roman" w:hint="cs"/>
          <w:rtl/>
          <w:lang w:bidi="fa-IR"/>
        </w:rPr>
        <w:t>یب</w:t>
      </w:r>
      <w:r w:rsidR="00D47570" w:rsidRPr="00F1119E">
        <w:rPr>
          <w:rFonts w:eastAsia="Times New Roman"/>
          <w:rtl/>
          <w:lang w:bidi="fa-IR"/>
        </w:rPr>
        <w:t xml:space="preserve"> </w:t>
      </w:r>
      <w:r w:rsidR="00D47570" w:rsidRPr="00D47570">
        <w:rPr>
          <w:rFonts w:eastAsia="Times New Roman"/>
          <w:sz w:val="24"/>
          <w:rtl/>
          <w:lang w:bidi="fa-IR"/>
        </w:rPr>
        <w:t>تقو</w:t>
      </w:r>
      <w:r w:rsidR="00D47570" w:rsidRPr="00D47570">
        <w:rPr>
          <w:rFonts w:eastAsia="Times New Roman" w:hint="cs"/>
          <w:sz w:val="24"/>
          <w:rtl/>
          <w:lang w:bidi="fa-IR"/>
        </w:rPr>
        <w:t>یت</w:t>
      </w:r>
      <w:r w:rsidR="00D47570" w:rsidRPr="00D47570">
        <w:rPr>
          <w:rFonts w:eastAsia="Times New Roman"/>
          <w:sz w:val="24"/>
          <w:rtl/>
          <w:lang w:bidi="fa-IR"/>
        </w:rPr>
        <w:t xml:space="preserve"> تصو</w:t>
      </w:r>
      <w:r w:rsidR="00D47570" w:rsidRPr="00D47570">
        <w:rPr>
          <w:rFonts w:eastAsia="Times New Roman" w:hint="cs"/>
          <w:sz w:val="24"/>
          <w:rtl/>
          <w:lang w:bidi="fa-IR"/>
        </w:rPr>
        <w:t>یر</w:t>
      </w:r>
      <w:r w:rsidR="00D47570" w:rsidRPr="00D47570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59"/>
      </w:r>
      <w:r w:rsidR="00CC2E0E" w:rsidRPr="00F1119E">
        <w:rPr>
          <w:rFonts w:eastAsia="Times New Roman" w:hint="cs"/>
          <w:rtl/>
          <w:lang w:bidi="fa-IR"/>
        </w:rPr>
        <w:t xml:space="preserve"> (</w:t>
      </w:r>
      <w:r w:rsidR="00CC2E0E" w:rsidRPr="00F1119E">
        <w:rPr>
          <w:rFonts w:eastAsia="Times New Roman"/>
          <w:lang w:bidi="fa-IR"/>
        </w:rPr>
        <w:t>IEF</w:t>
      </w:r>
      <w:r w:rsidR="00CC2E0E" w:rsidRPr="00F1119E">
        <w:rPr>
          <w:rFonts w:eastAsia="Times New Roman" w:hint="cs"/>
          <w:rtl/>
          <w:lang w:bidi="fa-IR"/>
        </w:rPr>
        <w:t xml:space="preserve">) و </w:t>
      </w:r>
      <w:r w:rsidR="00CC2E0E" w:rsidRPr="00F1119E">
        <w:rPr>
          <w:rFonts w:eastAsia="Times New Roman"/>
          <w:rtl/>
          <w:lang w:bidi="fa-IR"/>
        </w:rPr>
        <w:t xml:space="preserve">شباهت </w:t>
      </w:r>
      <w:r w:rsidR="00CC2E0E" w:rsidRPr="00D47570">
        <w:rPr>
          <w:rFonts w:eastAsia="Times New Roman"/>
          <w:sz w:val="24"/>
          <w:rtl/>
          <w:lang w:bidi="fa-IR"/>
        </w:rPr>
        <w:t>ساختار</w:t>
      </w:r>
      <w:r w:rsidR="00CC2E0E" w:rsidRPr="00D47570">
        <w:rPr>
          <w:rFonts w:eastAsia="Times New Roman" w:hint="cs"/>
          <w:sz w:val="24"/>
          <w:rtl/>
          <w:lang w:bidi="fa-IR"/>
        </w:rPr>
        <w:t>ی</w:t>
      </w:r>
      <w:r w:rsidR="00CC2E0E" w:rsidRPr="00D47570">
        <w:rPr>
          <w:rStyle w:val="FootnoteReference"/>
          <w:rFonts w:eastAsia="Times New Roman" w:cs="B Nazanin"/>
          <w:sz w:val="24"/>
          <w:szCs w:val="24"/>
          <w:rtl/>
          <w:lang w:bidi="fa-IR"/>
        </w:rPr>
        <w:footnoteReference w:id="60"/>
      </w:r>
      <w:r w:rsidR="00CC2E0E" w:rsidRPr="00F1119E">
        <w:rPr>
          <w:rFonts w:eastAsia="Times New Roman"/>
          <w:rtl/>
          <w:lang w:bidi="fa-IR"/>
        </w:rPr>
        <w:t xml:space="preserve"> </w:t>
      </w:r>
      <w:r w:rsidR="00CC2E0E" w:rsidRPr="00F1119E">
        <w:rPr>
          <w:rFonts w:eastAsia="Times New Roman" w:hint="cs"/>
          <w:rtl/>
          <w:lang w:bidi="fa-IR"/>
        </w:rPr>
        <w:t>(</w:t>
      </w:r>
      <w:r w:rsidR="00CC2E0E" w:rsidRPr="00F1119E">
        <w:rPr>
          <w:rFonts w:eastAsia="Times New Roman"/>
          <w:lang w:bidi="fa-IR"/>
        </w:rPr>
        <w:t>SSIM</w:t>
      </w:r>
      <w:r w:rsidR="00CC2E0E" w:rsidRPr="00F1119E">
        <w:rPr>
          <w:rFonts w:eastAsia="Times New Roman" w:hint="cs"/>
          <w:rtl/>
          <w:lang w:bidi="fa-IR"/>
        </w:rPr>
        <w:t>) از جمله این معیارها مورد استفاده می</w:t>
      </w:r>
      <w:r w:rsidR="00FC7FE3">
        <w:rPr>
          <w:rFonts w:eastAsia="Times New Roman" w:hint="cs"/>
          <w:rtl/>
          <w:lang w:bidi="fa-IR"/>
        </w:rPr>
        <w:t>‌‌</w:t>
      </w:r>
      <w:r w:rsidR="00CC2E0E" w:rsidRPr="00F1119E">
        <w:rPr>
          <w:rFonts w:eastAsia="Times New Roman" w:hint="cs"/>
          <w:rtl/>
          <w:lang w:bidi="fa-IR"/>
        </w:rPr>
        <w:t xml:space="preserve">باشند. </w:t>
      </w:r>
    </w:p>
    <w:p w14:paraId="4797B438" w14:textId="77777777" w:rsidR="00BD3FBF" w:rsidRPr="008D0CD7" w:rsidRDefault="00BC4874" w:rsidP="00DE73C1">
      <w:pPr>
        <w:pStyle w:val="Caption"/>
        <w:bidi/>
        <w:spacing w:after="0"/>
        <w:jc w:val="center"/>
      </w:pPr>
      <w:r>
        <w:rPr>
          <w:rFonts w:eastAsia="Times New Roman"/>
          <w:rtl/>
          <w:lang w:bidi="fa-IR"/>
        </w:rPr>
        <w:br w:type="page"/>
      </w:r>
      <w:bookmarkStart w:id="21" w:name="_Ref51763163"/>
      <w:bookmarkStart w:id="22" w:name="_Toc58016885"/>
      <w:r w:rsidR="008D0CD7">
        <w:rPr>
          <w:rtl/>
        </w:rPr>
        <w:lastRenderedPageBreak/>
        <w:t xml:space="preserve">جدول </w:t>
      </w:r>
      <w:r w:rsidR="008819B0">
        <w:rPr>
          <w:rtl/>
        </w:rPr>
        <w:fldChar w:fldCharType="begin"/>
      </w:r>
      <w:r w:rsidR="008819B0">
        <w:rPr>
          <w:rtl/>
        </w:rPr>
        <w:instrText xml:space="preserve"> </w:instrText>
      </w:r>
      <w:r w:rsidR="008819B0">
        <w:instrText>STYLEREF</w:instrText>
      </w:r>
      <w:r w:rsidR="008819B0">
        <w:rPr>
          <w:rtl/>
        </w:rPr>
        <w:instrText xml:space="preserve"> 1 \</w:instrText>
      </w:r>
      <w:r w:rsidR="008819B0">
        <w:instrText>s</w:instrText>
      </w:r>
      <w:r w:rsidR="008819B0">
        <w:rPr>
          <w:rtl/>
        </w:rPr>
        <w:instrText xml:space="preserve"> </w:instrText>
      </w:r>
      <w:r w:rsidR="008819B0">
        <w:rPr>
          <w:rtl/>
        </w:rPr>
        <w:fldChar w:fldCharType="separate"/>
      </w:r>
      <w:r w:rsidR="009F08B5">
        <w:rPr>
          <w:noProof/>
          <w:rtl/>
        </w:rPr>
        <w:t>‏5</w:t>
      </w:r>
      <w:r w:rsidR="008819B0">
        <w:rPr>
          <w:rtl/>
        </w:rPr>
        <w:fldChar w:fldCharType="end"/>
      </w:r>
      <w:r w:rsidR="008819B0">
        <w:rPr>
          <w:rtl/>
        </w:rPr>
        <w:noBreakHyphen/>
      </w:r>
      <w:r w:rsidR="008819B0">
        <w:rPr>
          <w:rtl/>
        </w:rPr>
        <w:fldChar w:fldCharType="begin"/>
      </w:r>
      <w:r w:rsidR="008819B0">
        <w:rPr>
          <w:rtl/>
        </w:rPr>
        <w:instrText xml:space="preserve"> </w:instrText>
      </w:r>
      <w:r w:rsidR="008819B0">
        <w:instrText>SEQ</w:instrText>
      </w:r>
      <w:r w:rsidR="008819B0">
        <w:rPr>
          <w:rtl/>
        </w:rPr>
        <w:instrText xml:space="preserve"> جدول \* </w:instrText>
      </w:r>
      <w:r w:rsidR="008819B0">
        <w:instrText>ARABIC \s 1</w:instrText>
      </w:r>
      <w:r w:rsidR="008819B0">
        <w:rPr>
          <w:rtl/>
        </w:rPr>
        <w:instrText xml:space="preserve"> </w:instrText>
      </w:r>
      <w:r w:rsidR="008819B0">
        <w:rPr>
          <w:rtl/>
        </w:rPr>
        <w:fldChar w:fldCharType="separate"/>
      </w:r>
      <w:r w:rsidR="009F08B5">
        <w:rPr>
          <w:noProof/>
          <w:rtl/>
        </w:rPr>
        <w:t>1</w:t>
      </w:r>
      <w:r w:rsidR="008819B0">
        <w:rPr>
          <w:rtl/>
        </w:rPr>
        <w:fldChar w:fldCharType="end"/>
      </w:r>
      <w:bookmarkEnd w:id="21"/>
      <w:r w:rsidR="00C23F36">
        <w:rPr>
          <w:rtl/>
        </w:rPr>
        <w:noBreakHyphen/>
      </w:r>
      <w:r w:rsidR="008D0CD7">
        <w:rPr>
          <w:rFonts w:hint="cs"/>
          <w:rtl/>
        </w:rPr>
        <w:t xml:space="preserve"> </w:t>
      </w:r>
      <w:r w:rsidR="00BD3FBF" w:rsidRPr="008D0CD7">
        <w:rPr>
          <w:rFonts w:hint="cs"/>
          <w:rtl/>
        </w:rPr>
        <w:t xml:space="preserve">نتایج </w:t>
      </w:r>
      <w:r w:rsidR="00BD3FBF" w:rsidRPr="008D0CD7">
        <w:t>PSNR</w:t>
      </w:r>
      <w:r w:rsidR="00BD3FBF" w:rsidRPr="008D0CD7">
        <w:rPr>
          <w:rFonts w:hint="cs"/>
          <w:rtl/>
        </w:rPr>
        <w:t xml:space="preserve"> روش</w:t>
      </w:r>
      <w:r w:rsidR="00FC7FE3">
        <w:rPr>
          <w:rFonts w:hint="cs"/>
          <w:rtl/>
        </w:rPr>
        <w:t>‌‌</w:t>
      </w:r>
      <w:r w:rsidR="00BD3FBF" w:rsidRPr="008D0CD7">
        <w:rPr>
          <w:rFonts w:hint="cs"/>
          <w:rtl/>
        </w:rPr>
        <w:t>های مختلف بر روی</w:t>
      </w:r>
      <w:r w:rsidR="00C423A7">
        <w:rPr>
          <w:rFonts w:hint="cs"/>
          <w:rtl/>
        </w:rPr>
        <w:t xml:space="preserve"> تصاویر</w:t>
      </w:r>
      <w:r w:rsidR="00BD3FBF" w:rsidRPr="008D0CD7">
        <w:rPr>
          <w:rFonts w:hint="cs"/>
          <w:rtl/>
        </w:rPr>
        <w:t xml:space="preserve"> </w:t>
      </w:r>
      <w:r w:rsidR="002C62E4">
        <w:rPr>
          <w:rFonts w:hint="cs"/>
        </w:rPr>
        <w:t>Set12</w:t>
      </w:r>
      <w:r w:rsidR="00C423A7">
        <w:rPr>
          <w:rFonts w:hint="cs"/>
          <w:rtl/>
        </w:rPr>
        <w:t xml:space="preserve"> </w:t>
      </w:r>
      <w:r w:rsidR="00BD3FBF" w:rsidRPr="008D0CD7">
        <w:rPr>
          <w:rFonts w:hint="cs"/>
          <w:rtl/>
        </w:rPr>
        <w:t xml:space="preserve">آلوده شده </w:t>
      </w:r>
      <w:r w:rsidR="00E86DDB" w:rsidRPr="008D0CD7">
        <w:rPr>
          <w:rFonts w:hint="cs"/>
          <w:rtl/>
        </w:rPr>
        <w:t xml:space="preserve">به </w:t>
      </w:r>
      <w:r w:rsidR="00BD3FBF" w:rsidRPr="008D0CD7">
        <w:rPr>
          <w:rFonts w:hint="cs"/>
          <w:rtl/>
        </w:rPr>
        <w:t xml:space="preserve">نویز گوسی با </w:t>
      </w:r>
      <m:oMath>
        <m:r>
          <w:rPr>
            <w:rFonts w:ascii="Cambria Math" w:hAnsi="Cambria Math" w:cs="Cambria Math" w:hint="cs"/>
            <w:szCs w:val="16"/>
            <w:rtl/>
          </w:rPr>
          <m:t>σ</m:t>
        </m:r>
        <m:r>
          <w:rPr>
            <w:rFonts w:ascii="Cambria Math" w:hAnsi="Cambria Math"/>
            <w:szCs w:val="16"/>
          </w:rPr>
          <m:t>=15</m:t>
        </m:r>
      </m:oMath>
      <w:bookmarkEnd w:id="22"/>
    </w:p>
    <w:tbl>
      <w:tblPr>
        <w:tblW w:w="5000" w:type="pct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4"/>
        <w:gridCol w:w="825"/>
        <w:gridCol w:w="827"/>
        <w:gridCol w:w="825"/>
        <w:gridCol w:w="825"/>
        <w:gridCol w:w="825"/>
        <w:gridCol w:w="825"/>
        <w:gridCol w:w="821"/>
      </w:tblGrid>
      <w:tr w:rsidR="00C71F98" w:rsidRPr="00076CD6" w14:paraId="4D82EF14" w14:textId="77777777" w:rsidTr="00E53E83">
        <w:trPr>
          <w:cantSplit/>
          <w:trHeight w:val="1152"/>
          <w:jc w:val="center"/>
        </w:trPr>
        <w:tc>
          <w:tcPr>
            <w:tcW w:w="746" w:type="pct"/>
            <w:tcBorders>
              <w:bottom w:val="single" w:sz="8" w:space="0" w:color="auto"/>
              <w:tl2br w:val="single" w:sz="18" w:space="0" w:color="auto"/>
            </w:tcBorders>
            <w:shd w:val="clear" w:color="auto" w:fill="CCC0D9" w:themeFill="accent4" w:themeFillTint="66"/>
            <w:noWrap/>
            <w:vAlign w:val="center"/>
            <w:hideMark/>
          </w:tcPr>
          <w:p w14:paraId="21E9ABC7" w14:textId="77777777" w:rsidR="00493014" w:rsidRPr="00C129BB" w:rsidRDefault="00C129BB" w:rsidP="00C129BB">
            <w:pPr>
              <w:spacing w:line="240" w:lineRule="auto"/>
              <w:ind w:firstLine="0"/>
              <w:jc w:val="left"/>
              <w:rPr>
                <w:rFonts w:asciiTheme="majorBidi" w:eastAsia="Times New Roman" w:hAnsiTheme="majorBidi"/>
                <w:szCs w:val="20"/>
              </w:rPr>
            </w:pPr>
            <w:r>
              <w:rPr>
                <w:rFonts w:asciiTheme="majorBidi" w:eastAsia="Times New Roman" w:hAnsiTheme="majorBidi" w:cstheme="majorBidi"/>
                <w:szCs w:val="20"/>
              </w:rPr>
              <w:t xml:space="preserve">    </w:t>
            </w:r>
            <w:r w:rsidRPr="00C129BB">
              <w:rPr>
                <w:rFonts w:asciiTheme="majorBidi" w:eastAsia="Times New Roman" w:hAnsiTheme="majorBidi" w:hint="cs"/>
                <w:sz w:val="24"/>
                <w:rtl/>
              </w:rPr>
              <w:t>روش</w:t>
            </w:r>
            <w:r w:rsidR="00493014" w:rsidRPr="00C129BB">
              <w:rPr>
                <w:rFonts w:asciiTheme="majorBidi" w:eastAsia="Times New Roman" w:hAnsiTheme="majorBidi"/>
                <w:sz w:val="24"/>
              </w:rPr>
              <w:t xml:space="preserve">  </w:t>
            </w:r>
          </w:p>
          <w:p w14:paraId="1C6FA632" w14:textId="77777777" w:rsidR="00C129BB" w:rsidRPr="00C129BB" w:rsidRDefault="00C129BB" w:rsidP="00C129B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sz w:val="24"/>
              </w:rPr>
            </w:pPr>
          </w:p>
          <w:p w14:paraId="024788C9" w14:textId="77777777" w:rsidR="00076CD6" w:rsidRPr="00C129BB" w:rsidRDefault="00493014" w:rsidP="00C129BB">
            <w:pPr>
              <w:bidi w:val="0"/>
              <w:spacing w:line="240" w:lineRule="auto"/>
              <w:ind w:firstLine="0"/>
              <w:jc w:val="left"/>
              <w:rPr>
                <w:rFonts w:asciiTheme="majorBidi" w:eastAsia="Times New Roman" w:hAnsiTheme="majorBidi"/>
                <w:sz w:val="24"/>
              </w:rPr>
            </w:pPr>
            <w:r>
              <w:rPr>
                <w:rFonts w:asciiTheme="majorBidi" w:eastAsia="Times New Roman" w:hAnsiTheme="majorBidi" w:cstheme="majorBidi"/>
                <w:szCs w:val="20"/>
              </w:rPr>
              <w:t xml:space="preserve">   </w:t>
            </w:r>
            <w:r w:rsidR="00C129BB" w:rsidRPr="00C129BB">
              <w:rPr>
                <w:rFonts w:asciiTheme="majorBidi" w:eastAsia="Times New Roman" w:hAnsiTheme="majorBidi" w:hint="cs"/>
                <w:sz w:val="24"/>
                <w:rtl/>
              </w:rPr>
              <w:t>تصویر</w:t>
            </w:r>
          </w:p>
        </w:tc>
        <w:tc>
          <w:tcPr>
            <w:tcW w:w="608" w:type="pct"/>
            <w:tcBorders>
              <w:bottom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0D57387A" w14:textId="77777777" w:rsidR="00C71F98" w:rsidRDefault="006F284A" w:rsidP="00C71F98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M3D</w:t>
            </w:r>
          </w:p>
          <w:p w14:paraId="661E4F4D" w14:textId="77777777" w:rsidR="00C71F98" w:rsidRPr="00C71F98" w:rsidRDefault="00C71F98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Dabov&lt;/Author&gt;&lt;Year&gt;2007&lt;/Year&gt;&lt;RecNum&gt;125&lt;/RecNum&gt;&lt;DisplayText&gt;[122]&lt;/DisplayText&gt;&lt;record&gt;&lt;rec-number&gt;125&lt;/rec-number&gt;&lt;foreign-keys&gt;&lt;key app="EN" db-id="22ppad5fwpz0dre9axrvpfs75r922ft0ptw9" timestamp="1599486426"&gt;125&lt;/key&gt;&lt;/foreign-keys&gt;&lt;ref-type name="Journal Article"&gt;17&lt;/ref-type&gt;&lt;contributors&gt;&lt;authors&gt;&lt;author&gt;Dabov, Kostadin&lt;/author&gt;&lt;author&gt;Foi, Alessandro&lt;/author&gt;&lt;author&gt;Katkovnik, Vladimir&lt;/author&gt;&lt;author&gt;Egiazarian, Karen&lt;/author&gt;&lt;/authors&gt;&lt;/contributors&gt;&lt;titles&gt;&lt;title&gt;Image Denoising by Sparse 3-D Transform-Domain Collaborative Filtering&lt;/title&gt;&lt;secondary-title&gt;IEEE Transactions on Image Processing&lt;/secondary-title&gt;&lt;/titles&gt;&lt;periodical&gt;&lt;full-title&gt;IEEE Transactions on Image processing&lt;/full-title&gt;&lt;/periodical&gt;&lt;pages&gt;2080-2095&lt;/pages&gt;&lt;volume&gt;16&lt;/volume&gt;&lt;number&gt;8&lt;/number&gt;&lt;dates&gt;&lt;year&gt;2007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2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9" w:type="pct"/>
            <w:tcBorders>
              <w:bottom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33D52989" w14:textId="77777777" w:rsidR="006F284A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LP</w:t>
            </w:r>
          </w:p>
          <w:p w14:paraId="13A73EE5" w14:textId="77777777" w:rsidR="00C71F98" w:rsidRPr="00076CD6" w:rsidRDefault="00C71F98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Burger&lt;/Author&gt;&lt;Year&gt;2012&lt;/Year&gt;&lt;RecNum&gt;155&lt;/RecNum&gt;&lt;DisplayText&gt;[127]&lt;/DisplayText&gt;&lt;record&gt;&lt;rec-number&gt;155&lt;/rec-number&gt;&lt;foreign-keys&gt;&lt;key app="EN" db-id="22ppad5fwpz0dre9axrvpfs75r922ft0ptw9" timestamp="1600335449"&gt;155&lt;/key&gt;&lt;/foreign-keys&gt;&lt;ref-type name="Conference Proceedings"&gt;10&lt;/ref-type&gt;&lt;contributors&gt;&lt;authors&gt;&lt;author&gt;Burger, Harold C&lt;/author&gt;&lt;author&gt;Schuler, Christian J&lt;/author&gt;&lt;author&gt;Harmeling, Stefan&lt;/author&gt;&lt;/authors&gt;&lt;/contributors&gt;&lt;titles&gt;&lt;title&gt;Image Denoising: Can Plain Neural Networks Compete With BM3D?&lt;/title&gt;&lt;secondary-title&gt;IEEE Conference on Computer Vision and Pattern Recognition&lt;/secondary-title&gt;&lt;/titles&gt;&lt;pages&gt;2392-2399&lt;/pages&gt;&lt;dates&gt;&lt;year&gt;2012&lt;/year&gt;&lt;/dates&gt;&lt;publisher&gt;IEEE&lt;/publisher&gt;&lt;isbn&gt;1467312282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7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12248DAB" w14:textId="77777777" w:rsidR="006F284A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E</w:t>
            </w:r>
          </w:p>
          <w:p w14:paraId="1F5B8E9F" w14:textId="77777777" w:rsidR="00C71F98" w:rsidRPr="00076CD6" w:rsidRDefault="00C71F98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Goodfellow&lt;/Author&gt;&lt;Year&gt;2016&lt;/Year&gt;&lt;RecNum&gt;156&lt;/RecNum&gt;&lt;DisplayText&gt;[128]&lt;/DisplayText&gt;&lt;record&gt;&lt;rec-number&gt;156&lt;/rec-number&gt;&lt;foreign-keys&gt;&lt;key app="EN" db-id="22ppad5fwpz0dre9axrvpfs75r922ft0ptw9" timestamp="1600351030"&gt;156&lt;/key&gt;&lt;/foreign-keys&gt;&lt;ref-type name="Book"&gt;6&lt;/ref-type&gt;&lt;contributors&gt;&lt;authors&gt;&lt;author&gt;Goodfellow, Ian&lt;/author&gt;&lt;author&gt;Bengio, Yoshua&lt;/author&gt;&lt;author&gt;Courville, Aaron&lt;/author&gt;&lt;author&gt;Bengio, Yoshua&lt;/author&gt;&lt;/authors&gt;&lt;/contributors&gt;&lt;titles&gt;&lt;title&gt;Deep Learning&lt;/title&gt;&lt;/titles&gt;&lt;volume&gt;1&lt;/volume&gt;&lt;dates&gt;&lt;year&gt;2016&lt;/year&gt;&lt;/dates&gt;&lt;publisher&gt;MIT Press Cambridge&lt;/publisher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8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167B37C4" w14:textId="77777777" w:rsidR="006F284A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DnCNN</w:t>
            </w:r>
            <w:proofErr w:type="spellEnd"/>
          </w:p>
          <w:p w14:paraId="1017110E" w14:textId="77777777" w:rsidR="00C71F98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7&lt;/Year&gt;&lt;RecNum&gt;142&lt;/RecNum&gt;&lt;DisplayText&gt;[129]&lt;/DisplayText&gt;&lt;record&gt;&lt;rec-number&gt;142&lt;/rec-number&gt;&lt;foreign-keys&gt;&lt;key app="EN" db-id="22ppad5fwpz0dre9axrvpfs75r922ft0ptw9" timestamp="1599827461"&gt;142&lt;/key&gt;&lt;/foreign-keys&gt;&lt;ref-type name="Journal Article"&gt;17&lt;/ref-type&gt;&lt;contributors&gt;&lt;authors&gt;&lt;author&gt;Zhang, Kai&lt;/author&gt;&lt;author&gt;Zuo, Wangmeng&lt;/author&gt;&lt;author&gt;Chen, Yunjin&lt;/author&gt;&lt;author&gt;Meng, Deyu&lt;/author&gt;&lt;author&gt;Zhang, Lei&lt;/author&gt;&lt;/authors&gt;&lt;/contributors&gt;&lt;titles&gt;&lt;title&gt;Beyond a Gaussian Denoiser: Residual Learning of Deep CNN for Image Denoising&lt;/title&gt;&lt;secondary-title&gt;IEEE Transactions on Image Processing&lt;/secondary-title&gt;&lt;/titles&gt;&lt;periodical&gt;&lt;full-title&gt;IEEE Transactions on Image processing&lt;/full-title&gt;&lt;/periodical&gt;&lt;pages&gt;3142-3155&lt;/pages&gt;&lt;volume&gt;26&lt;/volume&gt;&lt;number&gt;7&lt;/number&gt;&lt;dates&gt;&lt;year&gt;2017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9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5FF5F810" w14:textId="77777777" w:rsidR="006F284A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FFDNet</w:t>
            </w:r>
            <w:proofErr w:type="spellEnd"/>
          </w:p>
          <w:p w14:paraId="7A3A5D91" w14:textId="77777777" w:rsidR="00C71F98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8&lt;/Year&gt;&lt;RecNum&gt;143&lt;/RecNum&gt;&lt;DisplayText&gt;[130]&lt;/DisplayText&gt;&lt;record&gt;&lt;rec-number&gt;143&lt;/rec-number&gt;&lt;foreign-keys&gt;&lt;key app="EN" db-id="22ppad5fwpz0dre9axrvpfs75r922ft0ptw9" timestamp="1599827763"&gt;143&lt;/key&gt;&lt;/foreign-keys&gt;&lt;ref-type name="Journal Article"&gt;17&lt;/ref-type&gt;&lt;contributors&gt;&lt;authors&gt;&lt;author&gt;Zhang, Kai&lt;/author&gt;&lt;author&gt;Zuo, Wangmeng&lt;/author&gt;&lt;author&gt;Zhang, Lei&lt;/author&gt;&lt;/authors&gt;&lt;/contributors&gt;&lt;titles&gt;&lt;title&gt;FFDNet: Toward a Fast and Flexible Solution for CNN-Based Image Denoising&lt;/title&gt;&lt;secondary-title&gt;IEEE Transactions on Image Processing&lt;/secondary-title&gt;&lt;/titles&gt;&lt;periodical&gt;&lt;full-title&gt;IEEE Transactions on Image processing&lt;/full-title&gt;&lt;/periodical&gt;&lt;pages&gt;4608-4622&lt;/pages&gt;&lt;volume&gt;27&lt;/volume&gt;&lt;number&gt;9&lt;/number&gt;&lt;dates&gt;&lt;year&gt;2018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30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2C248920" w14:textId="77777777" w:rsidR="006F284A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IRCNN</w:t>
            </w:r>
          </w:p>
          <w:p w14:paraId="10AD576F" w14:textId="77777777" w:rsidR="00C71F98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7&lt;/Year&gt;&lt;RecNum&gt;144&lt;/RecNum&gt;&lt;DisplayText&gt;[131]&lt;/DisplayText&gt;&lt;record&gt;&lt;rec-number&gt;144&lt;/rec-number&gt;&lt;foreign-keys&gt;&lt;key app="EN" db-id="22ppad5fwpz0dre9axrvpfs75r922ft0ptw9" timestamp="1599827961"&gt;144&lt;/key&gt;&lt;/foreign-keys&gt;&lt;ref-type name="Conference Proceedings"&gt;10&lt;/ref-type&gt;&lt;contributors&gt;&lt;authors&gt;&lt;author&gt;Zhang, Kai&lt;/author&gt;&lt;author&gt;Zuo, Wangmeng&lt;/author&gt;&lt;author&gt;Gu, Shuhang&lt;/author&gt;&lt;author&gt;Zhang, Lei&lt;/author&gt;&lt;/authors&gt;&lt;/contributors&gt;&lt;titles&gt;&lt;title&gt;Learning Deep CNN Denoiser Prior for Image Restoration&lt;/title&gt;&lt;secondary-title&gt;IEEE conference on computer vision and pattern recognition&lt;/secondary-title&gt;&lt;/titles&gt;&lt;pages&gt;3929-3938&lt;/pages&gt;&lt;dates&gt;&lt;year&gt;2017&lt;/year&gt;&lt;/dates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31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6" w:type="pct"/>
            <w:tcBorders>
              <w:bottom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650009C0" w14:textId="77777777" w:rsidR="006F284A" w:rsidRPr="00076CD6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A</w:t>
            </w:r>
          </w:p>
        </w:tc>
      </w:tr>
      <w:tr w:rsidR="00C71F98" w:rsidRPr="00076CD6" w14:paraId="3DB26CF7" w14:textId="77777777" w:rsidTr="00E53E83">
        <w:trPr>
          <w:trHeight w:val="576"/>
          <w:jc w:val="center"/>
        </w:trPr>
        <w:tc>
          <w:tcPr>
            <w:tcW w:w="746" w:type="pct"/>
            <w:tcBorders>
              <w:top w:val="single" w:sz="8" w:space="0" w:color="auto"/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331AB46C" w14:textId="77777777" w:rsidR="006F284A" w:rsidRPr="00076CD6" w:rsidRDefault="006F284A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C.Man</w:t>
            </w:r>
            <w:proofErr w:type="spellEnd"/>
          </w:p>
        </w:tc>
        <w:tc>
          <w:tcPr>
            <w:tcW w:w="608" w:type="pct"/>
            <w:tcBorders>
              <w:top w:val="single" w:sz="18" w:space="0" w:color="auto"/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22886B21" w14:textId="77777777" w:rsidR="006F284A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tcBorders>
              <w:top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668286EF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387F76A3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0CF70FB4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D22209D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214A1807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tcBorders>
              <w:top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32889B16" w14:textId="77777777" w:rsidR="006F284A" w:rsidRPr="00076CD6" w:rsidRDefault="00E53E83" w:rsidP="00076CD6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0660AD3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010B0EA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House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203D1A9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332067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12F195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56EC552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438ABF1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CD2732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097B0A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6E5001C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45E1F9D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eppers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09396A7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7AB54EA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896980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4535C6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6D0D7C3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9623F4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0922CB7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6B39851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6A41DE2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Starfish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BF46FE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B760D2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2AE313A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475544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42E9ECE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0B8F001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0803D94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34B92F2B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02E72A4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onarch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94CB66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0EFDC55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8886F3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51ED42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6ABD300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76E8A3A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55DA59F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393305E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3F535C7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irplane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C0E0A0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41A3AA7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ECFCE9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534EFD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AE0D58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E6D7E0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0987C8E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07DBC69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757673C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arrot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5C4401E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380A547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F560BC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30EA8E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471CCF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CD17BB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2B84271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78C04A4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155E5BA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Lena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5FEF1CD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733231A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67A7D3C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C7503F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2025DFD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8081A8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19EEC9C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236478CB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03EEAEA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arbara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6B0333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0AA5F7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31D039E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0B207E6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89DB2C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54E11F3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5B77F0F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7BDF17C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607AD2A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oat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62EFE80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28A5E19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ECD01E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9CFBC4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177189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0F7D53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1EBB6FD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6921C682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6CE5D0E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an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478B0F5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3CD97BD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E71AAA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9AC623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540D5F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735C189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2F29940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044F21B1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4FC958DE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Couple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7A632F3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4A17206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442FDE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914B6F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ABB95A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969919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203513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39978681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auto"/>
            </w:tcBorders>
            <w:shd w:val="clear" w:color="auto" w:fill="B6DDE8" w:themeFill="accent5" w:themeFillTint="66"/>
            <w:noWrap/>
            <w:vAlign w:val="center"/>
            <w:hideMark/>
          </w:tcPr>
          <w:p w14:paraId="6ACC490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verage</w:t>
            </w:r>
          </w:p>
        </w:tc>
        <w:tc>
          <w:tcPr>
            <w:tcW w:w="608" w:type="pct"/>
            <w:tcBorders>
              <w:left w:val="single" w:sz="18" w:space="0" w:color="auto"/>
            </w:tcBorders>
            <w:shd w:val="clear" w:color="auto" w:fill="FBD4B4" w:themeFill="accent6" w:themeFillTint="66"/>
            <w:noWrap/>
            <w:vAlign w:val="center"/>
            <w:hideMark/>
          </w:tcPr>
          <w:p w14:paraId="3A1BA26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5132679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5BCF6B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0D5131F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EF734C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CB1E61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FD56BD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</w:tbl>
    <w:p w14:paraId="050FC388" w14:textId="77777777" w:rsidR="00E954ED" w:rsidRDefault="00E954ED" w:rsidP="005A6D6E">
      <w:pPr>
        <w:pStyle w:val="Tabel"/>
        <w:rPr>
          <w:rtl/>
        </w:rPr>
      </w:pPr>
    </w:p>
    <w:p w14:paraId="48CCE284" w14:textId="77777777" w:rsidR="00E954ED" w:rsidRDefault="00E954ED">
      <w:pPr>
        <w:bidi w:val="0"/>
        <w:spacing w:after="200" w:line="276" w:lineRule="auto"/>
        <w:ind w:firstLine="0"/>
        <w:jc w:val="left"/>
        <w:rPr>
          <w:rFonts w:eastAsia="Times New Roman"/>
          <w:rtl/>
          <w:lang w:bidi="fa-IR"/>
        </w:rPr>
      </w:pPr>
      <w:r>
        <w:rPr>
          <w:rtl/>
        </w:rPr>
        <w:br w:type="page"/>
      </w:r>
    </w:p>
    <w:p w14:paraId="771ABEF0" w14:textId="77777777" w:rsidR="00424FF5" w:rsidRPr="004435D7" w:rsidRDefault="008D0CD7" w:rsidP="00DE73C1">
      <w:pPr>
        <w:pStyle w:val="Caption"/>
        <w:bidi/>
        <w:spacing w:after="0"/>
        <w:jc w:val="center"/>
      </w:pPr>
      <w:bookmarkStart w:id="23" w:name="_Ref51763204"/>
      <w:bookmarkStart w:id="24" w:name="_Toc58016886"/>
      <w:r>
        <w:rPr>
          <w:rtl/>
        </w:rPr>
        <w:lastRenderedPageBreak/>
        <w:t xml:space="preserve">جدول </w:t>
      </w:r>
      <w:r w:rsidR="008819B0">
        <w:rPr>
          <w:rtl/>
        </w:rPr>
        <w:fldChar w:fldCharType="begin"/>
      </w:r>
      <w:r w:rsidR="008819B0">
        <w:rPr>
          <w:rtl/>
        </w:rPr>
        <w:instrText xml:space="preserve"> </w:instrText>
      </w:r>
      <w:r w:rsidR="008819B0">
        <w:instrText>STYLEREF</w:instrText>
      </w:r>
      <w:r w:rsidR="008819B0">
        <w:rPr>
          <w:rtl/>
        </w:rPr>
        <w:instrText xml:space="preserve"> 1 \</w:instrText>
      </w:r>
      <w:r w:rsidR="008819B0">
        <w:instrText>s</w:instrText>
      </w:r>
      <w:r w:rsidR="008819B0">
        <w:rPr>
          <w:rtl/>
        </w:rPr>
        <w:instrText xml:space="preserve"> </w:instrText>
      </w:r>
      <w:r w:rsidR="008819B0">
        <w:rPr>
          <w:rtl/>
        </w:rPr>
        <w:fldChar w:fldCharType="separate"/>
      </w:r>
      <w:r w:rsidR="009F08B5">
        <w:rPr>
          <w:noProof/>
          <w:rtl/>
        </w:rPr>
        <w:t>‏5</w:t>
      </w:r>
      <w:r w:rsidR="008819B0">
        <w:rPr>
          <w:rtl/>
        </w:rPr>
        <w:fldChar w:fldCharType="end"/>
      </w:r>
      <w:r w:rsidR="008819B0">
        <w:rPr>
          <w:rtl/>
        </w:rPr>
        <w:noBreakHyphen/>
      </w:r>
      <w:r w:rsidR="008819B0">
        <w:rPr>
          <w:rtl/>
        </w:rPr>
        <w:fldChar w:fldCharType="begin"/>
      </w:r>
      <w:r w:rsidR="008819B0">
        <w:rPr>
          <w:rtl/>
        </w:rPr>
        <w:instrText xml:space="preserve"> </w:instrText>
      </w:r>
      <w:r w:rsidR="008819B0">
        <w:instrText>SEQ</w:instrText>
      </w:r>
      <w:r w:rsidR="008819B0">
        <w:rPr>
          <w:rtl/>
        </w:rPr>
        <w:instrText xml:space="preserve"> جدول \* </w:instrText>
      </w:r>
      <w:r w:rsidR="008819B0">
        <w:instrText>ARABIC \s 1</w:instrText>
      </w:r>
      <w:r w:rsidR="008819B0">
        <w:rPr>
          <w:rtl/>
        </w:rPr>
        <w:instrText xml:space="preserve"> </w:instrText>
      </w:r>
      <w:r w:rsidR="008819B0">
        <w:rPr>
          <w:rtl/>
        </w:rPr>
        <w:fldChar w:fldCharType="separate"/>
      </w:r>
      <w:r w:rsidR="009F08B5">
        <w:rPr>
          <w:noProof/>
          <w:rtl/>
        </w:rPr>
        <w:t>2</w:t>
      </w:r>
      <w:r w:rsidR="008819B0">
        <w:rPr>
          <w:rtl/>
        </w:rPr>
        <w:fldChar w:fldCharType="end"/>
      </w:r>
      <w:bookmarkEnd w:id="23"/>
      <w:r w:rsidR="00C23F36">
        <w:rPr>
          <w:rtl/>
        </w:rPr>
        <w:noBreakHyphen/>
      </w:r>
      <w:r w:rsidRPr="008D0CD7">
        <w:rPr>
          <w:rFonts w:hint="cs"/>
          <w:rtl/>
        </w:rPr>
        <w:t xml:space="preserve"> </w:t>
      </w:r>
      <w:r w:rsidR="00424FF5" w:rsidRPr="008D0CD7">
        <w:rPr>
          <w:rFonts w:hint="cs"/>
          <w:rtl/>
        </w:rPr>
        <w:t xml:space="preserve">نتایج </w:t>
      </w:r>
      <w:r w:rsidR="00424FF5" w:rsidRPr="008D0CD7">
        <w:t>PSNR</w:t>
      </w:r>
      <w:r w:rsidR="00424FF5" w:rsidRPr="008D0CD7">
        <w:rPr>
          <w:rFonts w:hint="cs"/>
          <w:rtl/>
        </w:rPr>
        <w:t xml:space="preserve"> روش</w:t>
      </w:r>
      <w:r w:rsidR="00FC7FE3">
        <w:rPr>
          <w:rFonts w:hint="cs"/>
          <w:rtl/>
        </w:rPr>
        <w:t>‌‌</w:t>
      </w:r>
      <w:r w:rsidR="00424FF5" w:rsidRPr="008D0CD7">
        <w:rPr>
          <w:rFonts w:hint="cs"/>
          <w:rtl/>
        </w:rPr>
        <w:t xml:space="preserve">های مختلف </w:t>
      </w:r>
      <w:r w:rsidR="002B666A">
        <w:rPr>
          <w:rFonts w:hint="cs"/>
          <w:rtl/>
        </w:rPr>
        <w:t>بر</w:t>
      </w:r>
      <w:r w:rsidR="00C423A7" w:rsidRPr="008D0CD7">
        <w:rPr>
          <w:rFonts w:hint="cs"/>
          <w:rtl/>
        </w:rPr>
        <w:t xml:space="preserve"> روی</w:t>
      </w:r>
      <w:r w:rsidR="00C423A7">
        <w:rPr>
          <w:rFonts w:hint="cs"/>
          <w:rtl/>
        </w:rPr>
        <w:t xml:space="preserve"> تصاویر</w:t>
      </w:r>
      <w:r w:rsidR="00C423A7" w:rsidRPr="008D0CD7">
        <w:rPr>
          <w:rFonts w:hint="cs"/>
          <w:rtl/>
        </w:rPr>
        <w:t xml:space="preserve"> </w:t>
      </w:r>
      <w:r w:rsidR="00C423A7">
        <w:rPr>
          <w:rFonts w:hint="cs"/>
        </w:rPr>
        <w:t>Set12</w:t>
      </w:r>
      <w:r w:rsidR="00C423A7">
        <w:rPr>
          <w:rFonts w:hint="cs"/>
          <w:rtl/>
        </w:rPr>
        <w:t xml:space="preserve"> </w:t>
      </w:r>
      <w:r w:rsidR="00C423A7" w:rsidRPr="008D0CD7">
        <w:rPr>
          <w:rFonts w:hint="cs"/>
          <w:rtl/>
        </w:rPr>
        <w:t>آلوده</w:t>
      </w:r>
      <w:r w:rsidR="00424FF5" w:rsidRPr="008D0CD7">
        <w:rPr>
          <w:rFonts w:hint="cs"/>
          <w:rtl/>
        </w:rPr>
        <w:t xml:space="preserve"> شده </w:t>
      </w:r>
      <w:r w:rsidR="00E86DDB" w:rsidRPr="008D0CD7">
        <w:rPr>
          <w:rFonts w:hint="cs"/>
          <w:rtl/>
        </w:rPr>
        <w:t xml:space="preserve">به </w:t>
      </w:r>
      <w:r w:rsidR="00424FF5" w:rsidRPr="008D0CD7">
        <w:rPr>
          <w:rFonts w:hint="cs"/>
          <w:rtl/>
        </w:rPr>
        <w:t xml:space="preserve">نویز گوسی با </w:t>
      </w:r>
      <m:oMath>
        <m:r>
          <w:rPr>
            <w:rFonts w:ascii="Cambria Math" w:hAnsi="Cambria Math" w:cs="Cambria Math" w:hint="cs"/>
            <w:szCs w:val="16"/>
            <w:rtl/>
          </w:rPr>
          <m:t>σ</m:t>
        </m:r>
        <m:r>
          <m:rPr>
            <m:sty m:val="p"/>
          </m:rPr>
          <w:rPr>
            <w:rFonts w:ascii="Cambria Math" w:hAnsi="Cambria Math"/>
            <w:szCs w:val="16"/>
          </w:rPr>
          <m:t>=25</m:t>
        </m:r>
      </m:oMath>
      <w:bookmarkEnd w:id="24"/>
    </w:p>
    <w:tbl>
      <w:tblPr>
        <w:tblW w:w="5000" w:type="pct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4"/>
        <w:gridCol w:w="825"/>
        <w:gridCol w:w="827"/>
        <w:gridCol w:w="825"/>
        <w:gridCol w:w="825"/>
        <w:gridCol w:w="825"/>
        <w:gridCol w:w="825"/>
        <w:gridCol w:w="821"/>
      </w:tblGrid>
      <w:tr w:rsidR="004D099E" w:rsidRPr="00076CD6" w14:paraId="6C0E01BE" w14:textId="77777777" w:rsidTr="00E53E83">
        <w:trPr>
          <w:cantSplit/>
          <w:trHeight w:val="1152"/>
          <w:jc w:val="center"/>
        </w:trPr>
        <w:tc>
          <w:tcPr>
            <w:tcW w:w="746" w:type="pct"/>
            <w:tcBorders>
              <w:tl2br w:val="single" w:sz="18" w:space="0" w:color="000000"/>
            </w:tcBorders>
            <w:shd w:val="clear" w:color="auto" w:fill="CCC0D9" w:themeFill="accent4" w:themeFillTint="66"/>
            <w:noWrap/>
            <w:vAlign w:val="center"/>
            <w:hideMark/>
          </w:tcPr>
          <w:p w14:paraId="581BE6FC" w14:textId="77777777" w:rsidR="004D099E" w:rsidRPr="00C129BB" w:rsidRDefault="004D099E" w:rsidP="004D099E">
            <w:pPr>
              <w:spacing w:line="240" w:lineRule="auto"/>
              <w:ind w:firstLine="0"/>
              <w:jc w:val="left"/>
              <w:rPr>
                <w:rFonts w:asciiTheme="majorBidi" w:eastAsia="Times New Roman" w:hAnsiTheme="majorBidi"/>
                <w:szCs w:val="20"/>
              </w:rPr>
            </w:pPr>
            <w:r>
              <w:rPr>
                <w:rFonts w:asciiTheme="majorBidi" w:eastAsia="Times New Roman" w:hAnsiTheme="majorBidi" w:cstheme="majorBidi"/>
                <w:szCs w:val="20"/>
              </w:rPr>
              <w:t xml:space="preserve">    </w:t>
            </w:r>
            <w:r w:rsidRPr="00C129BB">
              <w:rPr>
                <w:rFonts w:asciiTheme="majorBidi" w:eastAsia="Times New Roman" w:hAnsiTheme="majorBidi" w:hint="cs"/>
                <w:sz w:val="24"/>
                <w:rtl/>
              </w:rPr>
              <w:t>روش</w:t>
            </w:r>
            <w:r w:rsidRPr="00C129BB">
              <w:rPr>
                <w:rFonts w:asciiTheme="majorBidi" w:eastAsia="Times New Roman" w:hAnsiTheme="majorBidi"/>
                <w:sz w:val="24"/>
              </w:rPr>
              <w:t xml:space="preserve">  </w:t>
            </w:r>
          </w:p>
          <w:p w14:paraId="41793DAB" w14:textId="77777777" w:rsidR="004D099E" w:rsidRPr="00C129BB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sz w:val="24"/>
              </w:rPr>
            </w:pPr>
          </w:p>
          <w:p w14:paraId="633FA714" w14:textId="77777777" w:rsidR="004D099E" w:rsidRPr="00076CD6" w:rsidRDefault="004D099E" w:rsidP="004D099E">
            <w:pPr>
              <w:bidi w:val="0"/>
              <w:spacing w:line="240" w:lineRule="auto"/>
              <w:ind w:firstLine="0"/>
              <w:jc w:val="left"/>
              <w:rPr>
                <w:rFonts w:asciiTheme="majorBidi" w:eastAsia="Times New Roman" w:hAnsiTheme="majorBidi" w:cstheme="majorBidi"/>
                <w:szCs w:val="20"/>
              </w:rPr>
            </w:pPr>
            <w:r>
              <w:rPr>
                <w:rFonts w:asciiTheme="majorBidi" w:eastAsia="Times New Roman" w:hAnsiTheme="majorBidi" w:cstheme="majorBidi"/>
                <w:szCs w:val="20"/>
              </w:rPr>
              <w:t xml:space="preserve">   </w:t>
            </w:r>
            <w:r w:rsidRPr="00C129BB">
              <w:rPr>
                <w:rFonts w:asciiTheme="majorBidi" w:eastAsia="Times New Roman" w:hAnsiTheme="majorBidi" w:hint="cs"/>
                <w:sz w:val="24"/>
                <w:rtl/>
              </w:rPr>
              <w:t>تصویر</w:t>
            </w:r>
          </w:p>
        </w:tc>
        <w:tc>
          <w:tcPr>
            <w:tcW w:w="608" w:type="pct"/>
            <w:tcBorders>
              <w:bottom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1BF9A1EE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M3D</w:t>
            </w:r>
          </w:p>
          <w:p w14:paraId="52C5DE02" w14:textId="77777777" w:rsidR="004D099E" w:rsidRPr="00C71F98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Dabov&lt;/Author&gt;&lt;Year&gt;2007&lt;/Year&gt;&lt;RecNum&gt;125&lt;/RecNum&gt;&lt;DisplayText&gt;[122]&lt;/DisplayText&gt;&lt;record&gt;&lt;rec-number&gt;125&lt;/rec-number&gt;&lt;foreign-keys&gt;&lt;key app="EN" db-id="22ppad5fwpz0dre9axrvpfs75r922ft0ptw9" timestamp="1599486426"&gt;125&lt;/key&gt;&lt;/foreign-keys&gt;&lt;ref-type name="Journal Article"&gt;17&lt;/ref-type&gt;&lt;contributors&gt;&lt;authors&gt;&lt;author&gt;Dabov, Kostadin&lt;/author&gt;&lt;author&gt;Foi, Alessandro&lt;/author&gt;&lt;author&gt;Katkovnik, Vladimir&lt;/author&gt;&lt;author&gt;Egiazarian, Karen&lt;/author&gt;&lt;/authors&gt;&lt;/contributors&gt;&lt;titles&gt;&lt;title&gt;Image Denoising by Sparse 3-D Transform-Domain Collaborative Filtering&lt;/title&gt;&lt;secondary-title&gt;IEEE Transactions on Image Processing&lt;/secondary-title&gt;&lt;/titles&gt;&lt;periodical&gt;&lt;full-title&gt;IEEE Transactions on Image processing&lt;/full-title&gt;&lt;/periodical&gt;&lt;pages&gt;2080-2095&lt;/pages&gt;&lt;volume&gt;16&lt;/volume&gt;&lt;number&gt;8&lt;/number&gt;&lt;dates&gt;&lt;year&gt;2007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2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9" w:type="pct"/>
            <w:tcBorders>
              <w:bottom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0BE2D58F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LP</w:t>
            </w:r>
          </w:p>
          <w:p w14:paraId="182798D5" w14:textId="77777777" w:rsidR="004D099E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Burger&lt;/Author&gt;&lt;Year&gt;2012&lt;/Year&gt;&lt;RecNum&gt;155&lt;/RecNum&gt;&lt;DisplayText&gt;[127]&lt;/DisplayText&gt;&lt;record&gt;&lt;rec-number&gt;155&lt;/rec-number&gt;&lt;foreign-keys&gt;&lt;key app="EN" db-id="22ppad5fwpz0dre9axrvpfs75r922ft0ptw9" timestamp="1600335449"&gt;155&lt;/key&gt;&lt;/foreign-keys&gt;&lt;ref-type name="Conference Proceedings"&gt;10&lt;/ref-type&gt;&lt;contributors&gt;&lt;authors&gt;&lt;author&gt;Burger, Harold C&lt;/author&gt;&lt;author&gt;Schuler, Christian J&lt;/author&gt;&lt;author&gt;Harmeling, Stefan&lt;/author&gt;&lt;/authors&gt;&lt;/contributors&gt;&lt;titles&gt;&lt;title&gt;Image Denoising: Can Plain Neural Networks Compete With BM3D?&lt;/title&gt;&lt;secondary-title&gt;IEEE Conference on Computer Vision and Pattern Recognition&lt;/secondary-title&gt;&lt;/titles&gt;&lt;pages&gt;2392-2399&lt;/pages&gt;&lt;dates&gt;&lt;year&gt;2012&lt;/year&gt;&lt;/dates&gt;&lt;publisher&gt;IEEE&lt;/publisher&gt;&lt;isbn&gt;1467312282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7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421EDA9A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E</w:t>
            </w:r>
          </w:p>
          <w:p w14:paraId="34B51AC4" w14:textId="77777777" w:rsidR="004D099E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Goodfellow&lt;/Author&gt;&lt;Year&gt;2016&lt;/Year&gt;&lt;RecNum&gt;156&lt;/RecNum&gt;&lt;DisplayText&gt;[128]&lt;/DisplayText&gt;&lt;record&gt;&lt;rec-number&gt;156&lt;/rec-number&gt;&lt;foreign-keys&gt;&lt;key app="EN" db-id="22ppad5fwpz0dre9axrvpfs75r922ft0ptw9" timestamp="1600351030"&gt;156&lt;/key&gt;&lt;/foreign-keys&gt;&lt;ref-type name="Book"&gt;6&lt;/ref-type&gt;&lt;contributors&gt;&lt;authors&gt;&lt;author&gt;Goodfellow, Ian&lt;/author&gt;&lt;author&gt;Bengio, Yoshua&lt;/author&gt;&lt;author&gt;Courville, Aaron&lt;/author&gt;&lt;author&gt;Bengio, Yoshua&lt;/author&gt;&lt;/authors&gt;&lt;/contributors&gt;&lt;titles&gt;&lt;title&gt;Deep Learning&lt;/title&gt;&lt;/titles&gt;&lt;volume&gt;1&lt;/volume&gt;&lt;dates&gt;&lt;year&gt;2016&lt;/year&gt;&lt;/dates&gt;&lt;publisher&gt;MIT Press Cambridge&lt;/publisher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8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22D09C5C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DnCNN</w:t>
            </w:r>
            <w:proofErr w:type="spellEnd"/>
          </w:p>
          <w:p w14:paraId="380B3004" w14:textId="77777777" w:rsidR="004D099E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7&lt;/Year&gt;&lt;RecNum&gt;142&lt;/RecNum&gt;&lt;DisplayText&gt;[129]&lt;/DisplayText&gt;&lt;record&gt;&lt;rec-number&gt;142&lt;/rec-number&gt;&lt;foreign-keys&gt;&lt;key app="EN" db-id="22ppad5fwpz0dre9axrvpfs75r922ft0ptw9" timestamp="1599827461"&gt;142&lt;/key&gt;&lt;/foreign-keys&gt;&lt;ref-type name="Journal Article"&gt;17&lt;/ref-type&gt;&lt;contributors&gt;&lt;authors&gt;&lt;author&gt;Zhang, Kai&lt;/author&gt;&lt;author&gt;Zuo, Wangmeng&lt;/author&gt;&lt;author&gt;Chen, Yunjin&lt;/author&gt;&lt;author&gt;Meng, Deyu&lt;/author&gt;&lt;author&gt;Zhang, Lei&lt;/author&gt;&lt;/authors&gt;&lt;/contributors&gt;&lt;titles&gt;&lt;title&gt;Beyond a Gaussian Denoiser: Residual Learning of Deep CNN for Image Denoising&lt;/title&gt;&lt;secondary-title&gt;IEEE Transactions on Image Processing&lt;/secondary-title&gt;&lt;/titles&gt;&lt;periodical&gt;&lt;full-title&gt;IEEE Transactions on Image processing&lt;/full-title&gt;&lt;/periodical&gt;&lt;pages&gt;3142-3155&lt;/pages&gt;&lt;volume&gt;26&lt;/volume&gt;&lt;number&gt;7&lt;/number&gt;&lt;dates&gt;&lt;year&gt;2017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29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03DE4F1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FFDNet</w:t>
            </w:r>
            <w:proofErr w:type="spellEnd"/>
          </w:p>
          <w:p w14:paraId="0184C314" w14:textId="77777777" w:rsidR="004D099E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8&lt;/Year&gt;&lt;RecNum&gt;143&lt;/RecNum&gt;&lt;DisplayText&gt;[130]&lt;/DisplayText&gt;&lt;record&gt;&lt;rec-number&gt;143&lt;/rec-number&gt;&lt;foreign-keys&gt;&lt;key app="EN" db-id="22ppad5fwpz0dre9axrvpfs75r922ft0ptw9" timestamp="1599827763"&gt;143&lt;/key&gt;&lt;/foreign-keys&gt;&lt;ref-type name="Journal Article"&gt;17&lt;/ref-type&gt;&lt;contributors&gt;&lt;authors&gt;&lt;author&gt;Zhang, Kai&lt;/author&gt;&lt;author&gt;Zuo, Wangmeng&lt;/author&gt;&lt;author&gt;Zhang, Lei&lt;/author&gt;&lt;/authors&gt;&lt;/contributors&gt;&lt;titles&gt;&lt;title&gt;FFDNet: Toward a Fast and Flexible Solution for CNN-Based Image Denoising&lt;/title&gt;&lt;secondary-title&gt;IEEE Transactions on Image Processing&lt;/secondary-title&gt;&lt;/titles&gt;&lt;periodical&gt;&lt;full-title&gt;IEEE Transactions on Image processing&lt;/full-title&gt;&lt;/periodical&gt;&lt;pages&gt;4608-4622&lt;/pages&gt;&lt;volume&gt;27&lt;/volume&gt;&lt;number&gt;9&lt;/number&gt;&lt;dates&gt;&lt;year&gt;2018&lt;/year&gt;&lt;/dates&gt;&lt;isbn&gt;1057-7149&lt;/isbn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30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8" w:type="pct"/>
            <w:tcBorders>
              <w:bottom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5D3C7B5B" w14:textId="77777777" w:rsidR="004D099E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IRCNN</w:t>
            </w:r>
          </w:p>
          <w:p w14:paraId="74552886" w14:textId="77777777" w:rsidR="004D099E" w:rsidRPr="00076CD6" w:rsidRDefault="004D099E" w:rsidP="00F2036B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begin"/>
            </w:r>
            <w:r w:rsidR="00F2036B">
              <w:rPr>
                <w:rFonts w:asciiTheme="majorBidi" w:eastAsia="Times New Roman" w:hAnsiTheme="majorBidi" w:cstheme="majorBidi"/>
                <w:color w:val="000000"/>
                <w:szCs w:val="20"/>
              </w:rPr>
              <w:instrText xml:space="preserve"> ADDIN EN.CITE &lt;EndNote&gt;&lt;Cite&gt;&lt;Author&gt;Zhang&lt;/Author&gt;&lt;Year&gt;2017&lt;/Year&gt;&lt;RecNum&gt;144&lt;/RecNum&gt;&lt;DisplayText&gt;[131]&lt;/DisplayText&gt;&lt;record&gt;&lt;rec-number&gt;144&lt;/rec-number&gt;&lt;foreign-keys&gt;&lt;key app="EN" db-id="22ppad5fwpz0dre9axrvpfs75r922ft0ptw9" timestamp="1599827961"&gt;144&lt;/key&gt;&lt;/foreign-keys&gt;&lt;ref-type name="Conference Proceedings"&gt;10&lt;/ref-type&gt;&lt;contributors&gt;&lt;authors&gt;&lt;author&gt;Zhang, Kai&lt;/author&gt;&lt;author&gt;Zuo, Wangmeng&lt;/author&gt;&lt;author&gt;Gu, Shuhang&lt;/author&gt;&lt;author&gt;Zhang, Lei&lt;/author&gt;&lt;/authors&gt;&lt;/contributors&gt;&lt;titles&gt;&lt;title&gt;Learning Deep CNN Denoiser Prior for Image Restoration&lt;/title&gt;&lt;secondary-title&gt;IEEE conference on computer vision and pattern recognition&lt;/secondary-title&gt;&lt;/titles&gt;&lt;pages&gt;3929-3938&lt;/pages&gt;&lt;dates&gt;&lt;year&gt;2017&lt;/year&gt;&lt;/dates&gt;&lt;urls&gt;&lt;/urls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separate"/>
            </w:r>
            <w:r w:rsidR="004E284E">
              <w:rPr>
                <w:rFonts w:asciiTheme="majorBidi" w:eastAsia="Times New Roman" w:hAnsiTheme="majorBidi" w:cstheme="majorBidi"/>
                <w:noProof/>
                <w:color w:val="000000"/>
                <w:szCs w:val="20"/>
              </w:rPr>
              <w:t>[131]</w:t>
            </w: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fldChar w:fldCharType="end"/>
            </w:r>
          </w:p>
        </w:tc>
        <w:tc>
          <w:tcPr>
            <w:tcW w:w="606" w:type="pct"/>
            <w:tcBorders>
              <w:bottom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02009984" w14:textId="77777777" w:rsidR="004D099E" w:rsidRPr="00076CD6" w:rsidRDefault="004D099E" w:rsidP="004D099E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A</w:t>
            </w:r>
          </w:p>
        </w:tc>
      </w:tr>
      <w:tr w:rsidR="00E53E83" w:rsidRPr="00076CD6" w14:paraId="259FE9AE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7065B6F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proofErr w:type="spellStart"/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C.Man</w:t>
            </w:r>
            <w:proofErr w:type="spellEnd"/>
          </w:p>
        </w:tc>
        <w:tc>
          <w:tcPr>
            <w:tcW w:w="608" w:type="pct"/>
            <w:tcBorders>
              <w:top w:val="single" w:sz="18" w:space="0" w:color="000000"/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0929ADC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tcBorders>
              <w:top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1EFB6E4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EC15C6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4B01A18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189E529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tcBorders>
              <w:top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0CD26A0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tcBorders>
              <w:top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7F3B6BB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6FAF6CBB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02D4737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House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B5F032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77090EB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185822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9DE002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4B7F18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FB934A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1F25295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0D98581A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37EB2D6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eppers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5438CE5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22517D6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2B43E9E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770F97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41F2D0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B1088B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458CC0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F0E5432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2878A76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Starfish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37BAD89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1614A95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1B26D0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50DF61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23A5D76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C461DA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18EB89B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B17DBB4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03C0D68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onarch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17F30D7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258D4A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4E270D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7E0EE89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CFD49C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C03892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6EB118F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30611035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7D545AB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irplane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829D00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71EDF4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2668AA3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856F0C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A5EB76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7EAE2F4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B596AB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5465FAE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16B78D9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Parrot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1AC050A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5EE3966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C0D9E9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18926E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5A51F1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AA591C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7CD6B83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2E8A8A94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675789E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Lena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451FA7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7801C29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769369F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1054B7F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D216D9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676404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218CB864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6C5AC131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13F316B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arbara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6FBB919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09CC6A2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210309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225822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33FDDAF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CC648A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4DDE832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53C61DF3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70B253F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Boat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044BD23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6BCC7DB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1EFED6D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185443C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60977FD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F11723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4B569605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65B5BCB3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7277CED6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Man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7946E69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300942F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6E5BC1C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5126797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4C0D9EB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18EDB4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207FE660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14CD9B22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0815185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Couple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2C53780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192F934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1311D19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643624EB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0C33273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2174F6C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1F2CCD53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  <w:tr w:rsidR="00E53E83" w:rsidRPr="00076CD6" w14:paraId="2B026DC8" w14:textId="77777777" w:rsidTr="00E53E83">
        <w:trPr>
          <w:trHeight w:val="576"/>
          <w:jc w:val="center"/>
        </w:trPr>
        <w:tc>
          <w:tcPr>
            <w:tcW w:w="746" w:type="pct"/>
            <w:tcBorders>
              <w:right w:val="single" w:sz="18" w:space="0" w:color="000000"/>
            </w:tcBorders>
            <w:shd w:val="clear" w:color="auto" w:fill="B6DDE8" w:themeFill="accent5" w:themeFillTint="66"/>
            <w:noWrap/>
            <w:vAlign w:val="center"/>
            <w:hideMark/>
          </w:tcPr>
          <w:p w14:paraId="2EC520BF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 w:rsidRPr="00076CD6">
              <w:rPr>
                <w:rFonts w:asciiTheme="majorBidi" w:eastAsia="Times New Roman" w:hAnsiTheme="majorBidi" w:cstheme="majorBidi"/>
                <w:color w:val="000000"/>
                <w:szCs w:val="20"/>
              </w:rPr>
              <w:t>Average</w:t>
            </w:r>
          </w:p>
        </w:tc>
        <w:tc>
          <w:tcPr>
            <w:tcW w:w="608" w:type="pct"/>
            <w:tcBorders>
              <w:left w:val="single" w:sz="18" w:space="0" w:color="000000"/>
            </w:tcBorders>
            <w:shd w:val="clear" w:color="auto" w:fill="FBD4B4" w:themeFill="accent6" w:themeFillTint="66"/>
            <w:noWrap/>
            <w:vAlign w:val="center"/>
            <w:hideMark/>
          </w:tcPr>
          <w:p w14:paraId="5B861E78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9" w:type="pct"/>
            <w:shd w:val="clear" w:color="auto" w:fill="B6DDE8" w:themeFill="accent5" w:themeFillTint="66"/>
            <w:noWrap/>
            <w:vAlign w:val="center"/>
            <w:hideMark/>
          </w:tcPr>
          <w:p w14:paraId="434BCEB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4E4521C2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4D2CF7ED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FBD4B4" w:themeFill="accent6" w:themeFillTint="66"/>
            <w:noWrap/>
            <w:vAlign w:val="center"/>
            <w:hideMark/>
          </w:tcPr>
          <w:p w14:paraId="513020E1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8" w:type="pct"/>
            <w:shd w:val="clear" w:color="auto" w:fill="B6DDE8" w:themeFill="accent5" w:themeFillTint="66"/>
            <w:noWrap/>
            <w:vAlign w:val="center"/>
            <w:hideMark/>
          </w:tcPr>
          <w:p w14:paraId="3E6A3327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  <w:tc>
          <w:tcPr>
            <w:tcW w:w="606" w:type="pct"/>
            <w:shd w:val="clear" w:color="auto" w:fill="FBD4B4" w:themeFill="accent6" w:themeFillTint="66"/>
            <w:noWrap/>
            <w:vAlign w:val="center"/>
            <w:hideMark/>
          </w:tcPr>
          <w:p w14:paraId="0B3929BA" w14:textId="77777777" w:rsidR="00E53E83" w:rsidRPr="00076CD6" w:rsidRDefault="00E53E83" w:rsidP="00E53E83">
            <w:pPr>
              <w:bidi w:val="0"/>
              <w:spacing w:line="240" w:lineRule="auto"/>
              <w:ind w:firstLine="0"/>
              <w:jc w:val="center"/>
              <w:rPr>
                <w:rFonts w:asciiTheme="majorBidi" w:eastAsia="Times New Roman" w:hAnsiTheme="majorBidi" w:cstheme="majorBidi"/>
                <w:color w:val="00000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Cs w:val="20"/>
              </w:rPr>
              <w:t>33.00</w:t>
            </w:r>
          </w:p>
        </w:tc>
      </w:tr>
    </w:tbl>
    <w:p w14:paraId="173A67C0" w14:textId="77777777" w:rsidR="00E954ED" w:rsidRDefault="00E954ED" w:rsidP="00E954ED">
      <w:pPr>
        <w:tabs>
          <w:tab w:val="left" w:pos="2399"/>
        </w:tabs>
        <w:ind w:firstLine="0"/>
        <w:rPr>
          <w:rFonts w:eastAsia="Times New Roman"/>
          <w:rtl/>
          <w:lang w:bidi="fa-IR"/>
        </w:rPr>
      </w:pPr>
    </w:p>
    <w:p w14:paraId="36AAFF47" w14:textId="77777777" w:rsidR="00FD6B75" w:rsidRDefault="00E954ED" w:rsidP="00135E54">
      <w:pPr>
        <w:bidi w:val="0"/>
        <w:spacing w:after="200" w:line="276" w:lineRule="auto"/>
        <w:ind w:firstLine="0"/>
        <w:jc w:val="left"/>
        <w:rPr>
          <w:rFonts w:eastAsia="Times New Roman"/>
          <w:lang w:bidi="fa-IR"/>
        </w:rPr>
      </w:pPr>
      <w:r>
        <w:rPr>
          <w:rFonts w:eastAsia="Times New Roman"/>
          <w:rtl/>
          <w:lang w:bidi="fa-IR"/>
        </w:rPr>
        <w:br w:type="page"/>
      </w:r>
    </w:p>
    <w:tbl>
      <w:tblPr>
        <w:tblStyle w:val="TableGrid"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97"/>
        <w:gridCol w:w="3400"/>
      </w:tblGrid>
      <w:tr w:rsidR="00FD6B75" w:rsidRPr="008E0A93" w14:paraId="643C19EE" w14:textId="77777777" w:rsidTr="00F91D73">
        <w:trPr>
          <w:trHeight w:val="20"/>
          <w:jc w:val="right"/>
        </w:trPr>
        <w:tc>
          <w:tcPr>
            <w:tcW w:w="3397" w:type="dxa"/>
            <w:vAlign w:val="center"/>
          </w:tcPr>
          <w:p w14:paraId="5910080E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/>
                <w:noProof/>
                <w:szCs w:val="20"/>
              </w:rPr>
              <w:lastRenderedPageBreak/>
              <w:drawing>
                <wp:inline distT="0" distB="0" distL="0" distR="0" wp14:anchorId="11F6EB80" wp14:editId="48B55787">
                  <wp:extent cx="1828800" cy="1234440"/>
                  <wp:effectExtent l="0" t="0" r="0" b="3810"/>
                  <wp:docPr id="120" name="Picture 1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" name="noisy.jpg"/>
                          <pic:cNvPicPr/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00" w:type="dxa"/>
            <w:vAlign w:val="center"/>
          </w:tcPr>
          <w:p w14:paraId="5711E2F1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6FEBC190" wp14:editId="426DA441">
                  <wp:extent cx="1828800" cy="1234440"/>
                  <wp:effectExtent l="0" t="0" r="0" b="3810"/>
                  <wp:docPr id="119" name="Picture 1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" name="pro.jpg"/>
                          <pic:cNvPicPr/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D6B75" w:rsidRPr="008E0A93" w14:paraId="365769BF" w14:textId="77777777" w:rsidTr="00DE73C1">
        <w:trPr>
          <w:trHeight w:val="288"/>
          <w:jc w:val="right"/>
        </w:trPr>
        <w:tc>
          <w:tcPr>
            <w:tcW w:w="3397" w:type="dxa"/>
            <w:vAlign w:val="center"/>
          </w:tcPr>
          <w:p w14:paraId="70BBAC41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ب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  <w:tc>
          <w:tcPr>
            <w:tcW w:w="3400" w:type="dxa"/>
            <w:vAlign w:val="center"/>
          </w:tcPr>
          <w:p w14:paraId="6ACC2FEC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rtl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الف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</w:tr>
      <w:tr w:rsidR="00FD6B75" w:rsidRPr="008E0A93" w14:paraId="3D9646B7" w14:textId="77777777" w:rsidTr="00F91D73">
        <w:trPr>
          <w:trHeight w:val="20"/>
          <w:jc w:val="right"/>
        </w:trPr>
        <w:tc>
          <w:tcPr>
            <w:tcW w:w="3397" w:type="dxa"/>
            <w:vAlign w:val="center"/>
          </w:tcPr>
          <w:p w14:paraId="52808559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03431DAB" wp14:editId="40D5EA9C">
                  <wp:extent cx="1828800" cy="1234440"/>
                  <wp:effectExtent l="0" t="0" r="0" b="3810"/>
                  <wp:docPr id="122" name="Picture 1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" name="wnnm.jpg"/>
                          <pic:cNvPicPr/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00" w:type="dxa"/>
            <w:vAlign w:val="center"/>
          </w:tcPr>
          <w:p w14:paraId="278893AE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69963312" wp14:editId="4232268F">
                  <wp:extent cx="1828800" cy="1234440"/>
                  <wp:effectExtent l="0" t="0" r="0" b="3810"/>
                  <wp:docPr id="121" name="Picture 1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" name="bm3d.jpg"/>
                          <pic:cNvPicPr/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D6B75" w:rsidRPr="008E0A93" w14:paraId="136E43C4" w14:textId="77777777" w:rsidTr="00DE73C1">
        <w:trPr>
          <w:trHeight w:val="288"/>
          <w:jc w:val="right"/>
        </w:trPr>
        <w:tc>
          <w:tcPr>
            <w:tcW w:w="3397" w:type="dxa"/>
            <w:vAlign w:val="center"/>
          </w:tcPr>
          <w:p w14:paraId="49239F6A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ت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  <w:tc>
          <w:tcPr>
            <w:tcW w:w="3400" w:type="dxa"/>
            <w:vAlign w:val="center"/>
          </w:tcPr>
          <w:p w14:paraId="76A7838A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پ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</w:tr>
      <w:tr w:rsidR="00FD6B75" w:rsidRPr="008E0A93" w14:paraId="22AC05CE" w14:textId="77777777" w:rsidTr="00F91D73">
        <w:trPr>
          <w:trHeight w:val="20"/>
          <w:jc w:val="right"/>
        </w:trPr>
        <w:tc>
          <w:tcPr>
            <w:tcW w:w="3397" w:type="dxa"/>
            <w:vAlign w:val="center"/>
          </w:tcPr>
          <w:p w14:paraId="082A68C9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18FE20CE" wp14:editId="683D450B">
                  <wp:extent cx="1828800" cy="1234440"/>
                  <wp:effectExtent l="0" t="0" r="0" b="3810"/>
                  <wp:docPr id="124" name="Picture 1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" name="ffdnet.jpg"/>
                          <pic:cNvPicPr/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00" w:type="dxa"/>
            <w:vAlign w:val="center"/>
          </w:tcPr>
          <w:p w14:paraId="5E028B6F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118E9868" wp14:editId="2679865B">
                  <wp:extent cx="1828800" cy="1234440"/>
                  <wp:effectExtent l="0" t="0" r="0" b="3810"/>
                  <wp:docPr id="123" name="Picture 1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" name="dncnn.jpg"/>
                          <pic:cNvPicPr/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D6B75" w:rsidRPr="008E0A93" w14:paraId="2FB47037" w14:textId="77777777" w:rsidTr="00DE73C1">
        <w:trPr>
          <w:trHeight w:val="288"/>
          <w:jc w:val="right"/>
        </w:trPr>
        <w:tc>
          <w:tcPr>
            <w:tcW w:w="3397" w:type="dxa"/>
            <w:vAlign w:val="center"/>
          </w:tcPr>
          <w:p w14:paraId="3C677991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ج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  <w:tc>
          <w:tcPr>
            <w:tcW w:w="3400" w:type="dxa"/>
            <w:vAlign w:val="center"/>
          </w:tcPr>
          <w:p w14:paraId="68AF7F53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ث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</w:tr>
      <w:tr w:rsidR="00FD6B75" w:rsidRPr="008E0A93" w14:paraId="05054549" w14:textId="77777777" w:rsidTr="00F91D73">
        <w:trPr>
          <w:trHeight w:val="20"/>
          <w:jc w:val="right"/>
        </w:trPr>
        <w:tc>
          <w:tcPr>
            <w:tcW w:w="3397" w:type="dxa"/>
            <w:vAlign w:val="center"/>
          </w:tcPr>
          <w:p w14:paraId="3841B863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noProof/>
                <w:szCs w:val="20"/>
              </w:rPr>
              <w:drawing>
                <wp:inline distT="0" distB="0" distL="0" distR="0" wp14:anchorId="1F2409DB" wp14:editId="449AE442">
                  <wp:extent cx="1828800" cy="1234440"/>
                  <wp:effectExtent l="0" t="0" r="0" b="3810"/>
                  <wp:docPr id="126" name="Picture 12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" name="pro.jpg"/>
                          <pic:cNvPicPr/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00" w:type="dxa"/>
            <w:vAlign w:val="center"/>
          </w:tcPr>
          <w:p w14:paraId="4C4B6F9A" w14:textId="77777777" w:rsidR="00FD6B75" w:rsidRPr="008E0A93" w:rsidRDefault="00FD6B75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/>
                <w:noProof/>
                <w:szCs w:val="20"/>
              </w:rPr>
              <w:drawing>
                <wp:inline distT="0" distB="0" distL="0" distR="0" wp14:anchorId="05339FAE" wp14:editId="288198AD">
                  <wp:extent cx="1828800" cy="1234440"/>
                  <wp:effectExtent l="0" t="0" r="0" b="3810"/>
                  <wp:docPr id="125" name="Picture 1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" name="ircnn.jpg"/>
                          <pic:cNvPicPr/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234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D6B75" w:rsidRPr="008E0A93" w14:paraId="217253B2" w14:textId="77777777" w:rsidTr="00DE73C1">
        <w:trPr>
          <w:trHeight w:val="288"/>
          <w:jc w:val="right"/>
        </w:trPr>
        <w:tc>
          <w:tcPr>
            <w:tcW w:w="3397" w:type="dxa"/>
            <w:vAlign w:val="center"/>
          </w:tcPr>
          <w:p w14:paraId="363FA8EF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ح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  <w:tc>
          <w:tcPr>
            <w:tcW w:w="3400" w:type="dxa"/>
            <w:vAlign w:val="center"/>
          </w:tcPr>
          <w:p w14:paraId="4340A121" w14:textId="77777777" w:rsidR="00FD6B75" w:rsidRPr="008E0A93" w:rsidRDefault="008D0CD7" w:rsidP="008D0CD7">
            <w:pPr>
              <w:spacing w:line="168" w:lineRule="auto"/>
              <w:ind w:firstLine="0"/>
              <w:jc w:val="center"/>
              <w:rPr>
                <w:rFonts w:eastAsia="Times New Roman"/>
                <w:szCs w:val="20"/>
                <w:lang w:bidi="fa-IR"/>
              </w:rPr>
            </w:pPr>
            <w:r w:rsidRPr="008E0A93">
              <w:rPr>
                <w:rFonts w:eastAsia="Times New Roman" w:hint="cs"/>
                <w:szCs w:val="20"/>
                <w:rtl/>
                <w:lang w:bidi="fa-IR"/>
              </w:rPr>
              <w:t>(</w:t>
            </w:r>
            <w:r w:rsidR="00FD6B75" w:rsidRPr="008E0A93">
              <w:rPr>
                <w:rFonts w:eastAsia="Times New Roman" w:hint="cs"/>
                <w:szCs w:val="20"/>
                <w:rtl/>
                <w:lang w:bidi="fa-IR"/>
              </w:rPr>
              <w:t>چ</w:t>
            </w:r>
            <w:r w:rsidRPr="008E0A93">
              <w:rPr>
                <w:rFonts w:eastAsia="Times New Roman" w:hint="cs"/>
                <w:szCs w:val="20"/>
                <w:rtl/>
                <w:lang w:bidi="fa-IR"/>
              </w:rPr>
              <w:t>)</w:t>
            </w:r>
          </w:p>
        </w:tc>
      </w:tr>
    </w:tbl>
    <w:p w14:paraId="3A018BF0" w14:textId="77777777" w:rsidR="008528C0" w:rsidRDefault="008D0CD7" w:rsidP="00F2036B">
      <w:pPr>
        <w:pStyle w:val="Caption"/>
        <w:bidi/>
        <w:jc w:val="center"/>
        <w:rPr>
          <w:rStyle w:val="Char"/>
          <w:rFonts w:eastAsiaTheme="minorEastAsia"/>
          <w:rtl/>
        </w:rPr>
      </w:pPr>
      <w:bookmarkStart w:id="25" w:name="_Ref51763411"/>
      <w:bookmarkStart w:id="26" w:name="_Toc58016953"/>
      <w:r>
        <w:rPr>
          <w:rtl/>
        </w:rPr>
        <w:t xml:space="preserve">شکل </w:t>
      </w:r>
      <w:r w:rsidR="0065623B">
        <w:rPr>
          <w:rtl/>
        </w:rPr>
        <w:fldChar w:fldCharType="begin"/>
      </w:r>
      <w:r w:rsidR="0065623B">
        <w:rPr>
          <w:rtl/>
        </w:rPr>
        <w:instrText xml:space="preserve"> </w:instrText>
      </w:r>
      <w:r w:rsidR="0065623B">
        <w:instrText>STYLEREF</w:instrText>
      </w:r>
      <w:r w:rsidR="0065623B">
        <w:rPr>
          <w:rtl/>
        </w:rPr>
        <w:instrText xml:space="preserve"> 1 \</w:instrText>
      </w:r>
      <w:r w:rsidR="0065623B">
        <w:instrText>s</w:instrText>
      </w:r>
      <w:r w:rsidR="0065623B">
        <w:rPr>
          <w:rtl/>
        </w:rPr>
        <w:instrText xml:space="preserve"> </w:instrText>
      </w:r>
      <w:r w:rsidR="0065623B">
        <w:rPr>
          <w:rtl/>
        </w:rPr>
        <w:fldChar w:fldCharType="separate"/>
      </w:r>
      <w:r w:rsidR="009F08B5">
        <w:rPr>
          <w:noProof/>
          <w:rtl/>
        </w:rPr>
        <w:t>‏5</w:t>
      </w:r>
      <w:r w:rsidR="0065623B">
        <w:rPr>
          <w:rtl/>
        </w:rPr>
        <w:fldChar w:fldCharType="end"/>
      </w:r>
      <w:r w:rsidR="0065623B">
        <w:rPr>
          <w:rtl/>
        </w:rPr>
        <w:noBreakHyphen/>
      </w:r>
      <w:r w:rsidR="0065623B">
        <w:rPr>
          <w:rtl/>
        </w:rPr>
        <w:fldChar w:fldCharType="begin"/>
      </w:r>
      <w:r w:rsidR="0065623B">
        <w:rPr>
          <w:rtl/>
        </w:rPr>
        <w:instrText xml:space="preserve"> </w:instrText>
      </w:r>
      <w:r w:rsidR="0065623B">
        <w:instrText>SEQ</w:instrText>
      </w:r>
      <w:r w:rsidR="0065623B">
        <w:rPr>
          <w:rtl/>
        </w:rPr>
        <w:instrText xml:space="preserve"> شکل \* </w:instrText>
      </w:r>
      <w:r w:rsidR="0065623B">
        <w:instrText>ARABIC \s 1</w:instrText>
      </w:r>
      <w:r w:rsidR="0065623B">
        <w:rPr>
          <w:rtl/>
        </w:rPr>
        <w:instrText xml:space="preserve"> </w:instrText>
      </w:r>
      <w:r w:rsidR="0065623B">
        <w:rPr>
          <w:rtl/>
        </w:rPr>
        <w:fldChar w:fldCharType="separate"/>
      </w:r>
      <w:r w:rsidR="00135E54">
        <w:rPr>
          <w:noProof/>
          <w:rtl/>
        </w:rPr>
        <w:t>1</w:t>
      </w:r>
      <w:r w:rsidR="0065623B">
        <w:rPr>
          <w:rtl/>
        </w:rPr>
        <w:fldChar w:fldCharType="end"/>
      </w:r>
      <w:bookmarkEnd w:id="25"/>
      <w:r w:rsidR="00C23F36">
        <w:rPr>
          <w:rtl/>
        </w:rPr>
        <w:noBreakHyphen/>
      </w:r>
      <w:r>
        <w:rPr>
          <w:rFonts w:hint="cs"/>
          <w:rtl/>
        </w:rPr>
        <w:t xml:space="preserve"> </w:t>
      </w:r>
      <w:r>
        <w:rPr>
          <w:rFonts w:hint="cs"/>
          <w:rtl/>
          <w:lang w:bidi="fa-IR"/>
        </w:rPr>
        <w:t>نتایج روش</w:t>
      </w:r>
      <w:r w:rsidR="00FC7FE3">
        <w:rPr>
          <w:rFonts w:hint="cs"/>
          <w:rtl/>
          <w:lang w:bidi="fa-IR"/>
        </w:rPr>
        <w:t>‌‌</w:t>
      </w:r>
      <w:r>
        <w:rPr>
          <w:rFonts w:hint="cs"/>
          <w:rtl/>
          <w:lang w:bidi="fa-IR"/>
        </w:rPr>
        <w:t xml:space="preserve">های مختلف حذف نویز </w:t>
      </w:r>
      <w:r w:rsidR="008528C0">
        <w:rPr>
          <w:rFonts w:hint="cs"/>
          <w:rtl/>
          <w:lang w:bidi="fa-IR"/>
        </w:rPr>
        <w:t xml:space="preserve">روی یکی از تصاویر </w:t>
      </w:r>
      <w:r w:rsidR="008528C0">
        <w:rPr>
          <w:lang w:bidi="fa-IR"/>
        </w:rPr>
        <w:t xml:space="preserve"> BSD68</w:t>
      </w:r>
      <w:r w:rsidR="008528C0">
        <w:rPr>
          <w:rFonts w:hint="cs"/>
          <w:rtl/>
          <w:lang w:bidi="fa-IR"/>
        </w:rPr>
        <w:t xml:space="preserve">آلوده شده به نویز گوسی با </w:t>
      </w:r>
      <m:oMath>
        <m:r>
          <w:rPr>
            <w:rFonts w:ascii="Cambria Math" w:hAnsi="Cambria Math" w:cs="Cambria Math"/>
          </w:rPr>
          <m:t>σ</m:t>
        </m:r>
        <m:r>
          <m:rPr>
            <m:sty m:val="p"/>
          </m:rPr>
          <w:rPr>
            <w:rFonts w:ascii="Cambria Math" w:hAnsi="Cambria Math"/>
          </w:rPr>
          <m:t>=15</m:t>
        </m:r>
      </m:oMath>
      <w:r w:rsidR="008528C0" w:rsidRPr="008528C0">
        <w:rPr>
          <w:rStyle w:val="Char"/>
          <w:rFonts w:eastAsiaTheme="minorEastAsia" w:hint="cs"/>
          <w:rtl/>
        </w:rPr>
        <w:t xml:space="preserve">. (الف) تصویر بدون نویز (ب) تصویر نویزی (پ) </w:t>
      </w:r>
      <w:r w:rsidR="008528C0" w:rsidRPr="008528C0">
        <w:rPr>
          <w:rStyle w:val="Char"/>
          <w:rFonts w:eastAsiaTheme="minorEastAsia"/>
        </w:rPr>
        <w:t>BM3D</w:t>
      </w:r>
      <w:r w:rsidR="00252842">
        <w:rPr>
          <w:rStyle w:val="Char"/>
          <w:rFonts w:eastAsiaTheme="minorEastAsia" w:hint="cs"/>
          <w:rtl/>
        </w:rPr>
        <w:t xml:space="preserve"> </w:t>
      </w:r>
      <w:r w:rsidR="00252842">
        <w:rPr>
          <w:rStyle w:val="Char"/>
          <w:rFonts w:eastAsiaTheme="minorEastAsia"/>
          <w:rtl/>
        </w:rPr>
        <w:fldChar w:fldCharType="begin"/>
      </w:r>
      <w:r w:rsidR="00F2036B">
        <w:rPr>
          <w:rStyle w:val="Char"/>
          <w:rFonts w:eastAsiaTheme="minorEastAsia"/>
          <w:rtl/>
        </w:rPr>
        <w:instrText xml:space="preserve"> </w:instrText>
      </w:r>
      <w:r w:rsidR="00F2036B">
        <w:rPr>
          <w:rStyle w:val="Char"/>
          <w:rFonts w:eastAsiaTheme="minorEastAsia"/>
        </w:rPr>
        <w:instrText>ADDIN EN.CITE &lt;EndNote&gt;&lt;Cite&gt;&lt;Author&gt;Dabov&lt;/Author&gt;&lt;Year&gt;2007&lt;/Year&gt;&lt;RecNum&gt;125&lt;/RecNum&gt;&lt;DisplayText&gt;[122]&lt;/DisplayText&gt;&lt;record&gt;&lt;rec-number&gt;125&lt;/rec-number&gt;&lt;foreign-keys&gt;&lt;key app="EN" db-id="22ppad5fwpz0dre9axrvpfs75r922ft0ptw9" timestamp="1599486426"&gt;12</w:instrText>
      </w:r>
      <w:r w:rsidR="00F2036B">
        <w:rPr>
          <w:rStyle w:val="Char"/>
          <w:rFonts w:eastAsiaTheme="minorEastAsia"/>
          <w:rtl/>
        </w:rPr>
        <w:instrText>5&lt;/</w:instrText>
      </w:r>
      <w:r w:rsidR="00F2036B">
        <w:rPr>
          <w:rStyle w:val="Char"/>
          <w:rFonts w:eastAsiaTheme="minorEastAsia"/>
        </w:rPr>
        <w:instrText>key&gt;&lt;/foreign-keys&gt;&lt;ref-type name="Journal Article"&gt;17&lt;/ref-type&gt;&lt;contributors&gt;&lt;authors&gt;&lt;author&gt;Dabov, Kostadin&lt;/author&gt;&lt;author&gt;Foi, Alessandro&lt;/author&gt;&lt;author&gt;Katkovnik, Vladimir&lt;/author&gt;&lt;author&gt;Egiazarian, Karen&lt;/author&gt;&lt;/authors&gt;&lt;/contributors&gt;&lt;titles&gt;&lt;title&gt;Image Denoising by Sparse 3-D Transform-Domain Collaborative Filtering&lt;/title&gt;&lt;secondary-title&gt;IEEE Transactions on Image Processing&lt;/secondary-title&gt;&lt;/titles&gt;&lt;periodical&gt;&lt;full-title&gt;IEEE Transactions on Image processing&lt;/full-title&gt;&lt;/periodical</w:instrText>
      </w:r>
      <w:r w:rsidR="00F2036B">
        <w:rPr>
          <w:rStyle w:val="Char"/>
          <w:rFonts w:eastAsiaTheme="minorEastAsia"/>
          <w:rtl/>
        </w:rPr>
        <w:instrText>&gt;&lt;</w:instrText>
      </w:r>
      <w:r w:rsidR="00F2036B">
        <w:rPr>
          <w:rStyle w:val="Char"/>
          <w:rFonts w:eastAsiaTheme="minorEastAsia"/>
        </w:rPr>
        <w:instrText>pages&gt;2080-2095&lt;/pages&gt;&lt;volume&gt;16&lt;/volume&gt;&lt;number&gt;8&lt;/number&gt;&lt;dates&gt;&lt;year&gt;2007&lt;/year&gt;&lt;/dates&gt;&lt;isbn&gt;1057-7149&lt;/isbn&gt;&lt;urls&gt;&lt;/urls&gt;&lt;/record&gt;&lt;/Cite&gt;&lt;/EndNote</w:instrText>
      </w:r>
      <w:r w:rsidR="00F2036B">
        <w:rPr>
          <w:rStyle w:val="Char"/>
          <w:rFonts w:eastAsiaTheme="minorEastAsia"/>
          <w:rtl/>
        </w:rPr>
        <w:instrText>&gt;</w:instrText>
      </w:r>
      <w:r w:rsidR="00252842">
        <w:rPr>
          <w:rStyle w:val="Char"/>
          <w:rFonts w:eastAsiaTheme="minorEastAsia"/>
          <w:rtl/>
        </w:rPr>
        <w:fldChar w:fldCharType="separate"/>
      </w:r>
      <w:r w:rsidR="004E284E">
        <w:rPr>
          <w:rStyle w:val="Char"/>
          <w:rFonts w:eastAsiaTheme="minorEastAsia"/>
          <w:noProof/>
          <w:rtl/>
        </w:rPr>
        <w:t>[122]</w:t>
      </w:r>
      <w:r w:rsidR="00252842">
        <w:rPr>
          <w:rStyle w:val="Char"/>
          <w:rFonts w:eastAsiaTheme="minorEastAsia"/>
          <w:rtl/>
        </w:rPr>
        <w:fldChar w:fldCharType="end"/>
      </w:r>
      <w:r w:rsidR="008528C0" w:rsidRPr="008528C0">
        <w:rPr>
          <w:rStyle w:val="Char"/>
          <w:rFonts w:eastAsiaTheme="minorEastAsia" w:hint="cs"/>
          <w:rtl/>
        </w:rPr>
        <w:t xml:space="preserve"> (ت)</w:t>
      </w:r>
      <w:r w:rsidR="00252842">
        <w:rPr>
          <w:rStyle w:val="Char"/>
          <w:rFonts w:eastAsiaTheme="minorEastAsia" w:hint="cs"/>
          <w:rtl/>
        </w:rPr>
        <w:t xml:space="preserve"> </w:t>
      </w:r>
      <w:r w:rsidR="008528C0" w:rsidRPr="008528C0">
        <w:rPr>
          <w:rStyle w:val="Char"/>
          <w:rFonts w:eastAsiaTheme="minorEastAsia"/>
        </w:rPr>
        <w:t>WNNM</w:t>
      </w:r>
      <w:r w:rsidR="00252842">
        <w:rPr>
          <w:rStyle w:val="Char"/>
          <w:rFonts w:eastAsiaTheme="minorEastAsia" w:hint="cs"/>
          <w:rtl/>
        </w:rPr>
        <w:t xml:space="preserve"> </w:t>
      </w:r>
      <w:r w:rsidR="00252842">
        <w:rPr>
          <w:rStyle w:val="Char"/>
          <w:rFonts w:eastAsiaTheme="minorEastAsia"/>
          <w:rtl/>
        </w:rPr>
        <w:fldChar w:fldCharType="begin"/>
      </w:r>
      <w:r w:rsidR="00F2036B">
        <w:rPr>
          <w:rStyle w:val="Char"/>
          <w:rFonts w:eastAsiaTheme="minorEastAsia"/>
          <w:rtl/>
        </w:rPr>
        <w:instrText xml:space="preserve"> </w:instrText>
      </w:r>
      <w:r w:rsidR="00F2036B">
        <w:rPr>
          <w:rStyle w:val="Char"/>
          <w:rFonts w:eastAsiaTheme="minorEastAsia"/>
        </w:rPr>
        <w:instrText>ADDIN EN.CITE &lt;EndNote&gt;&lt;Cite&gt;&lt;Author&gt;Gu&lt;/Author&gt;&lt;Year&gt;2017&lt;/Year&gt;&lt;RecNum&gt;72&lt;/RecNum&gt;&lt;DisplayText&gt;[85]&lt;/DisplayText&gt;&lt;record&gt;&lt;rec-number&gt;72&lt;/rec-number&gt;&lt;foreign-keys&gt;&lt;key app="EN" db-id="22ppad5fwpz0dre9axrvpfs75r922ft0ptw9" timestamp="1599483593"&gt;72&lt;/key</w:instrText>
      </w:r>
      <w:r w:rsidR="00F2036B">
        <w:rPr>
          <w:rStyle w:val="Char"/>
          <w:rFonts w:eastAsiaTheme="minorEastAsia"/>
          <w:rtl/>
        </w:rPr>
        <w:instrText>&gt;&lt;/</w:instrText>
      </w:r>
      <w:r w:rsidR="00F2036B">
        <w:rPr>
          <w:rStyle w:val="Char"/>
          <w:rFonts w:eastAsiaTheme="minorEastAsia"/>
        </w:rPr>
        <w:instrText>foreign-keys&gt;&lt;ref-type name="Journal Article"&gt;17&lt;/ref-type&gt;&lt;contributors&gt;&lt;authors&gt;&lt;author&gt;Gu, Shuhang&lt;/author&gt;&lt;author&gt;Xie, Qi&lt;/author&gt;&lt;author&gt;Meng, Deyu&lt;/author&gt;&lt;author&gt;Zuo, Wangmeng&lt;/author&gt;&lt;author&gt;Feng, Xiangchu&lt;/author&gt;&lt;author&gt;Zhang, Lei&lt;/author&gt;&lt;/authors&gt;&lt;/contributors&gt;&lt;titles&gt;&lt;title&gt;Weighted Nuclear Norm Minimization and Its Applications to Low Level Vision&lt;/title&gt;&lt;secondary-title&gt;International Journal of Computer Vision&lt;/secondary-title&gt;&lt;/titles&gt;&lt;periodical&gt;&lt;full-title&gt;International Journal of Computer Vision&lt;/full-title&gt;&lt;/periodical&gt;&lt;pages&gt;183-208&lt;/pages&gt;&lt;volume&gt;121&lt;/volume&gt;&lt;number&gt;2&lt;/number&gt;&lt;dates&gt;&lt;year&gt;2017&lt;/year&gt;&lt;/dates&gt;&lt;isbn&gt;0920-5691&lt;/isbn&gt;&lt;urls&gt;&lt;/urls&gt;&lt;/record&gt;&lt;/Cite&gt;&lt;/EndNote</w:instrText>
      </w:r>
      <w:r w:rsidR="00F2036B">
        <w:rPr>
          <w:rStyle w:val="Char"/>
          <w:rFonts w:eastAsiaTheme="minorEastAsia"/>
          <w:rtl/>
        </w:rPr>
        <w:instrText>&gt;</w:instrText>
      </w:r>
      <w:r w:rsidR="00252842">
        <w:rPr>
          <w:rStyle w:val="Char"/>
          <w:rFonts w:eastAsiaTheme="minorEastAsia"/>
          <w:rtl/>
        </w:rPr>
        <w:fldChar w:fldCharType="separate"/>
      </w:r>
      <w:r w:rsidR="004E284E">
        <w:rPr>
          <w:rStyle w:val="Char"/>
          <w:rFonts w:eastAsiaTheme="minorEastAsia"/>
          <w:noProof/>
          <w:rtl/>
        </w:rPr>
        <w:t>[85]</w:t>
      </w:r>
      <w:r w:rsidR="00252842">
        <w:rPr>
          <w:rStyle w:val="Char"/>
          <w:rFonts w:eastAsiaTheme="minorEastAsia"/>
          <w:rtl/>
        </w:rPr>
        <w:fldChar w:fldCharType="end"/>
      </w:r>
      <w:r w:rsidR="008528C0" w:rsidRPr="008528C0">
        <w:rPr>
          <w:rStyle w:val="Char"/>
          <w:rFonts w:eastAsiaTheme="minorEastAsia" w:hint="cs"/>
          <w:rtl/>
        </w:rPr>
        <w:t xml:space="preserve"> (ث) </w:t>
      </w:r>
      <w:proofErr w:type="spellStart"/>
      <w:r w:rsidR="008528C0" w:rsidRPr="008528C0">
        <w:rPr>
          <w:rStyle w:val="Char"/>
          <w:rFonts w:eastAsiaTheme="minorEastAsia"/>
        </w:rPr>
        <w:t>DnCNN</w:t>
      </w:r>
      <w:proofErr w:type="spellEnd"/>
      <w:r w:rsidR="00252842">
        <w:rPr>
          <w:rStyle w:val="Char"/>
          <w:rFonts w:eastAsiaTheme="minorEastAsia" w:hint="cs"/>
          <w:rtl/>
        </w:rPr>
        <w:t xml:space="preserve"> </w:t>
      </w:r>
      <w:r w:rsidR="00252842">
        <w:rPr>
          <w:rStyle w:val="Char"/>
          <w:rFonts w:eastAsiaTheme="minorEastAsia"/>
          <w:rtl/>
        </w:rPr>
        <w:fldChar w:fldCharType="begin"/>
      </w:r>
      <w:r w:rsidR="00F2036B">
        <w:rPr>
          <w:rStyle w:val="Char"/>
          <w:rFonts w:eastAsiaTheme="minorEastAsia"/>
          <w:rtl/>
        </w:rPr>
        <w:instrText xml:space="preserve"> </w:instrText>
      </w:r>
      <w:r w:rsidR="00F2036B">
        <w:rPr>
          <w:rStyle w:val="Char"/>
          <w:rFonts w:eastAsiaTheme="minorEastAsia"/>
        </w:rPr>
        <w:instrText>ADDIN EN.CITE &lt;EndNote&gt;&lt;Cite&gt;&lt;Author&gt;Zhang&lt;/Author&gt;&lt;Year&gt;2017&lt;/Year&gt;&lt;RecNum&gt;142&lt;/RecNum&gt;&lt;DisplayText&gt;[129]&lt;/DisplayText&gt;&lt;record&gt;&lt;rec-number&gt;142&lt;/rec-number&gt;&lt;foreign-keys&gt;&lt;key app="EN" db-id="22ppad5fwpz0dre9axrvpfs75r922ft0ptw9" timestamp="1599827461"&gt;14</w:instrText>
      </w:r>
      <w:r w:rsidR="00F2036B">
        <w:rPr>
          <w:rStyle w:val="Char"/>
          <w:rFonts w:eastAsiaTheme="minorEastAsia"/>
          <w:rtl/>
        </w:rPr>
        <w:instrText>2&lt;/</w:instrText>
      </w:r>
      <w:r w:rsidR="00F2036B">
        <w:rPr>
          <w:rStyle w:val="Char"/>
          <w:rFonts w:eastAsiaTheme="minorEastAsia"/>
        </w:rPr>
        <w:instrText>key&gt;&lt;/foreign-keys&gt;&lt;ref-type name="Journal Article"&gt;17&lt;/ref-type&gt;&lt;contributors&gt;&lt;authors&gt;&lt;author&gt;Zhang, Kai&lt;/author&gt;&lt;author&gt;Zuo, Wangmeng&lt;/author&gt;&lt;author&gt;Chen, Yunjin&lt;/author&gt;&lt;author&gt;Meng, Deyu&lt;/author&gt;&lt;author&gt;Zhang, Lei&lt;/author&gt;&lt;/authors&gt;&lt;/contributors</w:instrText>
      </w:r>
      <w:r w:rsidR="00F2036B">
        <w:rPr>
          <w:rStyle w:val="Char"/>
          <w:rFonts w:eastAsiaTheme="minorEastAsia"/>
          <w:rtl/>
        </w:rPr>
        <w:instrText>&gt;&lt;</w:instrText>
      </w:r>
      <w:r w:rsidR="00F2036B">
        <w:rPr>
          <w:rStyle w:val="Char"/>
          <w:rFonts w:eastAsiaTheme="minorEastAsia"/>
        </w:rPr>
        <w:instrText>titles&gt;&lt;title&gt;Beyond a Gaussian Denoiser: Residual Learning of Deep CNN for Image Denoising&lt;/title&gt;&lt;secondary-title&gt;IEEE Transactions on Image Processing&lt;/secondary-title&gt;&lt;/titles&gt;&lt;periodical&gt;&lt;full-title&gt;IEEE Transactions on Image processing&lt;/full-title</w:instrText>
      </w:r>
      <w:r w:rsidR="00F2036B">
        <w:rPr>
          <w:rStyle w:val="Char"/>
          <w:rFonts w:eastAsiaTheme="minorEastAsia"/>
          <w:rtl/>
        </w:rPr>
        <w:instrText>&gt;&lt;/</w:instrText>
      </w:r>
      <w:r w:rsidR="00F2036B">
        <w:rPr>
          <w:rStyle w:val="Char"/>
          <w:rFonts w:eastAsiaTheme="minorEastAsia"/>
        </w:rPr>
        <w:instrText>periodical&gt;&lt;pages&gt;3142-3155&lt;/pages&gt;&lt;volume&gt;26&lt;/volume&gt;&lt;number&gt;7&lt;/number&gt;&lt;dates&gt;&lt;year&gt;2017&lt;/year&gt;&lt;/dates&gt;&lt;isbn&gt;1057-7149&lt;/isbn&gt;&lt;urls&gt;&lt;/urls&gt;&lt;/record&gt;&lt;/Cite&gt;&lt;/EndNote</w:instrText>
      </w:r>
      <w:r w:rsidR="00F2036B">
        <w:rPr>
          <w:rStyle w:val="Char"/>
          <w:rFonts w:eastAsiaTheme="minorEastAsia"/>
          <w:rtl/>
        </w:rPr>
        <w:instrText>&gt;</w:instrText>
      </w:r>
      <w:r w:rsidR="00252842">
        <w:rPr>
          <w:rStyle w:val="Char"/>
          <w:rFonts w:eastAsiaTheme="minorEastAsia"/>
          <w:rtl/>
        </w:rPr>
        <w:fldChar w:fldCharType="separate"/>
      </w:r>
      <w:r w:rsidR="004E284E">
        <w:rPr>
          <w:rStyle w:val="Char"/>
          <w:rFonts w:eastAsiaTheme="minorEastAsia"/>
          <w:noProof/>
          <w:rtl/>
        </w:rPr>
        <w:t>[129]</w:t>
      </w:r>
      <w:r w:rsidR="00252842">
        <w:rPr>
          <w:rStyle w:val="Char"/>
          <w:rFonts w:eastAsiaTheme="minorEastAsia"/>
          <w:rtl/>
        </w:rPr>
        <w:fldChar w:fldCharType="end"/>
      </w:r>
      <w:r w:rsidR="008528C0" w:rsidRPr="008528C0">
        <w:rPr>
          <w:rStyle w:val="Char"/>
          <w:rFonts w:eastAsiaTheme="minorEastAsia" w:hint="cs"/>
          <w:rtl/>
        </w:rPr>
        <w:t xml:space="preserve"> (ج) </w:t>
      </w:r>
      <w:proofErr w:type="spellStart"/>
      <w:r w:rsidR="008528C0" w:rsidRPr="008528C0">
        <w:rPr>
          <w:rStyle w:val="Char"/>
          <w:rFonts w:eastAsiaTheme="minorEastAsia"/>
        </w:rPr>
        <w:t>FFDNet</w:t>
      </w:r>
      <w:proofErr w:type="spellEnd"/>
      <w:r w:rsidR="00252842">
        <w:rPr>
          <w:rStyle w:val="Char"/>
          <w:rFonts w:eastAsiaTheme="minorEastAsia" w:hint="cs"/>
          <w:rtl/>
        </w:rPr>
        <w:t xml:space="preserve"> </w:t>
      </w:r>
      <w:r w:rsidR="00252842">
        <w:rPr>
          <w:rStyle w:val="Char"/>
          <w:rFonts w:eastAsiaTheme="minorEastAsia"/>
          <w:rtl/>
        </w:rPr>
        <w:fldChar w:fldCharType="begin"/>
      </w:r>
      <w:r w:rsidR="00F2036B">
        <w:rPr>
          <w:rStyle w:val="Char"/>
          <w:rFonts w:eastAsiaTheme="minorEastAsia"/>
          <w:rtl/>
        </w:rPr>
        <w:instrText xml:space="preserve"> </w:instrText>
      </w:r>
      <w:r w:rsidR="00F2036B">
        <w:rPr>
          <w:rStyle w:val="Char"/>
          <w:rFonts w:eastAsiaTheme="minorEastAsia"/>
        </w:rPr>
        <w:instrText>ADDIN EN.CITE &lt;EndNote&gt;&lt;Cite&gt;&lt;Author&gt;Zhang&lt;/Author&gt;&lt;Year&gt;2018&lt;/Year&gt;&lt;RecNum&gt;143&lt;/RecNum&gt;&lt;DisplayText&gt;[130]&lt;/DisplayText&gt;&lt;record&gt;&lt;rec-number&gt;143&lt;/rec-number&gt;&lt;foreign-keys&gt;&lt;key app="EN" db-id="22ppad5fwpz0dre9axrvpfs75r922ft0ptw9" timestamp="1599827763"&gt;14</w:instrText>
      </w:r>
      <w:r w:rsidR="00F2036B">
        <w:rPr>
          <w:rStyle w:val="Char"/>
          <w:rFonts w:eastAsiaTheme="minorEastAsia"/>
          <w:rtl/>
        </w:rPr>
        <w:instrText>3&lt;/</w:instrText>
      </w:r>
      <w:r w:rsidR="00F2036B">
        <w:rPr>
          <w:rStyle w:val="Char"/>
          <w:rFonts w:eastAsiaTheme="minorEastAsia"/>
        </w:rPr>
        <w:instrText>key&gt;&lt;/foreign-keys&gt;&lt;ref-type name="Journal Article"&gt;17&lt;/ref-type&gt;&lt;contributors&gt;&lt;authors&gt;&lt;author&gt;Zhang, Kai&lt;/author&gt;&lt;author&gt;Zuo, Wangmeng&lt;/author&gt;&lt;author&gt;Zhang, Lei&lt;/author&gt;&lt;/authors&gt;&lt;/contributors&gt;&lt;titles&gt;&lt;title&gt;FFDNet: Toward a Fast and Flexible Solution for CNN-Based Image Denoising&lt;/title&gt;&lt;secondary-title&gt;IEEE Transactions on Image Processing&lt;/secondary-title&gt;&lt;/titles&gt;&lt;periodical&gt;&lt;full-title&gt;IEEE Transactions on Image processing&lt;/full-title&gt;&lt;/periodical&gt;&lt;pages&gt;4608-4622&lt;/pages&gt;&lt;volume&gt;27&lt;/volume&gt;&lt;number&gt;9&lt;/number&gt;&lt;dates&gt;&lt;year&gt;2018&lt;/year&gt;&lt;/dates&gt;&lt;isbn&gt;1057-7149&lt;/isbn&gt;&lt;urls&gt;&lt;/urls&gt;&lt;/record&gt;&lt;/Cite&gt;&lt;/EndNote</w:instrText>
      </w:r>
      <w:r w:rsidR="00F2036B">
        <w:rPr>
          <w:rStyle w:val="Char"/>
          <w:rFonts w:eastAsiaTheme="minorEastAsia"/>
          <w:rtl/>
        </w:rPr>
        <w:instrText>&gt;</w:instrText>
      </w:r>
      <w:r w:rsidR="00252842">
        <w:rPr>
          <w:rStyle w:val="Char"/>
          <w:rFonts w:eastAsiaTheme="minorEastAsia"/>
          <w:rtl/>
        </w:rPr>
        <w:fldChar w:fldCharType="separate"/>
      </w:r>
      <w:r w:rsidR="004E284E">
        <w:rPr>
          <w:rStyle w:val="Char"/>
          <w:rFonts w:eastAsiaTheme="minorEastAsia"/>
          <w:noProof/>
          <w:rtl/>
        </w:rPr>
        <w:t>[130]</w:t>
      </w:r>
      <w:r w:rsidR="00252842">
        <w:rPr>
          <w:rStyle w:val="Char"/>
          <w:rFonts w:eastAsiaTheme="minorEastAsia"/>
          <w:rtl/>
        </w:rPr>
        <w:fldChar w:fldCharType="end"/>
      </w:r>
      <w:r w:rsidR="008528C0" w:rsidRPr="008528C0">
        <w:rPr>
          <w:rStyle w:val="Char"/>
          <w:rFonts w:eastAsiaTheme="minorEastAsia" w:hint="cs"/>
          <w:rtl/>
        </w:rPr>
        <w:t xml:space="preserve"> (چ) </w:t>
      </w:r>
      <w:r w:rsidR="008528C0" w:rsidRPr="008528C0">
        <w:rPr>
          <w:rStyle w:val="Char"/>
          <w:rFonts w:eastAsiaTheme="minorEastAsia"/>
        </w:rPr>
        <w:t>IRCNN</w:t>
      </w:r>
      <w:r w:rsidR="00252842">
        <w:rPr>
          <w:rStyle w:val="Char"/>
          <w:rFonts w:eastAsiaTheme="minorEastAsia" w:hint="cs"/>
          <w:rtl/>
        </w:rPr>
        <w:t xml:space="preserve"> </w:t>
      </w:r>
      <w:r w:rsidR="00252842">
        <w:rPr>
          <w:rStyle w:val="Char"/>
          <w:rFonts w:eastAsiaTheme="minorEastAsia"/>
          <w:rtl/>
        </w:rPr>
        <w:fldChar w:fldCharType="begin"/>
      </w:r>
      <w:r w:rsidR="00F2036B">
        <w:rPr>
          <w:rStyle w:val="Char"/>
          <w:rFonts w:eastAsiaTheme="minorEastAsia"/>
          <w:rtl/>
        </w:rPr>
        <w:instrText xml:space="preserve"> </w:instrText>
      </w:r>
      <w:r w:rsidR="00F2036B">
        <w:rPr>
          <w:rStyle w:val="Char"/>
          <w:rFonts w:eastAsiaTheme="minorEastAsia"/>
        </w:rPr>
        <w:instrText>ADDIN EN.CITE &lt;EndNote&gt;&lt;Cite&gt;&lt;Author&gt;Zhang&lt;/Author&gt;&lt;Year&gt;2017&lt;/Year&gt;&lt;RecNum&gt;144&lt;/RecNum&gt;&lt;DisplayText&gt;[131]&lt;/DisplayText&gt;&lt;record&gt;&lt;rec-number&gt;144&lt;/rec-number&gt;&lt;foreign-keys&gt;&lt;key app="EN" db-id="22ppad5fwpz0dre9axrvpfs75r922ft0ptw9" timestamp="1599827961"&gt;14</w:instrText>
      </w:r>
      <w:r w:rsidR="00F2036B">
        <w:rPr>
          <w:rStyle w:val="Char"/>
          <w:rFonts w:eastAsiaTheme="minorEastAsia"/>
          <w:rtl/>
        </w:rPr>
        <w:instrText>4&lt;/</w:instrText>
      </w:r>
      <w:r w:rsidR="00F2036B">
        <w:rPr>
          <w:rStyle w:val="Char"/>
          <w:rFonts w:eastAsiaTheme="minorEastAsia"/>
        </w:rPr>
        <w:instrText>key&gt;&lt;/foreign-keys&gt;&lt;ref-type name="Conference Proceedings"&gt;10&lt;/ref-type&gt;&lt;contributors&gt;&lt;authors&gt;&lt;author&gt;Zhang, Kai&lt;/author&gt;&lt;author&gt;Zuo, Wangmeng&lt;/author&gt;&lt;author&gt;Gu, Shuhang&lt;/author&gt;&lt;author&gt;Zhang, Lei&lt;/author&gt;&lt;/authors&gt;&lt;/contributors&gt;&lt;titles&gt;&lt;title&gt;Learning Deep CNN Denoiser Prior for Image Restoration&lt;/title&gt;&lt;secondary-title&gt;IEEE conference on computer vision and pattern recognition&lt;/secondary-title&gt;&lt;/titles&gt;&lt;pages&gt;3929-3938&lt;/pages&gt;&lt;dates&gt;&lt;year&gt;2017&lt;/year&gt;&lt;/dates&gt;&lt;urls&gt;&lt;/urls&gt;&lt;/record&gt;&lt;/Cite&gt;&lt;/EndNote</w:instrText>
      </w:r>
      <w:r w:rsidR="00F2036B">
        <w:rPr>
          <w:rStyle w:val="Char"/>
          <w:rFonts w:eastAsiaTheme="minorEastAsia"/>
          <w:rtl/>
        </w:rPr>
        <w:instrText>&gt;</w:instrText>
      </w:r>
      <w:r w:rsidR="00252842">
        <w:rPr>
          <w:rStyle w:val="Char"/>
          <w:rFonts w:eastAsiaTheme="minorEastAsia"/>
          <w:rtl/>
        </w:rPr>
        <w:fldChar w:fldCharType="separate"/>
      </w:r>
      <w:r w:rsidR="004E284E">
        <w:rPr>
          <w:rStyle w:val="Char"/>
          <w:rFonts w:eastAsiaTheme="minorEastAsia"/>
          <w:noProof/>
          <w:rtl/>
        </w:rPr>
        <w:t>[131]</w:t>
      </w:r>
      <w:r w:rsidR="00252842">
        <w:rPr>
          <w:rStyle w:val="Char"/>
          <w:rFonts w:eastAsiaTheme="minorEastAsia"/>
          <w:rtl/>
        </w:rPr>
        <w:fldChar w:fldCharType="end"/>
      </w:r>
      <w:r w:rsidR="008528C0" w:rsidRPr="008528C0">
        <w:rPr>
          <w:rStyle w:val="Char"/>
          <w:rFonts w:eastAsiaTheme="minorEastAsia" w:hint="cs"/>
          <w:rtl/>
        </w:rPr>
        <w:t xml:space="preserve"> (ح) روش پیشنهادی</w:t>
      </w:r>
      <w:bookmarkEnd w:id="26"/>
    </w:p>
    <w:p w14:paraId="68623979" w14:textId="77777777" w:rsidR="00135E54" w:rsidRPr="00135E54" w:rsidRDefault="008528C0" w:rsidP="00135E54">
      <w:pPr>
        <w:bidi w:val="0"/>
        <w:rPr>
          <w:rFonts w:eastAsiaTheme="minorEastAsia"/>
          <w:sz w:val="16"/>
          <w:szCs w:val="20"/>
          <w:rtl/>
        </w:rPr>
      </w:pPr>
      <w:r>
        <w:rPr>
          <w:rStyle w:val="Char"/>
          <w:rFonts w:eastAsiaTheme="minorEastAsia"/>
          <w:rtl/>
        </w:rPr>
        <w:br w:type="page"/>
      </w:r>
    </w:p>
    <w:p w14:paraId="1B43B525" w14:textId="77777777" w:rsidR="00331633" w:rsidRPr="00C05F9A" w:rsidRDefault="00331633" w:rsidP="00C05F9A">
      <w:pPr>
        <w:pStyle w:val="Caption"/>
        <w:bidi/>
        <w:jc w:val="center"/>
        <w:rPr>
          <w:rFonts w:eastAsiaTheme="minorEastAsia"/>
          <w:i/>
          <w:rtl/>
          <w:lang w:bidi="fa-IR"/>
        </w:rPr>
        <w:sectPr w:rsidR="00331633" w:rsidRPr="00C05F9A" w:rsidSect="00D46DF9">
          <w:headerReference w:type="even" r:id="rId45"/>
          <w:headerReference w:type="default" r:id="rId46"/>
          <w:headerReference w:type="first" r:id="rId47"/>
          <w:footnotePr>
            <w:numRestart w:val="eachPage"/>
          </w:footnotePr>
          <w:type w:val="oddPage"/>
          <w:pgSz w:w="9356" w:h="13325"/>
          <w:pgMar w:top="1411" w:right="1411" w:bottom="1138" w:left="1138" w:header="706" w:footer="706" w:gutter="0"/>
          <w:cols w:space="708"/>
          <w:titlePg/>
          <w:bidi/>
          <w:rtlGutter/>
          <w:docGrid w:linePitch="360"/>
        </w:sectPr>
      </w:pPr>
    </w:p>
    <w:p w14:paraId="0F890C49" w14:textId="77777777" w:rsidR="00331633" w:rsidRPr="00F1119E" w:rsidRDefault="00331633" w:rsidP="00331633">
      <w:pPr>
        <w:spacing w:before="1800" w:line="240" w:lineRule="auto"/>
        <w:ind w:firstLine="0"/>
        <w:jc w:val="center"/>
        <w:rPr>
          <w:b/>
          <w:bCs/>
          <w:sz w:val="32"/>
          <w:szCs w:val="32"/>
        </w:rPr>
      </w:pPr>
      <w:r w:rsidRPr="00F1119E">
        <w:rPr>
          <w:rFonts w:hint="cs"/>
          <w:b/>
          <w:bCs/>
          <w:sz w:val="32"/>
          <w:szCs w:val="32"/>
          <w:rtl/>
        </w:rPr>
        <w:lastRenderedPageBreak/>
        <w:t xml:space="preserve">فصل </w:t>
      </w:r>
      <w:r>
        <w:rPr>
          <w:rFonts w:hint="cs"/>
          <w:b/>
          <w:bCs/>
          <w:sz w:val="32"/>
          <w:szCs w:val="32"/>
          <w:rtl/>
        </w:rPr>
        <w:t>ششم</w:t>
      </w:r>
    </w:p>
    <w:p w14:paraId="17A8F6B5" w14:textId="77777777" w:rsidR="00331633" w:rsidRPr="00F1119E" w:rsidRDefault="00331633" w:rsidP="00331633">
      <w:pPr>
        <w:pStyle w:val="Subtitle"/>
        <w:pBdr>
          <w:top w:val="none" w:sz="0" w:space="0" w:color="auto"/>
        </w:pBdr>
        <w:jc w:val="center"/>
        <w:rPr>
          <w:rFonts w:cs="B Nazanin"/>
          <w:b/>
          <w:bCs/>
          <w:noProof w:val="0"/>
          <w:sz w:val="32"/>
          <w:szCs w:val="32"/>
          <w:rtl/>
        </w:rPr>
      </w:pPr>
    </w:p>
    <w:p w14:paraId="480D3B58" w14:textId="77777777" w:rsidR="00331633" w:rsidRDefault="003C5B97" w:rsidP="00331633">
      <w:pPr>
        <w:pStyle w:val="Heading1"/>
        <w:spacing w:after="0"/>
        <w:ind w:left="-33" w:hanging="1155"/>
        <w:rPr>
          <w:rtl/>
        </w:rPr>
      </w:pPr>
      <w:bookmarkStart w:id="27" w:name="_Toc58015929"/>
      <w:r>
        <w:rPr>
          <w:rFonts w:hint="cs"/>
          <w:rtl/>
        </w:rPr>
        <w:t>نت</w:t>
      </w:r>
      <w:r w:rsidR="00331633" w:rsidRPr="00F1119E">
        <w:rPr>
          <w:rFonts w:hint="cs"/>
          <w:rtl/>
        </w:rPr>
        <w:t>یج</w:t>
      </w:r>
      <w:r>
        <w:rPr>
          <w:rFonts w:hint="cs"/>
          <w:rtl/>
        </w:rPr>
        <w:t>ه</w:t>
      </w:r>
      <w:r w:rsidR="00FC7FE3">
        <w:rPr>
          <w:rFonts w:hint="cs"/>
          <w:rtl/>
        </w:rPr>
        <w:t>‌‌</w:t>
      </w:r>
      <w:r>
        <w:rPr>
          <w:rFonts w:hint="cs"/>
          <w:rtl/>
        </w:rPr>
        <w:t>گیری</w:t>
      </w:r>
      <w:r w:rsidR="002F029D">
        <w:rPr>
          <w:rFonts w:hint="cs"/>
          <w:rtl/>
        </w:rPr>
        <w:t xml:space="preserve"> و بحث</w:t>
      </w:r>
      <w:bookmarkEnd w:id="27"/>
    </w:p>
    <w:p w14:paraId="3EAA84A6" w14:textId="77777777" w:rsidR="00331633" w:rsidRDefault="00331633" w:rsidP="00331633">
      <w:pPr>
        <w:spacing w:line="240" w:lineRule="auto"/>
        <w:rPr>
          <w:rtl/>
        </w:rPr>
      </w:pPr>
    </w:p>
    <w:p w14:paraId="2EAF9A70" w14:textId="77777777" w:rsidR="00331633" w:rsidRPr="00805BB7" w:rsidRDefault="00331633" w:rsidP="00331633">
      <w:pPr>
        <w:spacing w:line="240" w:lineRule="auto"/>
        <w:rPr>
          <w:rtl/>
        </w:rPr>
      </w:pPr>
    </w:p>
    <w:p w14:paraId="21C49521" w14:textId="77777777" w:rsidR="00095127" w:rsidRPr="00F1119E" w:rsidRDefault="00095127" w:rsidP="00CE35B4">
      <w:pPr>
        <w:pStyle w:val="Heading2"/>
      </w:pPr>
      <w:bookmarkStart w:id="28" w:name="_Toc58015930"/>
      <w:r>
        <w:rPr>
          <w:rFonts w:hint="cs"/>
          <w:rtl/>
        </w:rPr>
        <w:t>6</w:t>
      </w:r>
      <w:r w:rsidRPr="00F1119E">
        <w:rPr>
          <w:rtl/>
        </w:rPr>
        <w:t>-</w:t>
      </w:r>
      <w:r>
        <w:rPr>
          <w:rFonts w:hint="cs"/>
          <w:rtl/>
        </w:rPr>
        <w:t>1</w:t>
      </w:r>
      <w:r w:rsidRPr="00F1119E">
        <w:rPr>
          <w:rtl/>
        </w:rPr>
        <w:t xml:space="preserve">- </w:t>
      </w:r>
      <w:r w:rsidR="00CE35B4">
        <w:rPr>
          <w:rFonts w:hint="cs"/>
          <w:rtl/>
        </w:rPr>
        <w:t>نتیجه</w:t>
      </w:r>
      <w:r w:rsidR="00CE35B4">
        <w:rPr>
          <w:rFonts w:hint="eastAsia"/>
          <w:rtl/>
        </w:rPr>
        <w:t>‌</w:t>
      </w:r>
      <w:r w:rsidR="00CE35B4">
        <w:rPr>
          <w:rFonts w:hint="cs"/>
          <w:rtl/>
        </w:rPr>
        <w:t>گیری</w:t>
      </w:r>
      <w:bookmarkEnd w:id="28"/>
    </w:p>
    <w:p w14:paraId="0D99CFAF" w14:textId="77777777" w:rsidR="00135E54" w:rsidRDefault="00331633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د</w:t>
      </w:r>
      <w:r w:rsidRPr="00F1119E">
        <w:rPr>
          <w:rFonts w:eastAsia="Times New Roman" w:hint="cs"/>
          <w:rtl/>
          <w:lang w:bidi="fa-IR"/>
        </w:rPr>
        <w:t xml:space="preserve">ر </w:t>
      </w:r>
      <w:r w:rsidR="009E6C8F">
        <w:rPr>
          <w:rFonts w:eastAsia="Times New Roman" w:hint="cs"/>
          <w:rtl/>
          <w:lang w:bidi="fa-IR"/>
        </w:rPr>
        <w:t>این پایان</w:t>
      </w:r>
      <w:r w:rsidR="00FC7FE3">
        <w:rPr>
          <w:rFonts w:eastAsia="Times New Roman" w:hint="cs"/>
          <w:rtl/>
          <w:lang w:bidi="fa-IR"/>
        </w:rPr>
        <w:t>‌‌</w:t>
      </w:r>
      <w:r w:rsidR="009E6C8F">
        <w:rPr>
          <w:rFonts w:eastAsia="Times New Roman" w:hint="cs"/>
          <w:rtl/>
          <w:lang w:bidi="fa-IR"/>
        </w:rPr>
        <w:t>نامه</w:t>
      </w:r>
      <w:r w:rsidR="0095593E">
        <w:rPr>
          <w:rFonts w:eastAsia="Times New Roman" w:hint="cs"/>
          <w:rtl/>
          <w:lang w:bidi="fa-IR"/>
        </w:rPr>
        <w:t xml:space="preserve"> ابتدا به معرفی و</w:t>
      </w:r>
      <w:r w:rsidR="006274F0">
        <w:rPr>
          <w:rFonts w:eastAsia="Times New Roman" w:hint="cs"/>
          <w:rtl/>
          <w:lang w:bidi="fa-IR"/>
        </w:rPr>
        <w:t xml:space="preserve"> بررسی روش</w:t>
      </w:r>
      <w:r w:rsidR="00FC7FE3">
        <w:rPr>
          <w:rFonts w:eastAsia="Times New Roman" w:hint="cs"/>
          <w:rtl/>
          <w:lang w:bidi="fa-IR"/>
        </w:rPr>
        <w:t>‌‌</w:t>
      </w:r>
      <w:r w:rsidR="006274F0">
        <w:rPr>
          <w:rFonts w:eastAsia="Times New Roman" w:hint="cs"/>
          <w:rtl/>
          <w:lang w:bidi="fa-IR"/>
        </w:rPr>
        <w:t>های حذف نویز گوسی و نویز نمک و فلفل</w:t>
      </w:r>
      <w:r w:rsidR="0095593E">
        <w:rPr>
          <w:rFonts w:eastAsia="Times New Roman" w:hint="cs"/>
          <w:rtl/>
          <w:lang w:bidi="fa-IR"/>
        </w:rPr>
        <w:t xml:space="preserve"> پرداختیم و در ادامه</w:t>
      </w:r>
      <w:r w:rsidR="006274F0">
        <w:rPr>
          <w:rFonts w:eastAsia="Times New Roman" w:hint="cs"/>
          <w:rtl/>
          <w:lang w:bidi="fa-IR"/>
        </w:rPr>
        <w:t xml:space="preserve"> </w:t>
      </w:r>
      <w:r w:rsidR="005C2C6D">
        <w:rPr>
          <w:rFonts w:eastAsia="Times New Roman" w:hint="cs"/>
          <w:rtl/>
          <w:lang w:bidi="fa-IR"/>
        </w:rPr>
        <w:t>یک شبکه</w:t>
      </w:r>
      <w:r w:rsidR="00FC7FE3">
        <w:rPr>
          <w:rFonts w:eastAsia="Times New Roman" w:hint="cs"/>
          <w:rtl/>
          <w:lang w:bidi="fa-IR"/>
        </w:rPr>
        <w:t>‌‌</w:t>
      </w:r>
      <w:r w:rsidR="005C2C6D">
        <w:rPr>
          <w:rFonts w:eastAsia="Times New Roman" w:hint="cs"/>
          <w:rtl/>
          <w:lang w:bidi="fa-IR"/>
        </w:rPr>
        <w:t>ی عصبی پیچشی</w:t>
      </w:r>
      <w:r w:rsidR="002B706D">
        <w:rPr>
          <w:rFonts w:eastAsia="Times New Roman" w:hint="cs"/>
          <w:rtl/>
          <w:lang w:bidi="fa-IR"/>
        </w:rPr>
        <w:t xml:space="preserve"> </w:t>
      </w:r>
      <w:r w:rsidR="00FC0931">
        <w:rPr>
          <w:rFonts w:eastAsia="Times New Roman" w:hint="cs"/>
          <w:rtl/>
          <w:lang w:bidi="fa-IR"/>
        </w:rPr>
        <w:t xml:space="preserve">مبتنی بر یادگیری </w:t>
      </w:r>
      <w:r w:rsidR="002B706D">
        <w:rPr>
          <w:rFonts w:eastAsia="Times New Roman" w:hint="cs"/>
          <w:rtl/>
          <w:lang w:bidi="fa-IR"/>
        </w:rPr>
        <w:t>عمیق</w:t>
      </w:r>
      <w:r w:rsidR="005C2C6D">
        <w:rPr>
          <w:rFonts w:eastAsia="Times New Roman" w:hint="cs"/>
          <w:rtl/>
          <w:lang w:bidi="fa-IR"/>
        </w:rPr>
        <w:t xml:space="preserve"> به منظور حذف نویز نمک و فلفل، به خصوص نویز نمک و فلفل </w:t>
      </w:r>
      <w:r w:rsidR="002B706D">
        <w:rPr>
          <w:rFonts w:eastAsia="Times New Roman" w:hint="cs"/>
          <w:rtl/>
          <w:lang w:bidi="fa-IR"/>
        </w:rPr>
        <w:t xml:space="preserve">با </w:t>
      </w:r>
      <w:r w:rsidR="005C2C6D">
        <w:rPr>
          <w:rFonts w:eastAsia="Times New Roman" w:hint="cs"/>
          <w:rtl/>
          <w:lang w:bidi="fa-IR"/>
        </w:rPr>
        <w:t>چگالی خیلی زیاد</w:t>
      </w:r>
      <w:r w:rsidR="002B706D">
        <w:rPr>
          <w:rFonts w:eastAsia="Times New Roman" w:hint="cs"/>
          <w:rtl/>
          <w:lang w:bidi="fa-IR"/>
        </w:rPr>
        <w:t>، ارائه دادیم</w:t>
      </w:r>
      <w:r w:rsidRPr="00F1119E">
        <w:rPr>
          <w:rFonts w:eastAsia="Times New Roman"/>
          <w:rtl/>
          <w:lang w:bidi="fa-IR"/>
        </w:rPr>
        <w:t xml:space="preserve">. </w:t>
      </w:r>
    </w:p>
    <w:p w14:paraId="60C124FE" w14:textId="77777777" w:rsidR="005C2C6D" w:rsidRPr="00A640F9" w:rsidRDefault="00135E54" w:rsidP="00135E54">
      <w:pPr>
        <w:spacing w:line="240" w:lineRule="auto"/>
        <w:rPr>
          <w:rFonts w:eastAsia="Times New Roman"/>
          <w:rtl/>
          <w:lang w:bidi="fa-IR"/>
        </w:rPr>
      </w:pPr>
      <w:r w:rsidRPr="00F1119E">
        <w:rPr>
          <w:rFonts w:eastAsia="Times New Roman"/>
          <w:rtl/>
          <w:lang w:bidi="fa-IR"/>
        </w:rPr>
        <w:t>د</w:t>
      </w:r>
      <w:r w:rsidRPr="00F1119E">
        <w:rPr>
          <w:rFonts w:eastAsia="Times New Roman" w:hint="cs"/>
          <w:rtl/>
          <w:lang w:bidi="fa-IR"/>
        </w:rPr>
        <w:t xml:space="preserve">ر </w:t>
      </w:r>
      <w:r>
        <w:rPr>
          <w:rFonts w:eastAsia="Times New Roman" w:hint="cs"/>
          <w:rtl/>
          <w:lang w:bidi="fa-IR"/>
        </w:rPr>
        <w:t>این پایان‌‌نامه ابتدا به معرفی و بررسی روش‌‌های حذف نویز گوسی و نویز نمک و فلفل پرداختیم و در ادامه یک شبکه‌‌ی عصبی پیچشی مبتنی بر یادگیری عمیق به منظور حذف نویز نمک و فلفل، به خصوص نویز نمک و فلفل با چگالی خیلی زیاد، ارائه دادیم</w:t>
      </w:r>
      <w:r w:rsidRPr="00F1119E">
        <w:rPr>
          <w:rFonts w:eastAsia="Times New Roman"/>
          <w:rtl/>
          <w:lang w:bidi="fa-IR"/>
        </w:rPr>
        <w:t>. د</w:t>
      </w:r>
      <w:r w:rsidRPr="00F1119E">
        <w:rPr>
          <w:rFonts w:eastAsia="Times New Roman" w:hint="cs"/>
          <w:rtl/>
          <w:lang w:bidi="fa-IR"/>
        </w:rPr>
        <w:t xml:space="preserve">ر </w:t>
      </w:r>
      <w:r>
        <w:rPr>
          <w:rFonts w:eastAsia="Times New Roman" w:hint="cs"/>
          <w:rtl/>
          <w:lang w:bidi="fa-IR"/>
        </w:rPr>
        <w:t>این پایان‌‌نامه ابتدا به معرفی و بررسی روش‌‌های حذف نویز گوسی و نویز نمک و فلفل پرداختیم و در ادامه یک شبکه‌‌ی عصبی پیچشی مبتنی بر یادگیری عمیق به منظور حذف نویز نمک و فلفل، به خصوص نویز نمک و فلفل با چگالی خیلی زیاد، ارائه دادیم</w:t>
      </w:r>
      <w:r w:rsidRPr="00F1119E">
        <w:rPr>
          <w:rFonts w:eastAsia="Times New Roman"/>
          <w:rtl/>
          <w:lang w:bidi="fa-IR"/>
        </w:rPr>
        <w:t>. د</w:t>
      </w:r>
      <w:r w:rsidRPr="00F1119E">
        <w:rPr>
          <w:rFonts w:eastAsia="Times New Roman" w:hint="cs"/>
          <w:rtl/>
          <w:lang w:bidi="fa-IR"/>
        </w:rPr>
        <w:t xml:space="preserve">ر </w:t>
      </w:r>
      <w:r>
        <w:rPr>
          <w:rFonts w:eastAsia="Times New Roman" w:hint="cs"/>
          <w:rtl/>
          <w:lang w:bidi="fa-IR"/>
        </w:rPr>
        <w:t>این پایان‌‌نامه ابتدا به معرفی و بررسی روش‌‌های حذف نویز گوسی و نویز نمک و فلفل پرداختیم و در ادامه یک شبکه‌‌ی عصبی پیچشی مبتنی بر یادگیری عمیق به منظور حذف نویز نمک و فلفل، به خصوص نویز نمک و فلفل با چگالی خیلی زیاد، ارائه دادیم</w:t>
      </w:r>
      <w:r w:rsidRPr="00F1119E">
        <w:rPr>
          <w:rFonts w:eastAsia="Times New Roman"/>
          <w:rtl/>
          <w:lang w:bidi="fa-IR"/>
        </w:rPr>
        <w:t xml:space="preserve">. </w:t>
      </w:r>
      <w:r w:rsidR="005C2C6D" w:rsidRPr="00277A1D">
        <w:rPr>
          <w:rFonts w:eastAsia="Times New Roman"/>
          <w:rtl/>
          <w:lang w:bidi="fa-IR"/>
        </w:rPr>
        <w:t xml:space="preserve"> </w:t>
      </w:r>
    </w:p>
    <w:p w14:paraId="6CB51BDB" w14:textId="77777777" w:rsidR="00A640F9" w:rsidRPr="00F1119E" w:rsidRDefault="00A640F9" w:rsidP="00A640F9">
      <w:pPr>
        <w:spacing w:line="240" w:lineRule="auto"/>
        <w:rPr>
          <w:rFonts w:eastAsia="Times New Roman"/>
          <w:rtl/>
          <w:lang w:bidi="fa-IR"/>
        </w:rPr>
      </w:pPr>
    </w:p>
    <w:p w14:paraId="7AFA9CDD" w14:textId="77777777" w:rsidR="00A640F9" w:rsidRPr="00F1119E" w:rsidRDefault="00A640F9" w:rsidP="00095127">
      <w:pPr>
        <w:pStyle w:val="Heading2"/>
        <w:rPr>
          <w:rtl/>
        </w:rPr>
      </w:pPr>
      <w:bookmarkStart w:id="29" w:name="_Toc58015931"/>
      <w:r>
        <w:rPr>
          <w:rFonts w:hint="cs"/>
          <w:rtl/>
        </w:rPr>
        <w:t>6</w:t>
      </w:r>
      <w:r w:rsidRPr="00F1119E">
        <w:rPr>
          <w:rtl/>
        </w:rPr>
        <w:t>-</w:t>
      </w:r>
      <w:r w:rsidR="00095127">
        <w:rPr>
          <w:rFonts w:hint="cs"/>
          <w:rtl/>
        </w:rPr>
        <w:t>2</w:t>
      </w:r>
      <w:r w:rsidRPr="00F1119E">
        <w:rPr>
          <w:rtl/>
        </w:rPr>
        <w:t xml:space="preserve">- </w:t>
      </w:r>
      <w:r>
        <w:rPr>
          <w:rFonts w:hint="cs"/>
          <w:rtl/>
        </w:rPr>
        <w:t>پیشنهادها</w:t>
      </w:r>
      <w:bookmarkEnd w:id="29"/>
    </w:p>
    <w:p w14:paraId="7B60B14F" w14:textId="77777777" w:rsidR="00135E54" w:rsidRDefault="00A640F9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 xml:space="preserve">ی پیشنهادی ما قادر به حذف نویز نمک و فلفل یا نویز گوسی در تصویر می‌باشد.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 xml:space="preserve">ی پیشنهادی </w:t>
      </w:r>
      <w:r w:rsidR="00135E54">
        <w:rPr>
          <w:rFonts w:eastAsia="Times New Roman" w:hint="cs"/>
          <w:rtl/>
          <w:lang w:bidi="fa-IR"/>
        </w:rPr>
        <w:lastRenderedPageBreak/>
        <w:t>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="00135E54" w:rsidRPr="00135E54">
        <w:rPr>
          <w:rFonts w:eastAsia="Times New Roman" w:hint="cs"/>
          <w:rtl/>
          <w:lang w:bidi="fa-IR"/>
        </w:rPr>
        <w:t xml:space="preserve"> </w:t>
      </w:r>
      <w:r w:rsidR="00135E54">
        <w:rPr>
          <w:rFonts w:eastAsia="Times New Roman" w:hint="cs"/>
          <w:rtl/>
          <w:lang w:bidi="fa-IR"/>
        </w:rPr>
        <w:t>شبکه</w:t>
      </w:r>
      <w:r w:rsidR="00135E54">
        <w:rPr>
          <w:rFonts w:eastAsia="Times New Roman" w:hint="eastAsia"/>
          <w:lang w:bidi="fa-IR"/>
        </w:rPr>
        <w:t>‌</w:t>
      </w:r>
      <w:r w:rsidR="00135E54"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477F1A9C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722CB6B3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3869DDAD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5069F80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0C5C4D7B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 xml:space="preserve">ی </w:t>
      </w:r>
      <w:r>
        <w:rPr>
          <w:rFonts w:eastAsia="Times New Roman" w:hint="cs"/>
          <w:rtl/>
          <w:lang w:bidi="fa-IR"/>
        </w:rPr>
        <w:lastRenderedPageBreak/>
        <w:t>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4C15189D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605E09F6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12B114C9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2E77248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2BC05FA0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0E215325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lastRenderedPageBreak/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2F7F7A00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48781762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4225EC15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43DEC788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54998771" w14:textId="77777777" w:rsidR="00135E54" w:rsidRDefault="00135E54" w:rsidP="00135E54">
      <w:pPr>
        <w:spacing w:line="240" w:lineRule="auto"/>
        <w:rPr>
          <w:rFonts w:eastAsia="Times New Roman"/>
          <w:rtl/>
          <w:lang w:bidi="fa-IR"/>
        </w:rPr>
      </w:pP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 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 xml:space="preserve">ی پیشنهادی </w:t>
      </w:r>
      <w:r>
        <w:rPr>
          <w:rFonts w:eastAsia="Times New Roman" w:hint="cs"/>
          <w:rtl/>
          <w:lang w:bidi="fa-IR"/>
        </w:rPr>
        <w:lastRenderedPageBreak/>
        <w:t>ما قادر به حذف نویز نمک و فلفل یا نویز گوسی در تصویر می‌باشد.</w:t>
      </w:r>
      <w:r w:rsidRPr="00135E54">
        <w:rPr>
          <w:rFonts w:eastAsia="Times New Roman" w:hint="cs"/>
          <w:rtl/>
          <w:lang w:bidi="fa-IR"/>
        </w:rPr>
        <w:t xml:space="preserve"> </w:t>
      </w:r>
      <w:r>
        <w:rPr>
          <w:rFonts w:eastAsia="Times New Roman" w:hint="cs"/>
          <w:rtl/>
          <w:lang w:bidi="fa-IR"/>
        </w:rPr>
        <w:t>شبکه</w:t>
      </w:r>
      <w:r>
        <w:rPr>
          <w:rFonts w:eastAsia="Times New Roman" w:hint="eastAsia"/>
          <w:lang w:bidi="fa-IR"/>
        </w:rPr>
        <w:t>‌</w:t>
      </w:r>
      <w:r>
        <w:rPr>
          <w:rFonts w:eastAsia="Times New Roman" w:hint="cs"/>
          <w:rtl/>
          <w:lang w:bidi="fa-IR"/>
        </w:rPr>
        <w:t>ی پیشنهادی ما قادر به حذف نویز نمک و فلفل یا نویز گوسی در تصویر می‌باشد.</w:t>
      </w:r>
    </w:p>
    <w:p w14:paraId="20EDEE7E" w14:textId="77777777" w:rsidR="00E24E82" w:rsidRDefault="00E24E82" w:rsidP="00135E54">
      <w:pPr>
        <w:spacing w:line="240" w:lineRule="auto"/>
        <w:rPr>
          <w:rFonts w:eastAsia="Times New Roman"/>
          <w:rtl/>
          <w:lang w:bidi="fa-IR"/>
        </w:rPr>
      </w:pPr>
    </w:p>
    <w:p w14:paraId="62E31596" w14:textId="77777777" w:rsidR="00331633" w:rsidRPr="00F1119E" w:rsidRDefault="00331633" w:rsidP="00331633">
      <w:pPr>
        <w:spacing w:line="240" w:lineRule="auto"/>
        <w:rPr>
          <w:rFonts w:eastAsia="Times New Roman"/>
          <w:rtl/>
          <w:lang w:bidi="fa-IR"/>
        </w:rPr>
      </w:pPr>
    </w:p>
    <w:p w14:paraId="3CC01613" w14:textId="77777777" w:rsidR="00331633" w:rsidRPr="00331633" w:rsidRDefault="00331633" w:rsidP="00331633">
      <w:pPr>
        <w:rPr>
          <w:lang w:bidi="fa-IR"/>
        </w:rPr>
      </w:pPr>
    </w:p>
    <w:p w14:paraId="301BB709" w14:textId="77777777" w:rsidR="009D0400" w:rsidRDefault="00BF018A">
      <w:pPr>
        <w:bidi w:val="0"/>
        <w:spacing w:after="200" w:line="276" w:lineRule="auto"/>
        <w:ind w:firstLine="0"/>
        <w:jc w:val="left"/>
        <w:rPr>
          <w:b/>
          <w:bCs/>
          <w:sz w:val="24"/>
        </w:rPr>
        <w:sectPr w:rsidR="009D0400" w:rsidSect="00D46DF9">
          <w:headerReference w:type="even" r:id="rId48"/>
          <w:footnotePr>
            <w:numRestart w:val="eachPage"/>
          </w:footnotePr>
          <w:type w:val="oddPage"/>
          <w:pgSz w:w="9356" w:h="13325"/>
          <w:pgMar w:top="1411" w:right="1411" w:bottom="1138" w:left="1138" w:header="706" w:footer="706" w:gutter="0"/>
          <w:cols w:space="708"/>
          <w:titlePg/>
          <w:bidi/>
          <w:rtlGutter/>
          <w:docGrid w:linePitch="360"/>
        </w:sectPr>
      </w:pPr>
      <w:r>
        <w:rPr>
          <w:b/>
          <w:bCs/>
          <w:sz w:val="24"/>
        </w:rPr>
        <w:br w:type="page"/>
      </w:r>
    </w:p>
    <w:p w14:paraId="3249AFD5" w14:textId="77777777" w:rsidR="00253DD5" w:rsidRDefault="00253DD5" w:rsidP="00A211E8">
      <w:pPr>
        <w:pStyle w:val="Heading1"/>
        <w:spacing w:after="0"/>
        <w:ind w:left="36" w:hanging="612"/>
        <w:jc w:val="both"/>
        <w:rPr>
          <w:sz w:val="24"/>
          <w:szCs w:val="24"/>
        </w:rPr>
      </w:pPr>
      <w:bookmarkStart w:id="30" w:name="_Toc58015932"/>
      <w:r w:rsidRPr="001E0C0F">
        <w:rPr>
          <w:rFonts w:hint="cs"/>
          <w:sz w:val="24"/>
          <w:szCs w:val="24"/>
          <w:rtl/>
        </w:rPr>
        <w:lastRenderedPageBreak/>
        <w:t>منابع</w:t>
      </w:r>
      <w:bookmarkEnd w:id="30"/>
    </w:p>
    <w:p w14:paraId="4FEB56DE" w14:textId="77777777" w:rsidR="00A211E8" w:rsidRPr="00A211E8" w:rsidRDefault="00A211E8" w:rsidP="003A7D27">
      <w:pPr>
        <w:rPr>
          <w:rtl/>
        </w:rPr>
      </w:pPr>
    </w:p>
    <w:p w14:paraId="12707059" w14:textId="77777777" w:rsidR="008167ED" w:rsidRPr="008167ED" w:rsidRDefault="00A86A89" w:rsidP="008167ED">
      <w:pPr>
        <w:pStyle w:val="EndNoteBibliography"/>
        <w:bidi w:val="0"/>
        <w:ind w:left="720" w:hanging="720"/>
      </w:pPr>
      <w:r>
        <w:rPr>
          <w:rFonts w:ascii="Traditional Arabic" w:hAnsi="Traditional Arabic" w:cs="Traditional Arabic"/>
          <w:b/>
          <w:bCs/>
          <w:sz w:val="28"/>
          <w:szCs w:val="28"/>
          <w:lang w:bidi="fa-IR"/>
        </w:rPr>
        <w:fldChar w:fldCharType="begin"/>
      </w:r>
      <w:r>
        <w:rPr>
          <w:rFonts w:ascii="Traditional Arabic" w:hAnsi="Traditional Arabic" w:cs="Traditional Arabic"/>
          <w:b/>
          <w:bCs/>
          <w:sz w:val="28"/>
          <w:szCs w:val="28"/>
          <w:lang w:bidi="fa-IR"/>
        </w:rPr>
        <w:instrText xml:space="preserve"> ADDIN EN.REFLIST </w:instrText>
      </w:r>
      <w:r>
        <w:rPr>
          <w:rFonts w:ascii="Traditional Arabic" w:hAnsi="Traditional Arabic" w:cs="Traditional Arabic"/>
          <w:b/>
          <w:bCs/>
          <w:sz w:val="28"/>
          <w:szCs w:val="28"/>
          <w:lang w:bidi="fa-IR"/>
        </w:rPr>
        <w:fldChar w:fldCharType="separate"/>
      </w:r>
      <w:r w:rsidR="008167ED" w:rsidRPr="008167ED">
        <w:t>[1]</w:t>
      </w:r>
      <w:r w:rsidR="008167ED" w:rsidRPr="008167ED">
        <w:tab/>
        <w:t xml:space="preserve">R. C. Gonzalez and R. E. Woods, </w:t>
      </w:r>
      <w:r w:rsidR="008167ED" w:rsidRPr="008167ED">
        <w:rPr>
          <w:i/>
        </w:rPr>
        <w:t>Digital Image Processing</w:t>
      </w:r>
      <w:r w:rsidR="008167ED" w:rsidRPr="008167ED">
        <w:t>, 4th ed. Pearson Education, 2018.</w:t>
      </w:r>
    </w:p>
    <w:p w14:paraId="7E92B6C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]</w:t>
      </w:r>
      <w:r w:rsidRPr="008167ED">
        <w:tab/>
        <w:t xml:space="preserve">A. Rosenfeld, "Picture Processing by Computer," </w:t>
      </w:r>
      <w:r w:rsidRPr="008167ED">
        <w:rPr>
          <w:i/>
        </w:rPr>
        <w:t xml:space="preserve">ACM Computing Surveys, </w:t>
      </w:r>
      <w:r w:rsidRPr="008167ED">
        <w:t>vol. 1, no. 3, pp. 147-176, 1969.</w:t>
      </w:r>
    </w:p>
    <w:p w14:paraId="5D7C110B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]</w:t>
      </w:r>
      <w:r w:rsidRPr="008167ED">
        <w:tab/>
        <w:t xml:space="preserve">R. Verma and J. Ali, "A Comparative Study of Various Types of Image Noise and Efficient Noise Removal Techniques," </w:t>
      </w:r>
      <w:r w:rsidRPr="008167ED">
        <w:rPr>
          <w:i/>
        </w:rPr>
        <w:t xml:space="preserve">International Journal of Advanced Research in Computer Science and Software Engineering, </w:t>
      </w:r>
      <w:r w:rsidRPr="008167ED">
        <w:t>vol. 3, no. 10, pp. 617-622, 2013.</w:t>
      </w:r>
    </w:p>
    <w:p w14:paraId="7BA6B7EC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4]</w:t>
      </w:r>
      <w:r>
        <w:tab/>
      </w:r>
      <w:r w:rsidR="008167ED" w:rsidRPr="008167ED">
        <w:t xml:space="preserve">A. Maity, A. Pattanaik, S. Sagnika, and S. Pani, "A Comparative Study on Approaches to Speckle Noise Reduction in Images," in </w:t>
      </w:r>
      <w:r w:rsidR="008167ED" w:rsidRPr="008167ED">
        <w:rPr>
          <w:i/>
        </w:rPr>
        <w:t>International Conference on Computational Intelligence and Networks</w:t>
      </w:r>
      <w:r w:rsidR="008167ED" w:rsidRPr="008167ED">
        <w:t xml:space="preserve">, 2015: IEEE, pp. 148-155. </w:t>
      </w:r>
    </w:p>
    <w:p w14:paraId="45EACC46" w14:textId="77777777" w:rsidR="008167ED" w:rsidRPr="008167ED" w:rsidRDefault="008167ED" w:rsidP="00893176">
      <w:pPr>
        <w:pStyle w:val="EndNoteBibliography"/>
        <w:bidi w:val="0"/>
        <w:ind w:left="720" w:hanging="720"/>
      </w:pPr>
      <w:r w:rsidRPr="008167ED">
        <w:t>[5]</w:t>
      </w:r>
      <w:r w:rsidRPr="008167ED">
        <w:tab/>
        <w:t xml:space="preserve">A. Boyat and B. K. Joshi, "Image Denoising Using Wavelet Transform and Median Filtering," in </w:t>
      </w:r>
      <w:r w:rsidRPr="008167ED">
        <w:rPr>
          <w:i/>
        </w:rPr>
        <w:t>Nirma University International Conference on Engineering</w:t>
      </w:r>
      <w:r w:rsidRPr="008167ED">
        <w:t xml:space="preserve">, 2013: IEEE, pp. 1-6. </w:t>
      </w:r>
    </w:p>
    <w:p w14:paraId="5BAB76D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]</w:t>
      </w:r>
      <w:r w:rsidRPr="008167ED">
        <w:tab/>
        <w:t xml:space="preserve">R. W. Chabay and B. A. Sherwood, </w:t>
      </w:r>
      <w:r w:rsidRPr="008167ED">
        <w:rPr>
          <w:i/>
        </w:rPr>
        <w:t>Matter and Interactions</w:t>
      </w:r>
      <w:r w:rsidRPr="008167ED">
        <w:t>. John Wiley &amp; Sons, 2011.</w:t>
      </w:r>
    </w:p>
    <w:p w14:paraId="5BFBE98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]</w:t>
      </w:r>
      <w:r w:rsidRPr="008167ED">
        <w:tab/>
        <w:t xml:space="preserve">R. C. Gonzalez and R. E. Woods, </w:t>
      </w:r>
      <w:r w:rsidRPr="008167ED">
        <w:rPr>
          <w:i/>
        </w:rPr>
        <w:t>Digital Image Processing</w:t>
      </w:r>
      <w:r w:rsidRPr="008167ED">
        <w:t>, 3rd ed. Pearson Prentice Hall, 2008.</w:t>
      </w:r>
    </w:p>
    <w:p w14:paraId="6A3AD9C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]</w:t>
      </w:r>
      <w:r w:rsidRPr="008167ED">
        <w:tab/>
        <w:t xml:space="preserve">M. Galarnyk, "Explaining the 68-95-99.7 Rule for a Normal Distribution," </w:t>
      </w:r>
      <w:r w:rsidRPr="008167ED">
        <w:rPr>
          <w:i/>
        </w:rPr>
        <w:t xml:space="preserve">Towards Data Science, </w:t>
      </w:r>
      <w:r w:rsidRPr="008167ED">
        <w:t xml:space="preserve">2018. [Online]. Available: </w:t>
      </w:r>
      <w:hyperlink r:id="rId49" w:history="1">
        <w:r w:rsidRPr="008167ED">
          <w:rPr>
            <w:rStyle w:val="Hyperlink"/>
          </w:rPr>
          <w:t>https://towardsdatascience.com/understanding-the-68-95-99-7-rule-for-a-normal-distribution-b7b7cbf760c2</w:t>
        </w:r>
      </w:hyperlink>
      <w:r w:rsidRPr="008167ED">
        <w:t>.</w:t>
      </w:r>
    </w:p>
    <w:p w14:paraId="6EC26DA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]</w:t>
      </w:r>
      <w:r w:rsidRPr="008167ED">
        <w:tab/>
        <w:t xml:space="preserve">P. Nakroshis, M. Amoroso, J. Legere, and C. Smith, "Measuring Boltzmann’s Constant Using Video Microscopy of Brownian Motion," </w:t>
      </w:r>
      <w:r w:rsidRPr="008167ED">
        <w:rPr>
          <w:i/>
        </w:rPr>
        <w:t xml:space="preserve">American Journal of Physics, </w:t>
      </w:r>
      <w:r w:rsidRPr="008167ED">
        <w:t>vol. 71, no. 6, pp. 568-573, 2003.</w:t>
      </w:r>
    </w:p>
    <w:p w14:paraId="33F68EB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]</w:t>
      </w:r>
      <w:r w:rsidRPr="008167ED">
        <w:tab/>
        <w:t xml:space="preserve">J. Bhattacharya, D. Chakraborty, and H. S. Samanta, "Brownian Motion-Past and Present," </w:t>
      </w:r>
      <w:r w:rsidRPr="008167ED">
        <w:rPr>
          <w:i/>
        </w:rPr>
        <w:t xml:space="preserve">arXiv preprint arXiv:1305.1344, </w:t>
      </w:r>
      <w:r w:rsidRPr="008167ED">
        <w:t>2005.</w:t>
      </w:r>
    </w:p>
    <w:p w14:paraId="14CEE37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]</w:t>
      </w:r>
      <w:r w:rsidRPr="008167ED">
        <w:tab/>
        <w:t xml:space="preserve">A. Radenovic, "Brownian Motion and Single Particle Tracking," </w:t>
      </w:r>
      <w:r w:rsidRPr="008167ED">
        <w:rPr>
          <w:i/>
        </w:rPr>
        <w:t xml:space="preserve">Advanced Bioengineering methods laboratory, Ecole polyteachenique federal de Lausanne, </w:t>
      </w:r>
      <w:r w:rsidRPr="008167ED">
        <w:t>2014.</w:t>
      </w:r>
    </w:p>
    <w:p w14:paraId="5FF94144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]</w:t>
      </w:r>
      <w:r w:rsidRPr="008167ED">
        <w:tab/>
        <w:t>J. Peidle</w:t>
      </w:r>
      <w:r w:rsidRPr="008167ED">
        <w:rPr>
          <w:i/>
        </w:rPr>
        <w:t xml:space="preserve"> et al.</w:t>
      </w:r>
      <w:r w:rsidRPr="008167ED">
        <w:t xml:space="preserve">, "Inexpensive Microscopy for Introductory Laboratory Courses," </w:t>
      </w:r>
      <w:r w:rsidRPr="008167ED">
        <w:rPr>
          <w:i/>
        </w:rPr>
        <w:t xml:space="preserve">American Journal of Physics, </w:t>
      </w:r>
      <w:r w:rsidRPr="008167ED">
        <w:t>vol. 77, no. 10, pp. 931-938, 2009.</w:t>
      </w:r>
    </w:p>
    <w:p w14:paraId="7849C34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]</w:t>
      </w:r>
      <w:r w:rsidRPr="008167ED">
        <w:tab/>
        <w:t xml:space="preserve">M. A. Catipovic, P. M. Tyler, J. G. Trapani, and A. R. Carter, "Improving the Quantification of Brownian Motion," </w:t>
      </w:r>
      <w:r w:rsidRPr="008167ED">
        <w:rPr>
          <w:i/>
        </w:rPr>
        <w:t xml:space="preserve">American Journal of Physics, </w:t>
      </w:r>
      <w:r w:rsidRPr="008167ED">
        <w:t>vol. 81, no. 7, pp. 485-491, 2013.</w:t>
      </w:r>
    </w:p>
    <w:p w14:paraId="40D4E151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]</w:t>
      </w:r>
      <w:r w:rsidRPr="008167ED">
        <w:tab/>
        <w:t xml:space="preserve">T. Kaur, M. Sandhu, and P. Goel, "Performance Comparison of Transform Domain for Speckle Reduction in Ultrasound Image," </w:t>
      </w:r>
      <w:r w:rsidRPr="008167ED">
        <w:rPr>
          <w:i/>
        </w:rPr>
        <w:t xml:space="preserve">International Journal of Engineering Research and Application, </w:t>
      </w:r>
      <w:r w:rsidRPr="008167ED">
        <w:t>vol. 2, no. 1, pp. 184-188, 2012.</w:t>
      </w:r>
    </w:p>
    <w:p w14:paraId="41D4C38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5]</w:t>
      </w:r>
      <w:r w:rsidRPr="008167ED">
        <w:tab/>
        <w:t xml:space="preserve">F. Benzarti and H. Amiri, "Speckle Noise Reduction in Medical Ultrasound Images," </w:t>
      </w:r>
      <w:r w:rsidRPr="008167ED">
        <w:rPr>
          <w:i/>
        </w:rPr>
        <w:t xml:space="preserve">arXiv preprint arXiv:1305.1344, </w:t>
      </w:r>
      <w:r w:rsidRPr="008167ED">
        <w:t>2013.</w:t>
      </w:r>
    </w:p>
    <w:p w14:paraId="1A5F045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lastRenderedPageBreak/>
        <w:t>[16]</w:t>
      </w:r>
      <w:r w:rsidRPr="008167ED">
        <w:tab/>
        <w:t xml:space="preserve">S. Salivahanan, A. Vallavaraj, and C. Gnanapriya, </w:t>
      </w:r>
      <w:r w:rsidRPr="008167ED">
        <w:rPr>
          <w:i/>
        </w:rPr>
        <w:t>Digital Signal Processing</w:t>
      </w:r>
      <w:r w:rsidRPr="008167ED">
        <w:t>. McGraw-Hill Education, 2001.</w:t>
      </w:r>
    </w:p>
    <w:p w14:paraId="4A364AB5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7]</w:t>
      </w:r>
      <w:r w:rsidRPr="008167ED">
        <w:tab/>
        <w:t xml:space="preserve">Y. Bengio, A. Courville, and P. Vincent, "Representation Learning: A Review and New Perspectives," </w:t>
      </w:r>
      <w:r w:rsidRPr="008167ED">
        <w:rPr>
          <w:i/>
        </w:rPr>
        <w:t xml:space="preserve">IEEE Transactions on Pattern Analysis and Machine Intelligence, </w:t>
      </w:r>
      <w:r w:rsidRPr="008167ED">
        <w:t>vol. 35, no. 8, pp. 1798-1828, 2013.</w:t>
      </w:r>
    </w:p>
    <w:p w14:paraId="1FDCD813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8]</w:t>
      </w:r>
      <w:r>
        <w:tab/>
      </w:r>
      <w:r w:rsidR="008167ED" w:rsidRPr="008167ED">
        <w:t xml:space="preserve">D. Ciregan, U. Meier, and J. Schmidhuber, "Multi-Column Deep Neural Networks for Image Classification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2: IEEE, pp. 3642-3649. </w:t>
      </w:r>
    </w:p>
    <w:p w14:paraId="765A0DF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9]</w:t>
      </w:r>
      <w:r w:rsidRPr="008167ED">
        <w:tab/>
        <w:t xml:space="preserve">J. Schmidhuber, "Deep Learning in Neural Networks: An Overview," </w:t>
      </w:r>
      <w:r w:rsidRPr="008167ED">
        <w:rPr>
          <w:i/>
        </w:rPr>
        <w:t xml:space="preserve">Neural networks, </w:t>
      </w:r>
      <w:r w:rsidRPr="008167ED">
        <w:t>vol. 61, pp. 85-117, 2015.</w:t>
      </w:r>
    </w:p>
    <w:p w14:paraId="77D6BE5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0]</w:t>
      </w:r>
      <w:r w:rsidRPr="008167ED">
        <w:tab/>
        <w:t xml:space="preserve">M. Valueva, N. Nagornov, P. Lyakhov, G. Valuev, and N. Chervyakov, "Application of the Residue Number System to Reduce Hardware Costs of the Convolutional Neural Network Implementation," </w:t>
      </w:r>
      <w:r w:rsidRPr="008167ED">
        <w:rPr>
          <w:i/>
        </w:rPr>
        <w:t xml:space="preserve">Mathematics and Computers in Simulation, </w:t>
      </w:r>
      <w:r w:rsidRPr="008167ED">
        <w:t>2020.</w:t>
      </w:r>
    </w:p>
    <w:p w14:paraId="04518C31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21]</w:t>
      </w:r>
      <w:r>
        <w:tab/>
      </w:r>
      <w:r w:rsidR="008167ED" w:rsidRPr="008167ED">
        <w:t xml:space="preserve">W. Zhang, "Shift-Invariant Pattern Recognition Neural Network and Its Optical Architecture," in </w:t>
      </w:r>
      <w:r w:rsidR="008167ED" w:rsidRPr="008167ED">
        <w:rPr>
          <w:i/>
        </w:rPr>
        <w:t>Annual Conference of the Japan Society of Applied Physics</w:t>
      </w:r>
      <w:r w:rsidR="008167ED" w:rsidRPr="008167ED">
        <w:t xml:space="preserve">, 1988. </w:t>
      </w:r>
    </w:p>
    <w:p w14:paraId="477BF344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2]</w:t>
      </w:r>
      <w:r w:rsidRPr="008167ED">
        <w:tab/>
        <w:t xml:space="preserve">K. Fukushima, "Neocognitron," </w:t>
      </w:r>
      <w:r w:rsidRPr="008167ED">
        <w:rPr>
          <w:i/>
        </w:rPr>
        <w:t xml:space="preserve">Scholarpedia, </w:t>
      </w:r>
      <w:r w:rsidRPr="008167ED">
        <w:t>vol. 2, no. 1, p. 1717, 2007.</w:t>
      </w:r>
    </w:p>
    <w:p w14:paraId="79304BC5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3]</w:t>
      </w:r>
      <w:r w:rsidRPr="008167ED">
        <w:tab/>
        <w:t xml:space="preserve">H. H. Aghdam and E. J. Heravi, </w:t>
      </w:r>
      <w:r w:rsidRPr="008167ED">
        <w:rPr>
          <w:i/>
        </w:rPr>
        <w:t>Guide to Convolutional Neural Networks</w:t>
      </w:r>
      <w:r w:rsidRPr="008167ED">
        <w:t>. Springer, 2017, pp. 978-973.</w:t>
      </w:r>
    </w:p>
    <w:p w14:paraId="4CD7BD20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4]</w:t>
      </w:r>
      <w:r w:rsidRPr="008167ED">
        <w:tab/>
        <w:t xml:space="preserve">R. Venkatesan and B. Li, </w:t>
      </w:r>
      <w:r w:rsidRPr="008167ED">
        <w:rPr>
          <w:i/>
        </w:rPr>
        <w:t>Convolutional Neural Networks in Visual Computing: A Concise Guide</w:t>
      </w:r>
      <w:r w:rsidRPr="008167ED">
        <w:t>. CRC Press, 2017.</w:t>
      </w:r>
    </w:p>
    <w:p w14:paraId="0B7F588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5]</w:t>
      </w:r>
      <w:r w:rsidRPr="008167ED">
        <w:tab/>
        <w:t xml:space="preserve">S. Saha, "A Comprehensive Guide to Convolutional Neural Networks—the ELI5 Way," </w:t>
      </w:r>
      <w:r w:rsidRPr="008167ED">
        <w:rPr>
          <w:i/>
        </w:rPr>
        <w:t xml:space="preserve">Towards Data Science, </w:t>
      </w:r>
      <w:r w:rsidRPr="008167ED">
        <w:t xml:space="preserve">2018. [Online]. Available: </w:t>
      </w:r>
      <w:hyperlink r:id="rId50" w:history="1">
        <w:r w:rsidRPr="008167ED">
          <w:rPr>
            <w:rStyle w:val="Hyperlink"/>
          </w:rPr>
          <w:t>https://towardsdatascience.com/a-comprehensive-guide-to-convolutional-neural-networks-the-eli5-way-3bd2b1164a53</w:t>
        </w:r>
      </w:hyperlink>
      <w:r w:rsidRPr="008167ED">
        <w:t>.</w:t>
      </w:r>
    </w:p>
    <w:p w14:paraId="2F732B9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6]</w:t>
      </w:r>
      <w:r w:rsidRPr="008167ED">
        <w:tab/>
        <w:t xml:space="preserve">H. B. Curry, "The Method of Steepest Descent for Non-Linear Minimization Problems," </w:t>
      </w:r>
      <w:r w:rsidRPr="008167ED">
        <w:rPr>
          <w:i/>
        </w:rPr>
        <w:t xml:space="preserve">Quarterly of Applied Mathematics, </w:t>
      </w:r>
      <w:r w:rsidRPr="008167ED">
        <w:t>vol. 2, no. 3, pp. 258-261, 1944.</w:t>
      </w:r>
    </w:p>
    <w:p w14:paraId="705B70A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7]</w:t>
      </w:r>
      <w:r w:rsidRPr="008167ED">
        <w:tab/>
        <w:t xml:space="preserve">D. Kim and J. A. Fessler, "Optimized First-Order Methods for Smooth Convex Minimization," </w:t>
      </w:r>
      <w:r w:rsidRPr="008167ED">
        <w:rPr>
          <w:i/>
        </w:rPr>
        <w:t xml:space="preserve">Mathematical programming, </w:t>
      </w:r>
      <w:r w:rsidRPr="008167ED">
        <w:t>vol. 159, no. 1-2, pp. 81-107, 2016.</w:t>
      </w:r>
    </w:p>
    <w:p w14:paraId="7EFDB71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8]</w:t>
      </w:r>
      <w:r w:rsidRPr="008167ED">
        <w:tab/>
        <w:t xml:space="preserve">L. Bottou and O. Bousquet, "The Tradeoffs of Large Scale Learning," </w:t>
      </w:r>
      <w:r w:rsidRPr="008167ED">
        <w:rPr>
          <w:i/>
        </w:rPr>
        <w:t xml:space="preserve">Advances in Neural Information Processing Systems, </w:t>
      </w:r>
      <w:r w:rsidRPr="008167ED">
        <w:t>vol. 20, pp. 161-168, 2007.</w:t>
      </w:r>
    </w:p>
    <w:p w14:paraId="6665FA7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29]</w:t>
      </w:r>
      <w:r w:rsidRPr="008167ED">
        <w:tab/>
        <w:t xml:space="preserve">D. P. Kingma and J. Ba, "Adam: A Method for Stochastic Optimization," </w:t>
      </w:r>
      <w:r w:rsidRPr="008167ED">
        <w:rPr>
          <w:i/>
        </w:rPr>
        <w:t xml:space="preserve">arXiv preprint arXiv:1412.6980, </w:t>
      </w:r>
      <w:r w:rsidRPr="008167ED">
        <w:t>2014.</w:t>
      </w:r>
    </w:p>
    <w:p w14:paraId="7145C27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0]</w:t>
      </w:r>
      <w:r w:rsidRPr="008167ED">
        <w:tab/>
        <w:t xml:space="preserve">J. Collis, "Glossary of Deep Learning: Batch Normalisation," </w:t>
      </w:r>
      <w:r w:rsidRPr="008167ED">
        <w:rPr>
          <w:i/>
        </w:rPr>
        <w:t xml:space="preserve">Medium, </w:t>
      </w:r>
      <w:r w:rsidRPr="008167ED">
        <w:t xml:space="preserve">2017. [Online]. Available: </w:t>
      </w:r>
      <w:hyperlink r:id="rId51" w:history="1">
        <w:r w:rsidRPr="008167ED">
          <w:rPr>
            <w:rStyle w:val="Hyperlink"/>
          </w:rPr>
          <w:t>https://medium.com/deeper-learning/glossary-of-deep-learning-batch-normalisation-8266dcd2fa82</w:t>
        </w:r>
      </w:hyperlink>
      <w:r w:rsidRPr="008167ED">
        <w:t>.</w:t>
      </w:r>
    </w:p>
    <w:p w14:paraId="1C41AA3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1]</w:t>
      </w:r>
      <w:r w:rsidRPr="008167ED">
        <w:tab/>
        <w:t xml:space="preserve">F. Yu and V. Koltun, "Multi-Scale Context Aggregation by Dilated Convolutions," </w:t>
      </w:r>
      <w:r w:rsidRPr="008167ED">
        <w:rPr>
          <w:i/>
        </w:rPr>
        <w:t xml:space="preserve">arXiv preprint arXiv:1511.07122, </w:t>
      </w:r>
      <w:r w:rsidRPr="008167ED">
        <w:t>2015.</w:t>
      </w:r>
    </w:p>
    <w:p w14:paraId="1E2BE450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32]</w:t>
      </w:r>
      <w:r>
        <w:tab/>
      </w:r>
      <w:r w:rsidR="008167ED" w:rsidRPr="008167ED">
        <w:t xml:space="preserve">X. Glorot, A. Bordes, and Y. Bengio, "Deep Sparse Rectifier Neural Networks," in </w:t>
      </w:r>
      <w:r w:rsidR="008167ED" w:rsidRPr="008167ED">
        <w:rPr>
          <w:i/>
        </w:rPr>
        <w:t>International Conference on Artificial Intelligence and Statistics</w:t>
      </w:r>
      <w:r w:rsidR="008167ED" w:rsidRPr="008167ED">
        <w:t xml:space="preserve">, 2011, pp. 315-323. </w:t>
      </w:r>
    </w:p>
    <w:p w14:paraId="14E28CDC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lastRenderedPageBreak/>
        <w:t>[33]</w:t>
      </w:r>
      <w:r w:rsidRPr="008167ED">
        <w:tab/>
        <w:t xml:space="preserve">R. H. Hahnloser, R. Sarpeshkar, M. A. Mahowald, R. J. Douglas, and H. S. Seung, "Digital Selection and Analogue Amplification Coexist in a Cortex-Inspired Silicon Circuit," </w:t>
      </w:r>
      <w:r w:rsidRPr="008167ED">
        <w:rPr>
          <w:i/>
        </w:rPr>
        <w:t xml:space="preserve">Nature, </w:t>
      </w:r>
      <w:r w:rsidRPr="008167ED">
        <w:t>vol. 405, no. 6789, pp. 947-951, 2000.</w:t>
      </w:r>
    </w:p>
    <w:p w14:paraId="5242857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4]</w:t>
      </w:r>
      <w:r w:rsidRPr="008167ED">
        <w:tab/>
        <w:t xml:space="preserve">D. Donoho and I. Johnstone, "Ideal Spatial Adaptation via Wavelet Shrinkage," </w:t>
      </w:r>
      <w:r w:rsidRPr="008167ED">
        <w:rPr>
          <w:i/>
        </w:rPr>
        <w:t xml:space="preserve">Biometrika, </w:t>
      </w:r>
      <w:r w:rsidRPr="008167ED">
        <w:t>vol. 81, no. 3, pp. 425–455, 1994.</w:t>
      </w:r>
    </w:p>
    <w:p w14:paraId="5D066916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35]</w:t>
      </w:r>
      <w:r w:rsidRPr="008167ED">
        <w:tab/>
        <w:t>D.</w:t>
      </w:r>
      <w:r w:rsidR="00FD6D1C">
        <w:t xml:space="preserve"> </w:t>
      </w:r>
      <w:r w:rsidRPr="008167ED">
        <w:t>H. Shin, R.</w:t>
      </w:r>
      <w:r w:rsidR="00FD6D1C">
        <w:t xml:space="preserve"> </w:t>
      </w:r>
      <w:r w:rsidRPr="008167ED">
        <w:t>H. Park, S. Yang, and J.</w:t>
      </w:r>
      <w:r w:rsidR="00FD6D1C">
        <w:t xml:space="preserve"> </w:t>
      </w:r>
      <w:r w:rsidRPr="008167ED">
        <w:t xml:space="preserve">H. Jung, "Block-Based Noise Estimation Using Adaptive Gaussian Filtering," </w:t>
      </w:r>
      <w:r w:rsidRPr="008167ED">
        <w:rPr>
          <w:i/>
        </w:rPr>
        <w:t xml:space="preserve">IEEE Transactions on Consumer Electronics, </w:t>
      </w:r>
      <w:r w:rsidRPr="008167ED">
        <w:t>vol. 51, no. 1, pp. 218-226, 2005.</w:t>
      </w:r>
    </w:p>
    <w:p w14:paraId="59FA68C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6]</w:t>
      </w:r>
      <w:r w:rsidRPr="008167ED">
        <w:tab/>
        <w:t xml:space="preserve">W. Liu and W. Lin, "Additive White Gaussian Noise Level Estimation in SVD Domain for Images," </w:t>
      </w:r>
      <w:r w:rsidRPr="008167ED">
        <w:rPr>
          <w:i/>
        </w:rPr>
        <w:t xml:space="preserve">IEEE Transactions on Image processing, </w:t>
      </w:r>
      <w:r w:rsidRPr="008167ED">
        <w:t>vol. 22, no. 3, pp. 872-883, 2012.</w:t>
      </w:r>
    </w:p>
    <w:p w14:paraId="76936B51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7]</w:t>
      </w:r>
      <w:r w:rsidRPr="008167ED">
        <w:tab/>
        <w:t xml:space="preserve">M. Diwakar and M. Kumar, "A Review on CT Image Noise and Its Denoising," </w:t>
      </w:r>
      <w:r w:rsidRPr="008167ED">
        <w:rPr>
          <w:i/>
        </w:rPr>
        <w:t xml:space="preserve">Biomedical Signal Processing and Control, </w:t>
      </w:r>
      <w:r w:rsidRPr="008167ED">
        <w:t>vol. 42, pp. 73-88, 2018.</w:t>
      </w:r>
    </w:p>
    <w:p w14:paraId="10890361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8]</w:t>
      </w:r>
      <w:r w:rsidRPr="008167ED">
        <w:tab/>
        <w:t xml:space="preserve">X. Li, Y. Hu, X. Gao, D. Tao, and B. Ning, "A Multi-Frame Image Super-Resolution Method," </w:t>
      </w:r>
      <w:r w:rsidRPr="008167ED">
        <w:rPr>
          <w:i/>
        </w:rPr>
        <w:t xml:space="preserve">Signal Processing, </w:t>
      </w:r>
      <w:r w:rsidRPr="008167ED">
        <w:t>vol. 90, no. 2, pp. 405-414, 2010.</w:t>
      </w:r>
    </w:p>
    <w:p w14:paraId="73536AF0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39]</w:t>
      </w:r>
      <w:r w:rsidRPr="008167ED">
        <w:tab/>
        <w:t xml:space="preserve">N. Wiener, </w:t>
      </w:r>
      <w:r w:rsidRPr="008167ED">
        <w:rPr>
          <w:i/>
        </w:rPr>
        <w:t>Extrapolation, Interpolation, and Smoothing of Stationary Time Series: With Engineering Applications</w:t>
      </w:r>
      <w:r w:rsidRPr="008167ED">
        <w:t>. MIT press, 1950.</w:t>
      </w:r>
    </w:p>
    <w:p w14:paraId="623A7D0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0]</w:t>
      </w:r>
      <w:r w:rsidRPr="008167ED">
        <w:tab/>
        <w:t xml:space="preserve">R. C. Gonzalez and R. E. Woods, </w:t>
      </w:r>
      <w:r w:rsidRPr="008167ED">
        <w:rPr>
          <w:i/>
        </w:rPr>
        <w:t>Digital Image Processing</w:t>
      </w:r>
      <w:r w:rsidRPr="008167ED">
        <w:t>, 2nd ed. Pearson Prentice Hall, 2002.</w:t>
      </w:r>
    </w:p>
    <w:p w14:paraId="78DC9CA9" w14:textId="77777777" w:rsidR="008167ED" w:rsidRPr="008167ED" w:rsidRDefault="00FD6D1C" w:rsidP="008167ED">
      <w:pPr>
        <w:pStyle w:val="EndNoteBibliography"/>
        <w:bidi w:val="0"/>
        <w:ind w:left="720" w:hanging="720"/>
      </w:pPr>
      <w:r>
        <w:t>[41]</w:t>
      </w:r>
      <w:r>
        <w:tab/>
        <w:t>A. Zohair, A</w:t>
      </w:r>
      <w:r w:rsidR="008167ED" w:rsidRPr="008167ED">
        <w:t xml:space="preserve">. Shamil, and G. Sulong, "Latest Methods of Image Enhancement and Restoration for Computed Tomography: A Concise Review," </w:t>
      </w:r>
      <w:r w:rsidR="008167ED" w:rsidRPr="008167ED">
        <w:rPr>
          <w:i/>
        </w:rPr>
        <w:t xml:space="preserve">Applied Medical Informatics, </w:t>
      </w:r>
      <w:r w:rsidR="008167ED" w:rsidRPr="008167ED">
        <w:t>vol. 36, no. 1, pp. 1-12, 2015.</w:t>
      </w:r>
    </w:p>
    <w:p w14:paraId="4272F50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2]</w:t>
      </w:r>
      <w:r w:rsidRPr="008167ED">
        <w:tab/>
        <w:t xml:space="preserve">A. K. Jain, </w:t>
      </w:r>
      <w:r w:rsidRPr="008167ED">
        <w:rPr>
          <w:i/>
        </w:rPr>
        <w:t>Fundamentals of Digital Image Processing</w:t>
      </w:r>
      <w:r w:rsidRPr="008167ED">
        <w:t>. Prentice-Hall, Inc., 1989.</w:t>
      </w:r>
    </w:p>
    <w:p w14:paraId="4F2F14A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3]</w:t>
      </w:r>
      <w:r w:rsidRPr="008167ED">
        <w:tab/>
        <w:t xml:space="preserve"> F. Bénézit, P. Thiran, and M. Vetterli, "Interval Consensus: From Quantized Gossip to Voting," in </w:t>
      </w:r>
      <w:r w:rsidRPr="008167ED">
        <w:rPr>
          <w:i/>
        </w:rPr>
        <w:t>IEEE International Conference on Acoustics, Speech and Signal Processing</w:t>
      </w:r>
      <w:r w:rsidRPr="008167ED">
        <w:t xml:space="preserve">, 2009: IEEE, pp. 3661-3664. </w:t>
      </w:r>
    </w:p>
    <w:p w14:paraId="5C379E29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4]</w:t>
      </w:r>
      <w:r w:rsidRPr="008167ED">
        <w:tab/>
        <w:t xml:space="preserve">R. Yang, L. Yin, M. Gabbouj, J. Astola, and Y. Neuvo, "Optimal Weighted Median Filtering Under Structural Constraints," </w:t>
      </w:r>
      <w:r w:rsidRPr="008167ED">
        <w:rPr>
          <w:i/>
        </w:rPr>
        <w:t xml:space="preserve">IEEE Transactions on Signal Processing, </w:t>
      </w:r>
      <w:r w:rsidRPr="008167ED">
        <w:t>vol. 43, no. 3, pp. 591-604, 1995.</w:t>
      </w:r>
    </w:p>
    <w:p w14:paraId="5CBB68C7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45]</w:t>
      </w:r>
      <w:r>
        <w:tab/>
      </w:r>
      <w:r w:rsidR="008167ED" w:rsidRPr="008167ED">
        <w:t xml:space="preserve">C. Tomasi and R. Manduchi, "Bilateral Filtering for Gray and Color Image," in </w:t>
      </w:r>
      <w:r w:rsidR="008167ED" w:rsidRPr="008167ED">
        <w:rPr>
          <w:i/>
        </w:rPr>
        <w:t>International Conference on Computer Vision</w:t>
      </w:r>
      <w:r w:rsidR="008167ED" w:rsidRPr="008167ED">
        <w:t xml:space="preserve">, 1998: IEEE, pp. 839-846. </w:t>
      </w:r>
    </w:p>
    <w:p w14:paraId="1CAF8AFD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46]</w:t>
      </w:r>
      <w:r>
        <w:tab/>
      </w:r>
      <w:r w:rsidR="008167ED" w:rsidRPr="008167ED">
        <w:t xml:space="preserve">D. Krishnan and R. Fergus, "Fast Image Deconvolution Using Hyper-Laplacian Priors," in </w:t>
      </w:r>
      <w:r w:rsidR="008167ED" w:rsidRPr="008167ED">
        <w:rPr>
          <w:i/>
        </w:rPr>
        <w:t>Advances in Neural Information Processing Systems</w:t>
      </w:r>
      <w:r w:rsidR="008167ED" w:rsidRPr="008167ED">
        <w:t xml:space="preserve">, 2009, pp. 1033-1041. </w:t>
      </w:r>
    </w:p>
    <w:p w14:paraId="1573C695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7]</w:t>
      </w:r>
      <w:r w:rsidRPr="008167ED">
        <w:tab/>
        <w:t xml:space="preserve">A. Katsaggelos, </w:t>
      </w:r>
      <w:r w:rsidRPr="008167ED">
        <w:rPr>
          <w:i/>
        </w:rPr>
        <w:t>Digital Image Restoration</w:t>
      </w:r>
      <w:r w:rsidRPr="008167ED">
        <w:t>. Springer, 2012.</w:t>
      </w:r>
    </w:p>
    <w:p w14:paraId="1595FE39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8]</w:t>
      </w:r>
      <w:r w:rsidRPr="008167ED">
        <w:tab/>
        <w:t xml:space="preserve">A. N. Tikhonov and V. Y. Arsenin, </w:t>
      </w:r>
      <w:r w:rsidRPr="008167ED">
        <w:rPr>
          <w:i/>
        </w:rPr>
        <w:t>Solutions of Ill-Posed Problems</w:t>
      </w:r>
      <w:r w:rsidRPr="008167ED">
        <w:t>. New York, 1977.</w:t>
      </w:r>
    </w:p>
    <w:p w14:paraId="36469E1C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49]</w:t>
      </w:r>
      <w:r w:rsidRPr="008167ED">
        <w:tab/>
        <w:t xml:space="preserve">D. Dobson and F. Santosa, "Recovery of Blocky Images From Noisy and Blurred Data," </w:t>
      </w:r>
      <w:r w:rsidRPr="008167ED">
        <w:rPr>
          <w:i/>
        </w:rPr>
        <w:t xml:space="preserve">SIAM Journal on Applied Mathematics, </w:t>
      </w:r>
      <w:r w:rsidRPr="008167ED">
        <w:t>vol. 56, pp. 1181-1198, 1996.</w:t>
      </w:r>
    </w:p>
    <w:p w14:paraId="4E2C6400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0]</w:t>
      </w:r>
      <w:r w:rsidRPr="008167ED">
        <w:tab/>
        <w:t xml:space="preserve">M. Nikolova, "Local Strong Homogeneity of a Regularized Estimator," </w:t>
      </w:r>
      <w:r w:rsidRPr="008167ED">
        <w:rPr>
          <w:i/>
        </w:rPr>
        <w:t xml:space="preserve">SIAM Journal on Applied Mathematics, </w:t>
      </w:r>
      <w:r w:rsidRPr="008167ED">
        <w:t>vol. 61, no. 2, pp. 633-658, 2000.</w:t>
      </w:r>
    </w:p>
    <w:p w14:paraId="180526F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lastRenderedPageBreak/>
        <w:t>[51]</w:t>
      </w:r>
      <w:r w:rsidRPr="008167ED">
        <w:tab/>
        <w:t xml:space="preserve">P. PENRONA and J. MALIK, "Scale Space and Edge Detection Using Anisotropic Diffusion," </w:t>
      </w:r>
      <w:r w:rsidRPr="008167ED">
        <w:rPr>
          <w:i/>
        </w:rPr>
        <w:t xml:space="preserve">IEEE Transactions on Pattern Analysis and Machine Intelligence, </w:t>
      </w:r>
      <w:r w:rsidRPr="008167ED">
        <w:t>vol. 12, no. 4, pp. 629-639, 1990.</w:t>
      </w:r>
    </w:p>
    <w:p w14:paraId="18B3EEA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2]</w:t>
      </w:r>
      <w:r w:rsidRPr="008167ED">
        <w:tab/>
        <w:t xml:space="preserve">J. Weickert, </w:t>
      </w:r>
      <w:r w:rsidRPr="008167ED">
        <w:rPr>
          <w:i/>
        </w:rPr>
        <w:t>Anisotropic Diffusion in Image Processing</w:t>
      </w:r>
      <w:r w:rsidRPr="008167ED">
        <w:t>. Teubner Stuttgart, 1998.</w:t>
      </w:r>
    </w:p>
    <w:p w14:paraId="49D837BE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53]</w:t>
      </w:r>
      <w:r w:rsidRPr="008167ED">
        <w:tab/>
        <w:t>F. Catté, P.</w:t>
      </w:r>
      <w:r w:rsidR="00FD6D1C">
        <w:t xml:space="preserve"> </w:t>
      </w:r>
      <w:r w:rsidRPr="008167ED">
        <w:t>L. Lions, J.</w:t>
      </w:r>
      <w:r w:rsidR="00FD6D1C">
        <w:t xml:space="preserve"> </w:t>
      </w:r>
      <w:r w:rsidRPr="008167ED">
        <w:t xml:space="preserve">M. Morel, and T. Coll, "Image Selective Smoothing and Edge Detection by Nonlinear Diffusion," </w:t>
      </w:r>
      <w:r w:rsidRPr="008167ED">
        <w:rPr>
          <w:i/>
        </w:rPr>
        <w:t xml:space="preserve">SIAM Journal on Numerical Analysis, </w:t>
      </w:r>
      <w:r w:rsidRPr="008167ED">
        <w:t>vol. 29, no. 1, pp. 182-193, 1992.</w:t>
      </w:r>
    </w:p>
    <w:p w14:paraId="06DF4626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4]</w:t>
      </w:r>
      <w:r w:rsidRPr="008167ED">
        <w:tab/>
        <w:t>S. Esedoḡlu and S. J. Osher, "Decomposition of Images by the Anisotropic Rudin</w:t>
      </w:r>
      <w:r w:rsidRPr="008167ED">
        <w:rPr>
          <w:rFonts w:ascii="Cambria Math" w:hAnsi="Cambria Math" w:cs="Cambria Math"/>
        </w:rPr>
        <w:t>‐</w:t>
      </w:r>
      <w:r w:rsidRPr="008167ED">
        <w:t>Osher</w:t>
      </w:r>
      <w:r w:rsidRPr="008167ED">
        <w:rPr>
          <w:rFonts w:ascii="Cambria Math" w:hAnsi="Cambria Math" w:cs="Cambria Math"/>
        </w:rPr>
        <w:t>‐</w:t>
      </w:r>
      <w:r w:rsidRPr="008167ED">
        <w:t xml:space="preserve">Fatemi Model," </w:t>
      </w:r>
      <w:r w:rsidRPr="008167ED">
        <w:rPr>
          <w:i/>
        </w:rPr>
        <w:t xml:space="preserve">Communications on Pure and Applied Mathematics, </w:t>
      </w:r>
      <w:r w:rsidRPr="008167ED">
        <w:t>vol. 57, no. 12, pp. 1609-1626, 2004.</w:t>
      </w:r>
    </w:p>
    <w:p w14:paraId="3E92D64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5]</w:t>
      </w:r>
      <w:r w:rsidRPr="008167ED">
        <w:tab/>
        <w:t xml:space="preserve">L. I. Rudin, S. Osher, and E. Fatemi, "Nonlinear Total Variation Based Noise Removal Algorithms," </w:t>
      </w:r>
      <w:r w:rsidRPr="008167ED">
        <w:rPr>
          <w:i/>
        </w:rPr>
        <w:t xml:space="preserve">Physica D: Nonlinear Phenomena, </w:t>
      </w:r>
      <w:r w:rsidRPr="008167ED">
        <w:t>vol. 60, no. 1-4, pp. 259-268, 1992.</w:t>
      </w:r>
    </w:p>
    <w:p w14:paraId="22333DA8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56]</w:t>
      </w:r>
      <w:r>
        <w:tab/>
      </w:r>
      <w:r w:rsidR="008167ED" w:rsidRPr="008167ED">
        <w:t xml:space="preserve">L. I. Rudin and S. Osher, "Total Variation Based Image Restoration With Free Local Constraints," in </w:t>
      </w:r>
      <w:r w:rsidR="008167ED" w:rsidRPr="008167ED">
        <w:rPr>
          <w:i/>
        </w:rPr>
        <w:t>International Conference on Image Processing</w:t>
      </w:r>
      <w:r w:rsidR="008167ED" w:rsidRPr="008167ED">
        <w:t xml:space="preserve">, 1994, vol. 1: IEEE, pp. 31-35. </w:t>
      </w:r>
    </w:p>
    <w:p w14:paraId="22D12409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57]</w:t>
      </w:r>
      <w:r w:rsidRPr="008167ED">
        <w:tab/>
        <w:t>A. Chambolle, M. J. Ehrhardt, P. Richtárik, and C.</w:t>
      </w:r>
      <w:r w:rsidR="00FD6D1C">
        <w:t xml:space="preserve"> </w:t>
      </w:r>
      <w:r w:rsidRPr="008167ED">
        <w:t xml:space="preserve">B. Schonlieb, "Stochastic Primal-Dual Hybrid Gradient Algorithm With Arbitrary Sampling and Imaging Applications," </w:t>
      </w:r>
      <w:r w:rsidRPr="008167ED">
        <w:rPr>
          <w:i/>
        </w:rPr>
        <w:t xml:space="preserve">SIAM Journal on Optimization, </w:t>
      </w:r>
      <w:r w:rsidRPr="008167ED">
        <w:t>vol. 28, no. 4, pp. 2783-2808, 2018.</w:t>
      </w:r>
    </w:p>
    <w:p w14:paraId="4C60241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8]</w:t>
      </w:r>
      <w:r w:rsidRPr="008167ED">
        <w:tab/>
        <w:t xml:space="preserve">N. J. Lybeck and K. L. Bowers, "The Sinc-Galerkin Schwarz Alternating Method for Poisson’s Equation," in </w:t>
      </w:r>
      <w:r w:rsidRPr="008167ED">
        <w:rPr>
          <w:i/>
        </w:rPr>
        <w:t>Computation and Control IV. Progress in Systems and Control Theory</w:t>
      </w:r>
      <w:r w:rsidRPr="008167ED">
        <w:t>, vol. 20: Springer, 1995, pp. 247-256.</w:t>
      </w:r>
    </w:p>
    <w:p w14:paraId="1F566B3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59]</w:t>
      </w:r>
      <w:r w:rsidRPr="008167ED">
        <w:tab/>
        <w:t xml:space="preserve">C. Vogel and M. Oman, "Iterative Methods for Total Variation Denoising," </w:t>
      </w:r>
      <w:r w:rsidRPr="008167ED">
        <w:rPr>
          <w:i/>
        </w:rPr>
        <w:t xml:space="preserve">SIAM Journal on Scientific Computing, </w:t>
      </w:r>
      <w:r w:rsidRPr="008167ED">
        <w:t>vol. 17, pp. 227--238, 1996.</w:t>
      </w:r>
    </w:p>
    <w:p w14:paraId="515CE2EB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0]</w:t>
      </w:r>
      <w:r w:rsidRPr="008167ED">
        <w:tab/>
        <w:t xml:space="preserve">A. Beck and M. Teboulle, "Fast Gradient-Based Algorithms for Constrained Total Variation Image Denoising and Deblurring Problems," </w:t>
      </w:r>
      <w:r w:rsidRPr="008167ED">
        <w:rPr>
          <w:i/>
        </w:rPr>
        <w:t xml:space="preserve">IEEE Transactions on Image Processing, </w:t>
      </w:r>
      <w:r w:rsidRPr="008167ED">
        <w:t>vol. 18, no. 11, pp. 2419-2434, 2009.</w:t>
      </w:r>
    </w:p>
    <w:p w14:paraId="737A3074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1]</w:t>
      </w:r>
      <w:r w:rsidRPr="008167ED">
        <w:tab/>
        <w:t xml:space="preserve">Y. Hu and M. Jacob, "Higher Degree Total Variation (HDTV) Regularization for Image Recovery," </w:t>
      </w:r>
      <w:r w:rsidRPr="008167ED">
        <w:rPr>
          <w:i/>
        </w:rPr>
        <w:t xml:space="preserve">IEEE Transactions on Image Processing, </w:t>
      </w:r>
      <w:r w:rsidRPr="008167ED">
        <w:t>vol. 21, no. 5, pp. 2559-2571, 2012.</w:t>
      </w:r>
    </w:p>
    <w:p w14:paraId="31A1BF3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2]</w:t>
      </w:r>
      <w:r w:rsidRPr="008167ED">
        <w:tab/>
        <w:t xml:space="preserve">M. Zibulevsky and M. Elad, "L1-L2 Optimization in Signal and Image Processing," </w:t>
      </w:r>
      <w:r w:rsidRPr="008167ED">
        <w:rPr>
          <w:i/>
        </w:rPr>
        <w:t xml:space="preserve">IEEE Signal Processing Magazine, </w:t>
      </w:r>
      <w:r w:rsidRPr="008167ED">
        <w:t>vol. 27, no. 3, pp. 76-88, 2010.</w:t>
      </w:r>
    </w:p>
    <w:p w14:paraId="25324C9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3]</w:t>
      </w:r>
      <w:r w:rsidRPr="008167ED">
        <w:tab/>
        <w:t xml:space="preserve">Y. Lou, T. Zeng, S. Osher, and J. Xin, "A Weighted Difference of Anisotropic and Isotropic Total Variation Model for Image Processing," </w:t>
      </w:r>
      <w:r w:rsidRPr="008167ED">
        <w:rPr>
          <w:i/>
        </w:rPr>
        <w:t xml:space="preserve">SIAM Journal on Imaging Sciences, </w:t>
      </w:r>
      <w:r w:rsidRPr="008167ED">
        <w:t>vol. 8, no. 3, pp. 1798-1823, 2015.</w:t>
      </w:r>
    </w:p>
    <w:p w14:paraId="15B231D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4]</w:t>
      </w:r>
      <w:r w:rsidRPr="008167ED">
        <w:tab/>
        <w:t xml:space="preserve">G. Gilboa and S. Osher, "Nonlocal Operators With Applications to Image Processing," </w:t>
      </w:r>
      <w:r w:rsidRPr="008167ED">
        <w:rPr>
          <w:i/>
        </w:rPr>
        <w:t xml:space="preserve">Multiscale Modeling &amp; Simulation, </w:t>
      </w:r>
      <w:r w:rsidRPr="008167ED">
        <w:t>vol. 7, no. 3, pp. 1005-1028, 2009.</w:t>
      </w:r>
    </w:p>
    <w:p w14:paraId="702F339C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5]</w:t>
      </w:r>
      <w:r w:rsidRPr="008167ED">
        <w:tab/>
        <w:t xml:space="preserve">A. Buades, B. Coll, and J. M. Morel, "A Review of Image Denoising Algorithms, With a New One," </w:t>
      </w:r>
      <w:r w:rsidRPr="008167ED">
        <w:rPr>
          <w:i/>
        </w:rPr>
        <w:t xml:space="preserve">Multiscale Modeling &amp; Simulation, </w:t>
      </w:r>
      <w:r w:rsidRPr="008167ED">
        <w:t>vol. 4, no. 2, pp. 490-530, 2005.</w:t>
      </w:r>
    </w:p>
    <w:p w14:paraId="5DDBE972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lastRenderedPageBreak/>
        <w:t>[66]</w:t>
      </w:r>
      <w:r>
        <w:tab/>
      </w:r>
      <w:r w:rsidR="008167ED" w:rsidRPr="008167ED">
        <w:t xml:space="preserve">C. Pang, O. C. Au, J. Dai, W. Yang, and F. Zou, "A Fast NL-Means Method in Image Denoising Based on the Similarity of Spatially Sampled Pixels," in </w:t>
      </w:r>
      <w:r w:rsidR="008167ED" w:rsidRPr="008167ED">
        <w:rPr>
          <w:i/>
        </w:rPr>
        <w:t>IEEE International Workshop on Multimedia Signal Processing</w:t>
      </w:r>
      <w:r w:rsidR="008167ED" w:rsidRPr="008167ED">
        <w:t xml:space="preserve">, 2009: IEEE, pp. 1-4. </w:t>
      </w:r>
    </w:p>
    <w:p w14:paraId="5897AB54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67]</w:t>
      </w:r>
      <w:r w:rsidRPr="008167ED">
        <w:tab/>
        <w:t xml:space="preserve"> B. Goossens, H. Luong, A. Pizurica, and W. Philips, "An Improved Non-Local Denoising Algorithm," in </w:t>
      </w:r>
      <w:r w:rsidRPr="008167ED">
        <w:rPr>
          <w:i/>
        </w:rPr>
        <w:t>International Workshop on Local and Non-Local Approximation in Image Processing</w:t>
      </w:r>
      <w:r w:rsidRPr="008167ED">
        <w:t xml:space="preserve">, 2008, pp. 143-156. </w:t>
      </w:r>
    </w:p>
    <w:p w14:paraId="4D94AB74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68]</w:t>
      </w:r>
      <w:r>
        <w:tab/>
      </w:r>
      <w:r w:rsidR="008167ED" w:rsidRPr="008167ED">
        <w:t xml:space="preserve">J. Wang, Y. Guo, Y. Ying, Y. Liu, and Q. Peng, "Fast Non-Local Algorithm for Image Denoising," in </w:t>
      </w:r>
      <w:r w:rsidR="008167ED" w:rsidRPr="008167ED">
        <w:rPr>
          <w:i/>
        </w:rPr>
        <w:t>International Conference on Image Processing</w:t>
      </w:r>
      <w:r w:rsidR="008167ED" w:rsidRPr="008167ED">
        <w:t xml:space="preserve">, 2006: IEEE, pp. 1429-1432. </w:t>
      </w:r>
    </w:p>
    <w:p w14:paraId="5B82573B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69]</w:t>
      </w:r>
      <w:r w:rsidRPr="008167ED">
        <w:tab/>
        <w:t>T. Thaipanich, B. T. Oh, P.</w:t>
      </w:r>
      <w:r w:rsidR="00FD6D1C">
        <w:t xml:space="preserve"> H. Wu, D. Xu, and C</w:t>
      </w:r>
      <w:r w:rsidRPr="008167ED">
        <w:t xml:space="preserve">. J. Kuo, "Improved Image Denoising With Adaptive Nonlocal Means (ANL-Means) Algorithm," </w:t>
      </w:r>
      <w:r w:rsidRPr="008167ED">
        <w:rPr>
          <w:i/>
        </w:rPr>
        <w:t xml:space="preserve">IEEE Transactions on Consumer Electronics, </w:t>
      </w:r>
      <w:r w:rsidRPr="008167ED">
        <w:t>vol. 56, no. 4, pp. 2623-2630, 2010.</w:t>
      </w:r>
    </w:p>
    <w:p w14:paraId="3259675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0]</w:t>
      </w:r>
      <w:r w:rsidRPr="008167ED">
        <w:tab/>
        <w:t xml:space="preserve">P. Coupé, P. Yger, S. Prima, P. Hellier, C. Kervrann, and C. Barillot, "An Optimized Blockwise Nonlocal Means Denoising Filter for 3-D Magnetic Resonance Images," </w:t>
      </w:r>
      <w:r w:rsidRPr="008167ED">
        <w:rPr>
          <w:i/>
        </w:rPr>
        <w:t xml:space="preserve">IEEE Transactions on Medical Imaging, </w:t>
      </w:r>
      <w:r w:rsidRPr="008167ED">
        <w:t>vol. 27, no. 4, pp. 425-441, 2008.</w:t>
      </w:r>
    </w:p>
    <w:p w14:paraId="2ADD9C6B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1]</w:t>
      </w:r>
      <w:r w:rsidRPr="008167ED">
        <w:tab/>
        <w:t xml:space="preserve">M. Mahmoudi and G. Sapiro, "Fast Image and Video Denoising via Nonlocal Means of Similar Neighborhoods," </w:t>
      </w:r>
      <w:r w:rsidRPr="008167ED">
        <w:rPr>
          <w:i/>
        </w:rPr>
        <w:t xml:space="preserve">IEEE Signal Processing Letters, </w:t>
      </w:r>
      <w:r w:rsidRPr="008167ED">
        <w:t>vol. 12, no. 12, pp. 839-842, 2005.</w:t>
      </w:r>
    </w:p>
    <w:p w14:paraId="12C6705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2]</w:t>
      </w:r>
      <w:r w:rsidRPr="008167ED">
        <w:tab/>
        <w:t xml:space="preserve">L. Fan, X. Li, Q. Guo, and C. Zhang, "Nonlocal Image Denoising Using Edge-Based Similarity Metric and Adaptive Parameter Selection," </w:t>
      </w:r>
      <w:r w:rsidRPr="008167ED">
        <w:rPr>
          <w:i/>
        </w:rPr>
        <w:t xml:space="preserve">Science China Information Sciences, </w:t>
      </w:r>
      <w:r w:rsidRPr="008167ED">
        <w:t>vol. 61, no. 4, p. 049101, 2018.</w:t>
      </w:r>
    </w:p>
    <w:p w14:paraId="61D1822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3]</w:t>
      </w:r>
      <w:r w:rsidRPr="008167ED">
        <w:tab/>
        <w:t xml:space="preserve">S. Grewenig, S. Zimmer, and J. Weickert, "Rotationally Invariant Similarity Measures for Nonlocal Image Denoising," </w:t>
      </w:r>
      <w:r w:rsidRPr="008167ED">
        <w:rPr>
          <w:i/>
        </w:rPr>
        <w:t xml:space="preserve">Journal of Visual Communication and Image Representation, </w:t>
      </w:r>
      <w:r w:rsidRPr="008167ED">
        <w:t>vol. 22, no. 2, pp. 117-130, 2011.</w:t>
      </w:r>
    </w:p>
    <w:p w14:paraId="3D7B720E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74]</w:t>
      </w:r>
      <w:r>
        <w:tab/>
      </w:r>
      <w:r w:rsidR="008167ED" w:rsidRPr="008167ED">
        <w:t xml:space="preserve">M. Carnec, P. Le Callet, and D. Barba, "Visual Features for Image Quality Assessment With Reduced Reference," in </w:t>
      </w:r>
      <w:r w:rsidR="008167ED" w:rsidRPr="008167ED">
        <w:rPr>
          <w:i/>
        </w:rPr>
        <w:t>IEEE International Conference on Image Processing</w:t>
      </w:r>
      <w:r w:rsidR="008167ED" w:rsidRPr="008167ED">
        <w:t xml:space="preserve">, 2005, vol. 1: IEEE, pp. I-421. </w:t>
      </w:r>
    </w:p>
    <w:p w14:paraId="43D35309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5]</w:t>
      </w:r>
      <w:r w:rsidRPr="008167ED">
        <w:tab/>
        <w:t xml:space="preserve">A. Kheradmand and P. Milanfar, "A General Framework for Regularized, Similarity-Based Image Restoration," </w:t>
      </w:r>
      <w:r w:rsidRPr="008167ED">
        <w:rPr>
          <w:i/>
        </w:rPr>
        <w:t xml:space="preserve">IEEE Transactions on Image Processing, </w:t>
      </w:r>
      <w:r w:rsidRPr="008167ED">
        <w:t>vol. 23, no. 12, pp. 5136-5151, 2014.</w:t>
      </w:r>
    </w:p>
    <w:p w14:paraId="1D2552D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6]</w:t>
      </w:r>
      <w:r w:rsidRPr="008167ED">
        <w:tab/>
        <w:t xml:space="preserve">L. Fan, X. Li, H. Fan, Y. Feng, and C. Zhang, "Adaptive Texture-Preserving Denoising Method Using Gradient Histogram and Nonlocal Self-Similarity Priors," </w:t>
      </w:r>
      <w:r w:rsidRPr="008167ED">
        <w:rPr>
          <w:i/>
        </w:rPr>
        <w:t xml:space="preserve">IEEE Transactions on Circuits and Systems for Video Technology, </w:t>
      </w:r>
      <w:r w:rsidRPr="008167ED">
        <w:t>vol. 29, no. 11, pp. 3222-3235, 2018.</w:t>
      </w:r>
    </w:p>
    <w:p w14:paraId="3BE7E264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77]</w:t>
      </w:r>
      <w:r>
        <w:tab/>
      </w:r>
      <w:r w:rsidR="008167ED" w:rsidRPr="008167ED">
        <w:t xml:space="preserve">K. Dabov, A. Foi, V. Katkovnik, and K. Egiazarian, "Color Image Denoising via Sparse 3D Collaborative Filtering With Grouping Constraint in Luminance-Chrominance Space," in </w:t>
      </w:r>
      <w:r w:rsidR="008167ED" w:rsidRPr="008167ED">
        <w:rPr>
          <w:i/>
        </w:rPr>
        <w:t>IEEE International Conference on Image Processing</w:t>
      </w:r>
      <w:r w:rsidR="008167ED" w:rsidRPr="008167ED">
        <w:t xml:space="preserve">, 2007, vol. 1: IEEE, pp. I-313-I-316. </w:t>
      </w:r>
    </w:p>
    <w:p w14:paraId="49E4D97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78]</w:t>
      </w:r>
      <w:r w:rsidRPr="008167ED">
        <w:tab/>
        <w:t xml:space="preserve">R. Yan, L. Shao, S. D. Cvetkovic, and J. Klijn, "Improved Nonlocal Means Based on Pre-Classification and Invariant Block Matching," </w:t>
      </w:r>
      <w:r w:rsidRPr="008167ED">
        <w:rPr>
          <w:i/>
        </w:rPr>
        <w:t xml:space="preserve">Journal of Display Technology, </w:t>
      </w:r>
      <w:r w:rsidRPr="008167ED">
        <w:t>vol. 8, no. 4, pp. 212-218, 2012.</w:t>
      </w:r>
    </w:p>
    <w:p w14:paraId="6B777A7A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79]</w:t>
      </w:r>
      <w:r>
        <w:tab/>
      </w:r>
      <w:r w:rsidR="008167ED" w:rsidRPr="008167ED">
        <w:t xml:space="preserve">S. Zimmer, S. Didas, and J. Weickert, "A Rotationally Invariant Block Matching Strategy Improving Image Denoising With Non-Local Means," in </w:t>
      </w:r>
      <w:r w:rsidR="008167ED" w:rsidRPr="008167ED">
        <w:rPr>
          <w:i/>
        </w:rPr>
        <w:lastRenderedPageBreak/>
        <w:t>International Workshop on Local and Non-Local Approximation in Image Processing</w:t>
      </w:r>
      <w:r w:rsidR="008167ED" w:rsidRPr="008167ED">
        <w:t xml:space="preserve">, 2008, pp. 135-142. </w:t>
      </w:r>
    </w:p>
    <w:p w14:paraId="61A288C3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80]</w:t>
      </w:r>
      <w:r>
        <w:tab/>
      </w:r>
      <w:r w:rsidR="008167ED" w:rsidRPr="008167ED">
        <w:t xml:space="preserve">Y. Lou, P. Favaro, S. Soatto, and A. Bertozzi, "Nonlocal Similarity Image Filtering," in </w:t>
      </w:r>
      <w:r w:rsidR="008167ED" w:rsidRPr="008167ED">
        <w:rPr>
          <w:i/>
        </w:rPr>
        <w:t>International Conference on Image Analysis and Processing</w:t>
      </w:r>
      <w:r w:rsidR="008167ED" w:rsidRPr="008167ED">
        <w:t xml:space="preserve">, 2009: Springer, pp. 62-71. </w:t>
      </w:r>
    </w:p>
    <w:p w14:paraId="3365972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1]</w:t>
      </w:r>
      <w:r w:rsidRPr="008167ED">
        <w:tab/>
        <w:t xml:space="preserve">C. Kervrann and J. Boulanger, "Local Adaptivity to Variable Smoothness for Exemplar-Based Image Regularization and Representation," </w:t>
      </w:r>
      <w:r w:rsidRPr="008167ED">
        <w:rPr>
          <w:i/>
        </w:rPr>
        <w:t xml:space="preserve">International Journal of Computer Vision, </w:t>
      </w:r>
      <w:r w:rsidRPr="008167ED">
        <w:t>vol. 79, no. 1, pp. 45-69, 2008.</w:t>
      </w:r>
    </w:p>
    <w:p w14:paraId="5B6485B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2]</w:t>
      </w:r>
      <w:r w:rsidRPr="008167ED">
        <w:tab/>
        <w:t xml:space="preserve">J. Wei, "Lebesgue Anisotropic Image Denoising," </w:t>
      </w:r>
      <w:r w:rsidRPr="008167ED">
        <w:rPr>
          <w:i/>
        </w:rPr>
        <w:t xml:space="preserve">International Journal of Imaging Systems and Technology, </w:t>
      </w:r>
      <w:r w:rsidRPr="008167ED">
        <w:t>vol. 15, no. 1, pp. 64-73, 2005.</w:t>
      </w:r>
    </w:p>
    <w:p w14:paraId="3A6B83F2" w14:textId="77777777" w:rsidR="008167ED" w:rsidRPr="008167ED" w:rsidRDefault="00FD6D1C" w:rsidP="008167ED">
      <w:pPr>
        <w:pStyle w:val="EndNoteBibliography"/>
        <w:bidi w:val="0"/>
        <w:ind w:left="720" w:hanging="720"/>
      </w:pPr>
      <w:r>
        <w:t>[83]</w:t>
      </w:r>
      <w:r>
        <w:tab/>
        <w:t xml:space="preserve">C. Sutour, C. A. Deledalle, and J. </w:t>
      </w:r>
      <w:r w:rsidR="008167ED" w:rsidRPr="008167ED">
        <w:t xml:space="preserve">F. Aujol, "Adaptive regularization of the NL-means: Application to Image and Video Denoising," </w:t>
      </w:r>
      <w:r w:rsidR="008167ED" w:rsidRPr="008167ED">
        <w:rPr>
          <w:i/>
        </w:rPr>
        <w:t xml:space="preserve">IEEE Transactions on Image Processing, </w:t>
      </w:r>
      <w:r w:rsidR="008167ED" w:rsidRPr="008167ED">
        <w:t>vol. 23, no. 8, pp. 3506-3521, 2014.</w:t>
      </w:r>
    </w:p>
    <w:p w14:paraId="49B19E0D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84]</w:t>
      </w:r>
      <w:r>
        <w:tab/>
      </w:r>
      <w:r w:rsidR="008167ED" w:rsidRPr="008167ED">
        <w:t xml:space="preserve">D. Zoran and Y. Weiss, "From Learning Models of Natural Image Patches to Whole Image Restoration," in </w:t>
      </w:r>
      <w:r w:rsidR="008167ED" w:rsidRPr="008167ED">
        <w:rPr>
          <w:i/>
        </w:rPr>
        <w:t>International Conference on Computer Vision</w:t>
      </w:r>
      <w:r w:rsidR="008167ED" w:rsidRPr="008167ED">
        <w:t xml:space="preserve">, 2011: IEEE, pp. 479-486. </w:t>
      </w:r>
    </w:p>
    <w:p w14:paraId="3E0928F9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5]</w:t>
      </w:r>
      <w:r w:rsidRPr="008167ED">
        <w:tab/>
        <w:t xml:space="preserve">S. Gu, Q. Xie, D. Meng, W. Zuo, X. Feng, and L. Zhang, "Weighted Nuclear Norm Minimization and Its Applications to Low Level Vision," </w:t>
      </w:r>
      <w:r w:rsidRPr="008167ED">
        <w:rPr>
          <w:i/>
        </w:rPr>
        <w:t xml:space="preserve">International Journal of Computer Vision, </w:t>
      </w:r>
      <w:r w:rsidRPr="008167ED">
        <w:t>vol. 121, no. 2, pp. 183-208, 2017.</w:t>
      </w:r>
    </w:p>
    <w:p w14:paraId="0075A08B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86]</w:t>
      </w:r>
      <w:r>
        <w:tab/>
      </w:r>
      <w:r w:rsidR="008167ED" w:rsidRPr="008167ED">
        <w:t xml:space="preserve">X. Shen and Y. Wu, "A Unified Approach to Salient Object Detection via Low Rank Matrix Recovery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2: IEEE, pp. 853-860. </w:t>
      </w:r>
    </w:p>
    <w:p w14:paraId="3B9C9DEF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87]</w:t>
      </w:r>
      <w:r>
        <w:tab/>
      </w:r>
      <w:r w:rsidR="008167ED" w:rsidRPr="008167ED">
        <w:t xml:space="preserve">K. Zhang, X. Gao, D. Tao, and X. Li, "Multi-Scale Dictionary for Single Image Super-Resolution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2: IEEE, pp. 1114-1121. </w:t>
      </w:r>
    </w:p>
    <w:p w14:paraId="02639E7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8]</w:t>
      </w:r>
      <w:r w:rsidRPr="008167ED">
        <w:tab/>
        <w:t xml:space="preserve">M. Elad and M. Aharon, "Image Denoising via Sparse and Redundant Representations Over Learned Dictionaries," </w:t>
      </w:r>
      <w:r w:rsidRPr="008167ED">
        <w:rPr>
          <w:i/>
        </w:rPr>
        <w:t xml:space="preserve">IEEE Transactions on Image Processing, </w:t>
      </w:r>
      <w:r w:rsidRPr="008167ED">
        <w:t>vol. 15, no. 12, pp. 3736-3745, 2006.</w:t>
      </w:r>
    </w:p>
    <w:p w14:paraId="42C2E27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89]</w:t>
      </w:r>
      <w:r w:rsidRPr="008167ED">
        <w:tab/>
        <w:t xml:space="preserve">L. Zhang and W. Zuo, "Image Restoration: From Sparse and Low-Rank Priors to Deep Priors," </w:t>
      </w:r>
      <w:r w:rsidRPr="008167ED">
        <w:rPr>
          <w:i/>
        </w:rPr>
        <w:t xml:space="preserve">IEEE Signal Processing Magazine, </w:t>
      </w:r>
      <w:r w:rsidRPr="008167ED">
        <w:t>vol. 34, no. 5, pp. 172-179, 2017.</w:t>
      </w:r>
    </w:p>
    <w:p w14:paraId="4977DC8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0]</w:t>
      </w:r>
      <w:r w:rsidRPr="008167ED">
        <w:tab/>
        <w:t xml:space="preserve">W. Dong, L. Zhang, G. Shi, and X. Li, "Nonlocally Centralized Sparse Representation for Image Restoration," </w:t>
      </w:r>
      <w:r w:rsidRPr="008167ED">
        <w:rPr>
          <w:i/>
        </w:rPr>
        <w:t xml:space="preserve">IEEE Transactions on Image Processing, </w:t>
      </w:r>
      <w:r w:rsidRPr="008167ED">
        <w:t>vol. 22, no. 4, pp. 1620-1630, 2012.</w:t>
      </w:r>
    </w:p>
    <w:p w14:paraId="165344D1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1]</w:t>
      </w:r>
      <w:r w:rsidRPr="008167ED">
        <w:tab/>
        <w:t xml:space="preserve">L. Zhang, W. Dong, D. Zhang, and G. Shi, "Two-Stage Image Denoising by Principal Component Analysis With Local Pixel Grouping," </w:t>
      </w:r>
      <w:r w:rsidRPr="008167ED">
        <w:rPr>
          <w:i/>
        </w:rPr>
        <w:t xml:space="preserve">Pattern Recognition, </w:t>
      </w:r>
      <w:r w:rsidRPr="008167ED">
        <w:t>vol. 43, no. 4, pp. 1531-1549, 2010.</w:t>
      </w:r>
    </w:p>
    <w:p w14:paraId="1383B46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2]</w:t>
      </w:r>
      <w:r w:rsidRPr="008167ED">
        <w:tab/>
        <w:t xml:space="preserve">C. Louchet and L. Moisan, "Total Variation as a Local Filter," </w:t>
      </w:r>
      <w:r w:rsidRPr="008167ED">
        <w:rPr>
          <w:i/>
        </w:rPr>
        <w:t xml:space="preserve">SIAM Journal on Imaging Sciences, </w:t>
      </w:r>
      <w:r w:rsidRPr="008167ED">
        <w:t>vol. 4, no. 2, pp. 651-694, 2011.</w:t>
      </w:r>
    </w:p>
    <w:p w14:paraId="3EABDEC1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93]</w:t>
      </w:r>
      <w:r>
        <w:tab/>
      </w:r>
      <w:r w:rsidR="008167ED" w:rsidRPr="008167ED">
        <w:t xml:space="preserve">G. Liu, Z. Lin, and Y. Yu, "Robust Subspace Segmentation by Low-Rank Representation," in </w:t>
      </w:r>
      <w:r w:rsidR="008167ED" w:rsidRPr="008167ED">
        <w:rPr>
          <w:i/>
        </w:rPr>
        <w:t>International Conference on Machine Learning</w:t>
      </w:r>
      <w:r w:rsidR="008167ED" w:rsidRPr="008167ED">
        <w:t xml:space="preserve">, 2010, pp. 663-670. </w:t>
      </w:r>
    </w:p>
    <w:p w14:paraId="628D731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4]</w:t>
      </w:r>
      <w:r w:rsidRPr="008167ED">
        <w:tab/>
        <w:t xml:space="preserve">I. Markovsky and K. Usevich, </w:t>
      </w:r>
      <w:r w:rsidRPr="008167ED">
        <w:rPr>
          <w:i/>
        </w:rPr>
        <w:t>Low-Rank Approximation</w:t>
      </w:r>
      <w:r w:rsidRPr="008167ED">
        <w:t>. London: Springer, 2012.</w:t>
      </w:r>
    </w:p>
    <w:p w14:paraId="67845506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lastRenderedPageBreak/>
        <w:t>[95]</w:t>
      </w:r>
      <w:r w:rsidRPr="008167ED">
        <w:tab/>
        <w:t xml:space="preserve">Q. Guo, C. Zhang, Y. Zhang, and H. Liu, "An Efficient SVD-Based Method for Image Denoising," </w:t>
      </w:r>
      <w:r w:rsidRPr="008167ED">
        <w:rPr>
          <w:i/>
        </w:rPr>
        <w:t xml:space="preserve">IEEE Transactions on Circuits and Systems for Video Technology, </w:t>
      </w:r>
      <w:r w:rsidRPr="008167ED">
        <w:t>vol. 26, no. 5, pp. 868-880, 2015.</w:t>
      </w:r>
    </w:p>
    <w:p w14:paraId="5ABEBF10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6]</w:t>
      </w:r>
      <w:r w:rsidRPr="008167ED">
        <w:tab/>
        <w:t xml:space="preserve">M. Bertalmío, </w:t>
      </w:r>
      <w:r w:rsidRPr="008167ED">
        <w:rPr>
          <w:i/>
        </w:rPr>
        <w:t>Denoising of Photographic Images and Video</w:t>
      </w:r>
      <w:r w:rsidRPr="008167ED">
        <w:t>. Springer, 2018.</w:t>
      </w:r>
    </w:p>
    <w:p w14:paraId="62B4BAA0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97]</w:t>
      </w:r>
      <w:r>
        <w:tab/>
      </w:r>
      <w:r w:rsidR="008167ED" w:rsidRPr="008167ED">
        <w:t xml:space="preserve">R. Liu, Z. Lin, F. De la Torre, and Z. Su, "Fixed-Rank Representation for Unsupervised Visual Learning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2: IEEE, pp. 598-605. </w:t>
      </w:r>
    </w:p>
    <w:p w14:paraId="4A6888F5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8]</w:t>
      </w:r>
      <w:r w:rsidRPr="008167ED">
        <w:tab/>
        <w:t xml:space="preserve">A. Eriksson and A. van den Hengel, "Efficient Computation of Robust Weighted Low-Rank Matrix Approximations Using the L_1 Norm," </w:t>
      </w:r>
      <w:r w:rsidRPr="008167ED">
        <w:rPr>
          <w:i/>
        </w:rPr>
        <w:t xml:space="preserve">IEEE Transactions on Pattern Analysis and Machine Intelligence, </w:t>
      </w:r>
      <w:r w:rsidRPr="008167ED">
        <w:t>vol. 34, no. 9, pp. 1681-1690, 2012.</w:t>
      </w:r>
    </w:p>
    <w:p w14:paraId="275AEA0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99]</w:t>
      </w:r>
      <w:r w:rsidRPr="008167ED">
        <w:tab/>
        <w:t xml:space="preserve">W. Dong, G. Shi, and X. Li, "Nonlocal Image Restoration With Bilateral Variance Estimation: A Low-Rank Approach," </w:t>
      </w:r>
      <w:r w:rsidRPr="008167ED">
        <w:rPr>
          <w:i/>
        </w:rPr>
        <w:t xml:space="preserve">IEEE Transactions on Image Processing, </w:t>
      </w:r>
      <w:r w:rsidRPr="008167ED">
        <w:t>vol. 22, no. 2, pp. 700-711, 2012.</w:t>
      </w:r>
    </w:p>
    <w:p w14:paraId="65D021B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0]</w:t>
      </w:r>
      <w:r w:rsidRPr="008167ED">
        <w:tab/>
        <w:t xml:space="preserve">Z. Yuan, X. Lin, and X. Wang, "The LSE Model to Denoise Mixed Noise in Images," </w:t>
      </w:r>
      <w:r w:rsidRPr="008167ED">
        <w:rPr>
          <w:i/>
        </w:rPr>
        <w:t xml:space="preserve">J Signal Process, </w:t>
      </w:r>
      <w:r w:rsidRPr="008167ED">
        <w:t>vol. 29, no. 10, pp. 1329-1335, 2013.</w:t>
      </w:r>
    </w:p>
    <w:p w14:paraId="7CAB801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1]</w:t>
      </w:r>
      <w:r w:rsidRPr="008167ED">
        <w:tab/>
        <w:t xml:space="preserve">L. Xinyan, M. Jie, Z. Xiaomei, and H. Zhaozheng, "Image Denoising of Low-Rank Matrix Recovery via Joint Frobenius Norm," </w:t>
      </w:r>
      <w:r w:rsidRPr="008167ED">
        <w:rPr>
          <w:i/>
        </w:rPr>
        <w:t xml:space="preserve">Journal of Image and Graphics, </w:t>
      </w:r>
      <w:r w:rsidRPr="008167ED">
        <w:t>2014.</w:t>
      </w:r>
    </w:p>
    <w:p w14:paraId="5A5ECFAB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2]</w:t>
      </w:r>
      <w:r w:rsidRPr="008167ED">
        <w:tab/>
        <w:t xml:space="preserve">H. Ji, S. Huang, Z. Shen, and Y. Xu, "Robust Video Restoration by Joint Sparse and Low Rank Matrix Approximation," </w:t>
      </w:r>
      <w:r w:rsidRPr="008167ED">
        <w:rPr>
          <w:i/>
        </w:rPr>
        <w:t xml:space="preserve">SIAM Journal on Imaging Sciences, </w:t>
      </w:r>
      <w:r w:rsidRPr="008167ED">
        <w:t>vol. 4, no. 4, pp. 1122-1142, 2011.</w:t>
      </w:r>
    </w:p>
    <w:p w14:paraId="0251CC22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03]</w:t>
      </w:r>
      <w:r>
        <w:tab/>
      </w:r>
      <w:r w:rsidR="008167ED" w:rsidRPr="008167ED">
        <w:t xml:space="preserve">H. Ji, C. Liu, Z. Shen, and Y. Xu, "Robust Video Denoising Using Low Rank Matrix Completion," in </w:t>
      </w:r>
      <w:r w:rsidR="008167ED" w:rsidRPr="008167ED">
        <w:rPr>
          <w:i/>
        </w:rPr>
        <w:t>IEEE Computer Society Conference on Computer Vision and Pattern Recognition</w:t>
      </w:r>
      <w:r w:rsidR="008167ED" w:rsidRPr="008167ED">
        <w:t xml:space="preserve">, 2010: IEEE, pp. 1791-1798. </w:t>
      </w:r>
    </w:p>
    <w:p w14:paraId="1710F53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4]</w:t>
      </w:r>
      <w:r w:rsidRPr="008167ED">
        <w:tab/>
        <w:t xml:space="preserve">G. Liu, Z. Lin, S. Yan, J. Sun, Y. Yu, and Y. Ma, "Robust Recovery of Subspace Structures by Low-Rank Representation," </w:t>
      </w:r>
      <w:r w:rsidRPr="008167ED">
        <w:rPr>
          <w:i/>
        </w:rPr>
        <w:t xml:space="preserve">IEEE Transactions on Pattern Analysis and Machine Intelligence, </w:t>
      </w:r>
      <w:r w:rsidRPr="008167ED">
        <w:t>vol. 35, no. 1, pp. 171-184, 2012.</w:t>
      </w:r>
    </w:p>
    <w:p w14:paraId="009D0A8B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105]</w:t>
      </w:r>
      <w:r w:rsidRPr="008167ED">
        <w:tab/>
        <w:t>J.</w:t>
      </w:r>
      <w:r w:rsidR="00FD6D1C">
        <w:t xml:space="preserve"> </w:t>
      </w:r>
      <w:r w:rsidRPr="008167ED">
        <w:t xml:space="preserve">F. Cai, E. J. Candès, and Z. Shen, "A Singular Value Thresholding Algorithm for Matrix Completion," </w:t>
      </w:r>
      <w:r w:rsidRPr="008167ED">
        <w:rPr>
          <w:i/>
        </w:rPr>
        <w:t xml:space="preserve">SIAM Journal on optimization, </w:t>
      </w:r>
      <w:r w:rsidRPr="008167ED">
        <w:t>vol. 20, no. 4, pp. 1956-1982, 2010.</w:t>
      </w:r>
    </w:p>
    <w:p w14:paraId="23AA37C3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6]</w:t>
      </w:r>
      <w:r w:rsidRPr="008167ED">
        <w:tab/>
        <w:t xml:space="preserve">L. Zhang, P. Bao, and X. Wu, "Multiscale LMMSE-Based Image Denoising With Optimal Wavelet Selection," </w:t>
      </w:r>
      <w:r w:rsidRPr="008167ED">
        <w:rPr>
          <w:i/>
        </w:rPr>
        <w:t xml:space="preserve">IEEE Transactions on Circuits and Systems for Video Technology, </w:t>
      </w:r>
      <w:r w:rsidRPr="008167ED">
        <w:t>vol. 15, no. 4, pp. 469-481, 2005.</w:t>
      </w:r>
    </w:p>
    <w:p w14:paraId="5429EF55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107]</w:t>
      </w:r>
      <w:r w:rsidRPr="008167ED">
        <w:tab/>
        <w:t>L.</w:t>
      </w:r>
      <w:r w:rsidR="00FD6D1C">
        <w:t xml:space="preserve"> </w:t>
      </w:r>
      <w:r w:rsidRPr="008167ED">
        <w:t xml:space="preserve">C. Jiao, B. Hou, S. Wang, and F. Liu, "Image Multiscale Geometric Analysis: Theory and Applications," </w:t>
      </w:r>
      <w:r w:rsidRPr="008167ED">
        <w:rPr>
          <w:i/>
        </w:rPr>
        <w:t xml:space="preserve">Theory and Application of Beyond Wavelet Analysis, </w:t>
      </w:r>
      <w:r w:rsidRPr="008167ED">
        <w:t>2008.</w:t>
      </w:r>
    </w:p>
    <w:p w14:paraId="67CF7DC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8]</w:t>
      </w:r>
      <w:r w:rsidRPr="008167ED">
        <w:tab/>
        <w:t xml:space="preserve">J. Hou, "Research on Image Denoising Approach Based on Wavelet and Its Statistical Characteristics," PhD Dissertation, Huazhong University of Science and Technology, 2007. </w:t>
      </w:r>
    </w:p>
    <w:p w14:paraId="1E1876F6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09]</w:t>
      </w:r>
      <w:r w:rsidRPr="008167ED">
        <w:tab/>
        <w:t xml:space="preserve">P. Jain and V. Tyagi, "Spatial and Frequency Domain Filters for Restoration of Noisy Images," </w:t>
      </w:r>
      <w:r w:rsidRPr="008167ED">
        <w:rPr>
          <w:i/>
        </w:rPr>
        <w:t xml:space="preserve">IETE Journal of Education, </w:t>
      </w:r>
      <w:r w:rsidRPr="008167ED">
        <w:t>vol. 54, no. 2, pp. 108-116, 2013.</w:t>
      </w:r>
    </w:p>
    <w:p w14:paraId="2B987C08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10]</w:t>
      </w:r>
      <w:r>
        <w:tab/>
      </w:r>
      <w:r w:rsidR="008167ED" w:rsidRPr="008167ED">
        <w:t xml:space="preserve">A. Jung, "An Introduction to a New Data Analysis Tool: Independent Component Analysis," in </w:t>
      </w:r>
      <w:r w:rsidR="008167ED" w:rsidRPr="008167ED">
        <w:rPr>
          <w:i/>
        </w:rPr>
        <w:t>Proceedings of Workshop GK" Nonlinearity"-Regensburg</w:t>
      </w:r>
      <w:r w:rsidR="008167ED" w:rsidRPr="008167ED">
        <w:t xml:space="preserve">, 2001. </w:t>
      </w:r>
    </w:p>
    <w:p w14:paraId="13DB0F62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lastRenderedPageBreak/>
        <w:t>[111]</w:t>
      </w:r>
      <w:r>
        <w:tab/>
      </w:r>
      <w:r w:rsidR="008167ED" w:rsidRPr="008167ED">
        <w:t xml:space="preserve">A. Hyvarinen, E. Oja, P. Hoyer, and J. Hurri, "Image Feature Extraction by Sparse Coding and Independent Component Analysis," in </w:t>
      </w:r>
      <w:r w:rsidR="008167ED" w:rsidRPr="008167ED">
        <w:rPr>
          <w:i/>
        </w:rPr>
        <w:t>International Conference on Pattern Recognition</w:t>
      </w:r>
      <w:r w:rsidR="008167ED" w:rsidRPr="008167ED">
        <w:t xml:space="preserve">, 1998, vol. 2: IEEE, pp. 1268-1273. </w:t>
      </w:r>
    </w:p>
    <w:p w14:paraId="55E9D939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12]</w:t>
      </w:r>
      <w:r>
        <w:tab/>
      </w:r>
      <w:r w:rsidR="008167ED" w:rsidRPr="008167ED">
        <w:t xml:space="preserve">D. D. Muresan and T. W. Parks, "Adaptive Principal Components and Image Denoising," in </w:t>
      </w:r>
      <w:r w:rsidR="008167ED" w:rsidRPr="008167ED">
        <w:rPr>
          <w:i/>
        </w:rPr>
        <w:t>International Conference on Image Processing</w:t>
      </w:r>
      <w:r w:rsidR="008167ED" w:rsidRPr="008167ED">
        <w:t xml:space="preserve">, 2003, vol. 1: IEEE, pp. I-101. </w:t>
      </w:r>
    </w:p>
    <w:p w14:paraId="073F4982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3]</w:t>
      </w:r>
      <w:r w:rsidRPr="008167ED">
        <w:tab/>
        <w:t xml:space="preserve">A. B. Hamza, P. L. Luque-Escamilla, J. Martínez-Aroza, and R. Román-Roldán, "Removing Noise and Preserving Details With Relaxed Median Filters," </w:t>
      </w:r>
      <w:r w:rsidRPr="008167ED">
        <w:rPr>
          <w:i/>
        </w:rPr>
        <w:t xml:space="preserve">Journal of Mathematical Imaging and Vision, </w:t>
      </w:r>
      <w:r w:rsidRPr="008167ED">
        <w:t>vol. 11, no. 2, pp. 161-177, 1999.</w:t>
      </w:r>
    </w:p>
    <w:p w14:paraId="21F3C5F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4]</w:t>
      </w:r>
      <w:r w:rsidRPr="008167ED">
        <w:tab/>
        <w:t xml:space="preserve">S. Mallat, "Image Retrieval Using Wavelet-Based Salient Points," </w:t>
      </w:r>
      <w:r w:rsidRPr="008167ED">
        <w:rPr>
          <w:i/>
        </w:rPr>
        <w:t xml:space="preserve">IEEE Transactions on Pattern Analysis and Machine Intelligence, </w:t>
      </w:r>
      <w:r w:rsidRPr="008167ED">
        <w:t>1989.</w:t>
      </w:r>
    </w:p>
    <w:p w14:paraId="1FFF3282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15]</w:t>
      </w:r>
      <w:r>
        <w:tab/>
      </w:r>
      <w:r w:rsidR="008167ED" w:rsidRPr="008167ED">
        <w:t xml:space="preserve">V. Strela, "Denoising via Block Wiener Filtering in Wavelet Domain," in </w:t>
      </w:r>
      <w:r w:rsidR="008167ED" w:rsidRPr="008167ED">
        <w:rPr>
          <w:i/>
        </w:rPr>
        <w:t>European Congress of Mathematics</w:t>
      </w:r>
      <w:r w:rsidR="008167ED" w:rsidRPr="008167ED">
        <w:t xml:space="preserve">, 2001: Springer, pp. 619-625. </w:t>
      </w:r>
    </w:p>
    <w:p w14:paraId="1C41768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6]</w:t>
      </w:r>
      <w:r w:rsidRPr="008167ED">
        <w:tab/>
        <w:t xml:space="preserve">J. Portilla, V. Strela, M. J. Wainwright, and E. P. Simoncelli, "Restoration-Image Denoising Using Scale Mixtures of Gaussians in the Wavelet Domain," </w:t>
      </w:r>
      <w:r w:rsidRPr="008167ED">
        <w:rPr>
          <w:i/>
        </w:rPr>
        <w:t xml:space="preserve">IEEE Transactions on Image Processing, </w:t>
      </w:r>
      <w:r w:rsidRPr="008167ED">
        <w:t>vol. 12, no. 11, pp. 1338-1351, 2003.</w:t>
      </w:r>
    </w:p>
    <w:p w14:paraId="166CCF9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7]</w:t>
      </w:r>
      <w:r w:rsidRPr="008167ED">
        <w:tab/>
        <w:t xml:space="preserve">M. Malfait and D. Roose, "Wavelet-Based Image Denoising Using a Markov Random Field a Priori Model," </w:t>
      </w:r>
      <w:r w:rsidRPr="008167ED">
        <w:rPr>
          <w:i/>
        </w:rPr>
        <w:t xml:space="preserve">IEEE Transactions on Image Processing, </w:t>
      </w:r>
      <w:r w:rsidRPr="008167ED">
        <w:t>vol. 6, no. 4, pp. 549-565, 1997.</w:t>
      </w:r>
    </w:p>
    <w:p w14:paraId="6764B6A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18]</w:t>
      </w:r>
      <w:r w:rsidRPr="008167ED">
        <w:tab/>
        <w:t xml:space="preserve">R. D. Da Silva, R. Minetto, W. R. Schwartz, and H. Pedrini, "Adaptive Edge-Preserving Image Denoising Using Wavelet Transforms," </w:t>
      </w:r>
      <w:r w:rsidRPr="008167ED">
        <w:rPr>
          <w:i/>
        </w:rPr>
        <w:t xml:space="preserve">Pattern Analysis and Applications, </w:t>
      </w:r>
      <w:r w:rsidRPr="008167ED">
        <w:t>vol. 16, no. 4, pp. 567-580, 2013.</w:t>
      </w:r>
    </w:p>
    <w:p w14:paraId="1DC147D2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119]</w:t>
      </w:r>
      <w:r w:rsidRPr="008167ED">
        <w:tab/>
        <w:t>P. L. Combettes and J.</w:t>
      </w:r>
      <w:r w:rsidR="00FD6D1C">
        <w:t xml:space="preserve"> </w:t>
      </w:r>
      <w:r w:rsidRPr="008167ED">
        <w:t xml:space="preserve">C. Pesquet, "Wavelet-Constrained Image Restoration," </w:t>
      </w:r>
      <w:r w:rsidRPr="008167ED">
        <w:rPr>
          <w:i/>
        </w:rPr>
        <w:t xml:space="preserve">International Journal of Wavelets, Multiresolution and Information Processing, </w:t>
      </w:r>
      <w:r w:rsidRPr="008167ED">
        <w:t>vol. 2, no. 04, pp. 371-389, 2004.</w:t>
      </w:r>
    </w:p>
    <w:p w14:paraId="1AECFA84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20]</w:t>
      </w:r>
      <w:r>
        <w:tab/>
      </w:r>
      <w:r w:rsidR="008167ED" w:rsidRPr="008167ED">
        <w:t xml:space="preserve">H. Choi and R. Baraniuk, "Analysis of Wavelet-Domain Wiener Filters," in </w:t>
      </w:r>
      <w:r w:rsidR="008167ED" w:rsidRPr="008167ED">
        <w:rPr>
          <w:i/>
        </w:rPr>
        <w:t>IEEE-SP International Symposium on Time-Frequency and Time-Scale Analysis</w:t>
      </w:r>
      <w:r w:rsidR="008167ED" w:rsidRPr="008167ED">
        <w:t xml:space="preserve">, 1998: IEEE, pp. 613-616. </w:t>
      </w:r>
    </w:p>
    <w:p w14:paraId="10534869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1]</w:t>
      </w:r>
      <w:r w:rsidRPr="008167ED">
        <w:tab/>
        <w:t xml:space="preserve">L. Fan, F. Zhang, H. Fan, and C. Zhang, "Brief Review of Image Denoising Techniques," </w:t>
      </w:r>
      <w:r w:rsidRPr="008167ED">
        <w:rPr>
          <w:i/>
        </w:rPr>
        <w:t xml:space="preserve">Visual Computing for Industry, Biomedicine, and Art, </w:t>
      </w:r>
      <w:r w:rsidRPr="008167ED">
        <w:t>vol. 2, no. 1, p. 7, 2019.</w:t>
      </w:r>
    </w:p>
    <w:p w14:paraId="660DAF4C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2]</w:t>
      </w:r>
      <w:r w:rsidRPr="008167ED">
        <w:tab/>
        <w:t xml:space="preserve">K. Dabov, A. Foi, V. Katkovnik, and K. Egiazarian, "Image Denoising by Sparse 3-D Transform-Domain Collaborative Filtering," </w:t>
      </w:r>
      <w:r w:rsidRPr="008167ED">
        <w:rPr>
          <w:i/>
        </w:rPr>
        <w:t xml:space="preserve">IEEE Transactions on Image Processing, </w:t>
      </w:r>
      <w:r w:rsidRPr="008167ED">
        <w:t>vol. 16, no. 8, pp. 2080-2095, 2007.</w:t>
      </w:r>
    </w:p>
    <w:p w14:paraId="360AD791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3]</w:t>
      </w:r>
      <w:r w:rsidRPr="008167ED">
        <w:tab/>
        <w:t xml:space="preserve">Y. Chen and T. Pock, "Trainable Nonlinear Reaction Diffusion: A Flexible Framework for Fast and Effective Image Restoration," </w:t>
      </w:r>
      <w:r w:rsidRPr="008167ED">
        <w:rPr>
          <w:i/>
        </w:rPr>
        <w:t xml:space="preserve">IEEE Transactions on Pattern Analysis and Machine Intelligence, </w:t>
      </w:r>
      <w:r w:rsidRPr="008167ED">
        <w:t>vol. 39, no. 6, pp. 1256-1272, 2016.</w:t>
      </w:r>
    </w:p>
    <w:p w14:paraId="58FCB129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24]</w:t>
      </w:r>
      <w:r>
        <w:tab/>
      </w:r>
      <w:r w:rsidR="008167ED" w:rsidRPr="008167ED">
        <w:t xml:space="preserve">U. Schmidt and S. Roth, "Shrinkage Fields for Effective Image Restoration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4, pp. 2774-2781. </w:t>
      </w:r>
    </w:p>
    <w:p w14:paraId="712569C7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lastRenderedPageBreak/>
        <w:t>[125]</w:t>
      </w:r>
      <w:r>
        <w:tab/>
      </w:r>
      <w:r w:rsidR="008167ED" w:rsidRPr="008167ED">
        <w:t xml:space="preserve">J. Kim, J. Kwon Lee, and K. Mu Lee, "Accurate Image Super-Resolution Using Very Deep Convolutional Networks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6, pp. 1646-1654. </w:t>
      </w:r>
    </w:p>
    <w:p w14:paraId="4357E91C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26]</w:t>
      </w:r>
      <w:r>
        <w:tab/>
      </w:r>
      <w:r w:rsidR="008167ED" w:rsidRPr="008167ED">
        <w:t xml:space="preserve">S. Nah, T. Hyun Kim, and K. Mu Lee, "Deep Multi-Scale Convolutional Neural Network for Dynamic Scene Deblurring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7, pp. 3883-3891. </w:t>
      </w:r>
    </w:p>
    <w:p w14:paraId="1E96ADB7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7]</w:t>
      </w:r>
      <w:r w:rsidRPr="008167ED">
        <w:tab/>
        <w:t xml:space="preserve"> H. C. Burger, C. J. Schuler, and S. Harmeling, "Image Denoising: Can Plain Neural Networks Compete With BM3D?," in </w:t>
      </w:r>
      <w:r w:rsidRPr="008167ED">
        <w:rPr>
          <w:i/>
        </w:rPr>
        <w:t>IEEE Conference on Computer Vision and Pattern Recognition</w:t>
      </w:r>
      <w:r w:rsidRPr="008167ED">
        <w:t xml:space="preserve">, 2012: IEEE, pp. 2392-2399. </w:t>
      </w:r>
    </w:p>
    <w:p w14:paraId="15931774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8]</w:t>
      </w:r>
      <w:r w:rsidRPr="008167ED">
        <w:tab/>
        <w:t xml:space="preserve">I. Goodfellow, Y. Bengio, A. Courville, and Y. Bengio, </w:t>
      </w:r>
      <w:r w:rsidRPr="008167ED">
        <w:rPr>
          <w:i/>
        </w:rPr>
        <w:t>Deep Learning</w:t>
      </w:r>
      <w:r w:rsidRPr="008167ED">
        <w:t>. MIT Press Cambridge, 2016.</w:t>
      </w:r>
    </w:p>
    <w:p w14:paraId="46F78C0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29]</w:t>
      </w:r>
      <w:r w:rsidRPr="008167ED">
        <w:tab/>
        <w:t xml:space="preserve">K. Zhang, W. Zuo, Y. Chen, D. Meng, and L. Zhang, "Beyond a Gaussian Denoiser: Residual Learning of Deep CNN for Image Denoising," </w:t>
      </w:r>
      <w:r w:rsidRPr="008167ED">
        <w:rPr>
          <w:i/>
        </w:rPr>
        <w:t xml:space="preserve">IEEE Transactions on Image Processing, </w:t>
      </w:r>
      <w:r w:rsidRPr="008167ED">
        <w:t>vol. 26, no. 7, pp. 3142-3155, 2017.</w:t>
      </w:r>
    </w:p>
    <w:p w14:paraId="21C43FB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0]</w:t>
      </w:r>
      <w:r w:rsidRPr="008167ED">
        <w:tab/>
        <w:t xml:space="preserve">K. Zhang, W. Zuo, and L. Zhang, "FFDNet: Toward a Fast and Flexible Solution for CNN-Based Image Denoising," </w:t>
      </w:r>
      <w:r w:rsidRPr="008167ED">
        <w:rPr>
          <w:i/>
        </w:rPr>
        <w:t xml:space="preserve">IEEE Transactions on Image Processing, </w:t>
      </w:r>
      <w:r w:rsidRPr="008167ED">
        <w:t>vol. 27, no. 9, pp. 4608-4622, 2018.</w:t>
      </w:r>
    </w:p>
    <w:p w14:paraId="00CE02EA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31]</w:t>
      </w:r>
      <w:r>
        <w:tab/>
      </w:r>
      <w:r w:rsidR="008167ED" w:rsidRPr="008167ED">
        <w:t xml:space="preserve">K. Zhang, W. Zuo, S. Gu, and L. Zhang, "Learning Deep CNN Denoiser Prior for Image Restoration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7, pp. 3929-3938. </w:t>
      </w:r>
    </w:p>
    <w:p w14:paraId="7A5288E5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32]</w:t>
      </w:r>
      <w:r>
        <w:tab/>
      </w:r>
      <w:r w:rsidR="008167ED" w:rsidRPr="008167ED">
        <w:t>W. Shi</w:t>
      </w:r>
      <w:r w:rsidR="008167ED" w:rsidRPr="008167ED">
        <w:rPr>
          <w:i/>
        </w:rPr>
        <w:t xml:space="preserve"> et al.</w:t>
      </w:r>
      <w:r w:rsidR="008167ED" w:rsidRPr="008167ED">
        <w:t xml:space="preserve">, "Real-Time Single Image and Video Super-Resolution Using an Efficient Sub-Pixel Convolutional Neural Network," in </w:t>
      </w:r>
      <w:r w:rsidR="008167ED" w:rsidRPr="008167ED">
        <w:rPr>
          <w:i/>
        </w:rPr>
        <w:t>IEEE Conference on Computer Vision and Pattern Recognition</w:t>
      </w:r>
      <w:r w:rsidR="008167ED" w:rsidRPr="008167ED">
        <w:t xml:space="preserve">, 2016, pp. 1874-1883. </w:t>
      </w:r>
    </w:p>
    <w:p w14:paraId="4B5ABABE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3]</w:t>
      </w:r>
      <w:r w:rsidRPr="008167ED">
        <w:tab/>
        <w:t xml:space="preserve">S. Boyd, N. Parikh, and E. Chu, </w:t>
      </w:r>
      <w:r w:rsidRPr="008167ED">
        <w:rPr>
          <w:i/>
        </w:rPr>
        <w:t>Distributed Optimization and Statistical Learning via the Alternating Direction Method of Multipliers</w:t>
      </w:r>
      <w:r w:rsidRPr="008167ED">
        <w:t>. Now Publishers Inc, 2011.</w:t>
      </w:r>
    </w:p>
    <w:p w14:paraId="72BAF2A6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4]</w:t>
      </w:r>
      <w:r w:rsidRPr="008167ED">
        <w:tab/>
        <w:t xml:space="preserve">D. Geman and C. Yang, "Nonlinear Image Recovery With Half-Quadratic Regularization," </w:t>
      </w:r>
      <w:r w:rsidRPr="008167ED">
        <w:rPr>
          <w:i/>
        </w:rPr>
        <w:t xml:space="preserve">IEEE transactions on Image Processing, </w:t>
      </w:r>
      <w:r w:rsidRPr="008167ED">
        <w:t>vol. 4, no. 7, pp. 932-946, 1995.</w:t>
      </w:r>
    </w:p>
    <w:p w14:paraId="08FBAC2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5]</w:t>
      </w:r>
      <w:r w:rsidRPr="008167ED">
        <w:tab/>
        <w:t xml:space="preserve">R. C. Gonzalez, R. E. Woods, and S. L. Eddins, </w:t>
      </w:r>
      <w:r w:rsidRPr="008167ED">
        <w:rPr>
          <w:i/>
        </w:rPr>
        <w:t>Digital Image Processing Using MATLAB</w:t>
      </w:r>
      <w:r w:rsidRPr="008167ED">
        <w:t>. Pearson Education, 2004.</w:t>
      </w:r>
    </w:p>
    <w:p w14:paraId="3A08836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6]</w:t>
      </w:r>
      <w:r w:rsidRPr="008167ED">
        <w:tab/>
        <w:t xml:space="preserve">L. Yin, R. Yang, M. Gabbouj, and Y. Neuvo, "Weighted Median Filters: A Tutorial," </w:t>
      </w:r>
      <w:r w:rsidRPr="008167ED">
        <w:rPr>
          <w:i/>
        </w:rPr>
        <w:t xml:space="preserve">IEEE Transactions on Circuits and Systems II: Analog and Digital Signal Processing, </w:t>
      </w:r>
      <w:r w:rsidRPr="008167ED">
        <w:t>vol. 43, no. 3, pp. 157-192, 1996.</w:t>
      </w:r>
    </w:p>
    <w:p w14:paraId="73A6C0F7" w14:textId="77777777" w:rsidR="008167ED" w:rsidRPr="008167ED" w:rsidRDefault="008167ED" w:rsidP="00FD6D1C">
      <w:pPr>
        <w:pStyle w:val="EndNoteBibliography"/>
        <w:bidi w:val="0"/>
        <w:ind w:left="720" w:hanging="720"/>
      </w:pPr>
      <w:r w:rsidRPr="008167ED">
        <w:t>[137]</w:t>
      </w:r>
      <w:r w:rsidRPr="008167ED">
        <w:tab/>
        <w:t>S.</w:t>
      </w:r>
      <w:r w:rsidR="00FD6D1C">
        <w:t xml:space="preserve"> </w:t>
      </w:r>
      <w:r w:rsidRPr="008167ED">
        <w:t xml:space="preserve">J. Ko and Y. H. Lee, "Center Weighted Median Filters and Their Applications to Image Enhancement," </w:t>
      </w:r>
      <w:r w:rsidRPr="008167ED">
        <w:rPr>
          <w:i/>
        </w:rPr>
        <w:t xml:space="preserve">IEEE Transactions on Circuits and Systems, </w:t>
      </w:r>
      <w:r w:rsidRPr="008167ED">
        <w:t>vol. 38, no. 9, pp. 984-993, 1991.</w:t>
      </w:r>
    </w:p>
    <w:p w14:paraId="5F45B1CC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8]</w:t>
      </w:r>
      <w:r w:rsidRPr="008167ED">
        <w:tab/>
        <w:t xml:space="preserve">T. Sun and Y. Neuvo, "Detail-Preserving Median Based Filters in Image Processing," </w:t>
      </w:r>
      <w:r w:rsidRPr="008167ED">
        <w:rPr>
          <w:i/>
        </w:rPr>
        <w:t xml:space="preserve">Pattern Recognition Letters, </w:t>
      </w:r>
      <w:r w:rsidRPr="008167ED">
        <w:t>vol. 15, no. 4, pp. 341-347, 1994.</w:t>
      </w:r>
    </w:p>
    <w:p w14:paraId="0FC2D8DF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39]</w:t>
      </w:r>
      <w:r w:rsidRPr="008167ED">
        <w:tab/>
        <w:t xml:space="preserve">Z. Wang and D. Zhang, "Progressive Switching Median Filter for the Removal of Impulse Noise From Highly Corrupted Images," </w:t>
      </w:r>
      <w:r w:rsidRPr="008167ED">
        <w:rPr>
          <w:i/>
        </w:rPr>
        <w:t xml:space="preserve">IEEE Transactions on Circuits and Systems II: Analog and Digital Signal Processing, </w:t>
      </w:r>
      <w:r w:rsidRPr="008167ED">
        <w:t>vol. 46, no. 1, pp. 78-80, 1999.</w:t>
      </w:r>
    </w:p>
    <w:p w14:paraId="41069CDB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0]</w:t>
      </w:r>
      <w:r w:rsidRPr="008167ED">
        <w:tab/>
        <w:t xml:space="preserve">K. Srinivasan and D. Ebenezer, "A New Fast and Efficient Decision-Based Algorithm for Removal of High-Density Impulse Noises," </w:t>
      </w:r>
      <w:r w:rsidRPr="008167ED">
        <w:rPr>
          <w:i/>
        </w:rPr>
        <w:t xml:space="preserve">IEEE signal Processing Letters, </w:t>
      </w:r>
      <w:r w:rsidRPr="008167ED">
        <w:t>vol. 14, no. 3, pp. 189-192, 2007.</w:t>
      </w:r>
    </w:p>
    <w:p w14:paraId="35BC6017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lastRenderedPageBreak/>
        <w:t>[141]</w:t>
      </w:r>
      <w:r>
        <w:tab/>
      </w:r>
      <w:r w:rsidR="008167ED" w:rsidRPr="008167ED">
        <w:t xml:space="preserve">K. Aiswarya, V. Jayaraj, and D. Ebenezer, "A New and Efficient Algorithm for the Removal of High Density Salt and Pepper Noise in Images and Videos," in </w:t>
      </w:r>
      <w:r w:rsidR="008167ED" w:rsidRPr="008167ED">
        <w:rPr>
          <w:i/>
        </w:rPr>
        <w:t xml:space="preserve">International Conference on Computer Modeling and Simulation </w:t>
      </w:r>
      <w:r w:rsidR="008167ED" w:rsidRPr="008167ED">
        <w:t xml:space="preserve">2010, vol. 4: IEEE, pp. 409-413. </w:t>
      </w:r>
    </w:p>
    <w:p w14:paraId="16BF26BA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2]</w:t>
      </w:r>
      <w:r w:rsidRPr="008167ED">
        <w:tab/>
        <w:t xml:space="preserve">S. Esakkirajan, T. Veerakumar, A. N. Subramanyam, and C. PremChand, "Removal of High Density Salt and Pepper Noise Through Modified Decision Based Unsymmetric Trimmed Median Filter," </w:t>
      </w:r>
      <w:r w:rsidRPr="008167ED">
        <w:rPr>
          <w:i/>
        </w:rPr>
        <w:t xml:space="preserve">IEEE Signal Processing Letters, </w:t>
      </w:r>
      <w:r w:rsidRPr="008167ED">
        <w:t>vol. 18, no. 5, pp. 287-290, 2011.</w:t>
      </w:r>
    </w:p>
    <w:p w14:paraId="3E3D7547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43]</w:t>
      </w:r>
      <w:r>
        <w:tab/>
      </w:r>
      <w:r w:rsidR="008167ED" w:rsidRPr="008167ED">
        <w:t xml:space="preserve">S. Vishaga and S. L. Das, "A Survey on Switching Median Filters for Impulse Noise Removal," in </w:t>
      </w:r>
      <w:r w:rsidR="008167ED" w:rsidRPr="008167ED">
        <w:rPr>
          <w:i/>
        </w:rPr>
        <w:t>International Conference on Circuits, Power and Computing Technologies</w:t>
      </w:r>
      <w:r w:rsidR="008167ED" w:rsidRPr="008167ED">
        <w:t xml:space="preserve">, 2015: IEEE, pp. 1-6. </w:t>
      </w:r>
    </w:p>
    <w:p w14:paraId="56C8F81D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4]</w:t>
      </w:r>
      <w:r w:rsidRPr="008167ED">
        <w:tab/>
        <w:t xml:space="preserve">R. Varatharajan, K. Vasanth, M. Gunasekaran, M. Priyan, and X. Z. Gao, "An Adaptive Decision Based Kriging Interpolation Algorithm for the Removal of High Density Salt and Pepper Noise in Images," </w:t>
      </w:r>
      <w:r w:rsidRPr="008167ED">
        <w:rPr>
          <w:i/>
        </w:rPr>
        <w:t xml:space="preserve">Computers &amp; Electrical Engineering, </w:t>
      </w:r>
      <w:r w:rsidRPr="008167ED">
        <w:t>vol. 70, pp. 447-461, 2018.</w:t>
      </w:r>
    </w:p>
    <w:p w14:paraId="76E349C6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5]</w:t>
      </w:r>
      <w:r w:rsidRPr="008167ED">
        <w:tab/>
        <w:t xml:space="preserve">B. Fu, X. Zhao, Y. Li, X. Wang, and Y. Ren, "A Convolutional Neural Networks Denoising Approach for Salt and Pepper Noise," </w:t>
      </w:r>
      <w:r w:rsidRPr="008167ED">
        <w:rPr>
          <w:i/>
        </w:rPr>
        <w:t xml:space="preserve">Multimedia Tools and Applications, </w:t>
      </w:r>
      <w:r w:rsidRPr="008167ED">
        <w:t>vol. 78, no. 21, pp. 30707-30721, 2019.</w:t>
      </w:r>
    </w:p>
    <w:p w14:paraId="08921796" w14:textId="77777777" w:rsidR="008167ED" w:rsidRPr="008167ED" w:rsidRDefault="00893176" w:rsidP="008167ED">
      <w:pPr>
        <w:pStyle w:val="EndNoteBibliography"/>
        <w:bidi w:val="0"/>
        <w:ind w:left="720" w:hanging="720"/>
      </w:pPr>
      <w:r>
        <w:t>[146]</w:t>
      </w:r>
      <w:r>
        <w:tab/>
      </w:r>
      <w:r w:rsidR="008167ED" w:rsidRPr="008167ED">
        <w:t xml:space="preserve">Z. Wang, E. P. Simoncelli, and A. C. Bovik, "Multiscale Structural Similarity for Image Quality Assessment," in </w:t>
      </w:r>
      <w:r w:rsidR="008167ED" w:rsidRPr="008167ED">
        <w:rPr>
          <w:i/>
        </w:rPr>
        <w:t>Asilomar Conference on Signals, Systems &amp; Computers</w:t>
      </w:r>
      <w:r w:rsidR="008167ED" w:rsidRPr="008167ED">
        <w:t xml:space="preserve">, 2003, vol. 2: IEEE, pp. 1398-1402. </w:t>
      </w:r>
    </w:p>
    <w:p w14:paraId="679F8345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7]</w:t>
      </w:r>
      <w:r w:rsidRPr="008167ED">
        <w:tab/>
        <w:t xml:space="preserve">S. Roth and M. J. Black, "Fields of Experts," </w:t>
      </w:r>
      <w:r w:rsidRPr="008167ED">
        <w:rPr>
          <w:i/>
        </w:rPr>
        <w:t xml:space="preserve">International Journal of Computer Vision, </w:t>
      </w:r>
      <w:r w:rsidRPr="008167ED">
        <w:t>vol. 82, no. 2, p. 205, 2009.</w:t>
      </w:r>
    </w:p>
    <w:p w14:paraId="6D7BED98" w14:textId="77777777" w:rsidR="008167ED" w:rsidRPr="008167ED" w:rsidRDefault="008167ED" w:rsidP="008167ED">
      <w:pPr>
        <w:pStyle w:val="EndNoteBibliography"/>
        <w:bidi w:val="0"/>
        <w:ind w:left="720" w:hanging="720"/>
      </w:pPr>
      <w:r w:rsidRPr="008167ED">
        <w:t>[148]</w:t>
      </w:r>
      <w:r w:rsidRPr="008167ED">
        <w:tab/>
        <w:t xml:space="preserve">J. Canny, "A Computational Approach to Edge Detection," </w:t>
      </w:r>
      <w:r w:rsidRPr="008167ED">
        <w:rPr>
          <w:i/>
        </w:rPr>
        <w:t xml:space="preserve">IEEE Transactions on Pattern Analysis and Machine Intelligence, </w:t>
      </w:r>
      <w:r w:rsidRPr="008167ED">
        <w:t>no. 6, pp. 679-698, 1986.</w:t>
      </w:r>
    </w:p>
    <w:p w14:paraId="4656BFE7" w14:textId="77777777" w:rsidR="00A86A89" w:rsidRDefault="00A86A89" w:rsidP="008167ED">
      <w:pPr>
        <w:tabs>
          <w:tab w:val="left" w:pos="1450"/>
          <w:tab w:val="right" w:pos="6476"/>
        </w:tabs>
        <w:autoSpaceDE w:val="0"/>
        <w:autoSpaceDN w:val="0"/>
        <w:bidi w:val="0"/>
        <w:adjustRightInd w:val="0"/>
        <w:spacing w:line="25" w:lineRule="atLeast"/>
        <w:ind w:left="540" w:hanging="540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>
        <w:rPr>
          <w:rFonts w:ascii="Traditional Arabic" w:hAnsi="Traditional Arabic" w:cs="Traditional Arabic"/>
          <w:b/>
          <w:bCs/>
          <w:sz w:val="28"/>
          <w:szCs w:val="28"/>
          <w:lang w:bidi="fa-IR"/>
        </w:rPr>
        <w:fldChar w:fldCharType="end"/>
      </w:r>
    </w:p>
    <w:p w14:paraId="090CD91D" w14:textId="77777777" w:rsidR="004A776C" w:rsidRDefault="00B06127">
      <w:pPr>
        <w:bidi w:val="0"/>
        <w:spacing w:after="200" w:line="276" w:lineRule="auto"/>
        <w:ind w:firstLine="0"/>
        <w:jc w:val="left"/>
        <w:rPr>
          <w:rtl/>
          <w:lang w:bidi="fa-IR"/>
        </w:rPr>
        <w:sectPr w:rsidR="004A776C" w:rsidSect="00D538B9">
          <w:headerReference w:type="even" r:id="rId52"/>
          <w:headerReference w:type="default" r:id="rId53"/>
          <w:headerReference w:type="first" r:id="rId54"/>
          <w:footnotePr>
            <w:numRestart w:val="eachPage"/>
          </w:footnotePr>
          <w:pgSz w:w="9356" w:h="13325"/>
          <w:pgMar w:top="1134" w:right="1418" w:bottom="1134" w:left="1134" w:header="709" w:footer="709" w:gutter="0"/>
          <w:cols w:space="708"/>
          <w:titlePg/>
          <w:bidi/>
          <w:rtlGutter/>
          <w:docGrid w:linePitch="360"/>
        </w:sectPr>
      </w:pPr>
      <w:r>
        <w:rPr>
          <w:rtl/>
          <w:lang w:bidi="fa-IR"/>
        </w:rPr>
        <w:br w:type="page"/>
      </w:r>
    </w:p>
    <w:p w14:paraId="4CF1D8FE" w14:textId="77777777" w:rsidR="00316EBB" w:rsidRDefault="00B1011F" w:rsidP="000E4549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rFonts w:eastAsia="Calibri"/>
          <w:b/>
          <w:bCs/>
        </w:rPr>
      </w:pPr>
      <w:r w:rsidRPr="00F8444D">
        <w:rPr>
          <w:rFonts w:eastAsia="Calibri"/>
          <w:b/>
          <w:bCs/>
        </w:rPr>
        <w:lastRenderedPageBreak/>
        <w:t>Abstract</w:t>
      </w:r>
    </w:p>
    <w:p w14:paraId="751E6F99" w14:textId="77777777" w:rsidR="00E95C5B" w:rsidRDefault="00E95C5B" w:rsidP="000E4549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Cs w:val="20"/>
          <w:lang w:bidi="fa-IR"/>
        </w:rPr>
      </w:pPr>
    </w:p>
    <w:p w14:paraId="2BAC2CEE" w14:textId="77777777" w:rsidR="00E95C5B" w:rsidRDefault="00E95C5B" w:rsidP="00E95C5B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Cs w:val="20"/>
          <w:lang w:bidi="fa-IR"/>
        </w:rPr>
      </w:pPr>
    </w:p>
    <w:p w14:paraId="0744731E" w14:textId="77777777" w:rsidR="00E95C5B" w:rsidRDefault="00E95C5B" w:rsidP="00E95C5B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Cs w:val="20"/>
          <w:lang w:bidi="fa-IR"/>
        </w:rPr>
      </w:pPr>
    </w:p>
    <w:p w14:paraId="6800F267" w14:textId="77777777" w:rsidR="00B1011F" w:rsidRDefault="00E10A95" w:rsidP="00E95C5B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Cs w:val="20"/>
          <w:lang w:bidi="fa-IR"/>
        </w:rPr>
      </w:pPr>
      <w:r w:rsidRPr="00E10A95">
        <w:rPr>
          <w:rFonts w:cs="B Nazanin"/>
          <w:b/>
          <w:bCs/>
          <w:szCs w:val="20"/>
          <w:lang w:bidi="fa-IR"/>
        </w:rPr>
        <w:t>Investigation and Comparison of Image Noise Reduction</w:t>
      </w:r>
      <w:r>
        <w:rPr>
          <w:rFonts w:cs="B Nazanin"/>
          <w:b/>
          <w:bCs/>
          <w:szCs w:val="20"/>
          <w:lang w:bidi="fa-IR"/>
        </w:rPr>
        <w:t xml:space="preserve"> Techniques Using Deep Learning</w:t>
      </w:r>
    </w:p>
    <w:p w14:paraId="07605594" w14:textId="77777777" w:rsidR="000E4549" w:rsidRDefault="000E4549" w:rsidP="000E4549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Cs w:val="20"/>
          <w:lang w:bidi="fa-IR"/>
        </w:rPr>
      </w:pPr>
    </w:p>
    <w:p w14:paraId="15BFC16C" w14:textId="77777777" w:rsidR="000E4549" w:rsidRPr="000E4549" w:rsidRDefault="000E4549" w:rsidP="000E4549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noProof w:val="0"/>
          <w:szCs w:val="20"/>
        </w:rPr>
      </w:pPr>
    </w:p>
    <w:p w14:paraId="786BF79D" w14:textId="77777777" w:rsidR="00B1011F" w:rsidRPr="00F8444D" w:rsidRDefault="00B1011F" w:rsidP="00B1011F">
      <w:pPr>
        <w:bidi w:val="0"/>
        <w:spacing w:line="240" w:lineRule="auto"/>
        <w:ind w:firstLine="0"/>
        <w:jc w:val="center"/>
        <w:rPr>
          <w:rFonts w:eastAsia="Calibri"/>
        </w:rPr>
      </w:pPr>
      <w:r w:rsidRPr="00F8444D">
        <w:rPr>
          <w:rFonts w:eastAsia="Calibri"/>
        </w:rPr>
        <w:t>By</w:t>
      </w:r>
    </w:p>
    <w:p w14:paraId="610748C1" w14:textId="77777777" w:rsidR="00B1011F" w:rsidRDefault="00E10A95" w:rsidP="00E10A95">
      <w:pPr>
        <w:bidi w:val="0"/>
        <w:spacing w:line="240" w:lineRule="auto"/>
        <w:ind w:firstLine="0"/>
        <w:jc w:val="center"/>
        <w:rPr>
          <w:b/>
          <w:bCs/>
          <w:szCs w:val="20"/>
        </w:rPr>
      </w:pPr>
      <w:r>
        <w:rPr>
          <w:b/>
          <w:bCs/>
          <w:szCs w:val="20"/>
        </w:rPr>
        <w:t>Ahmad Ali Rafiee</w:t>
      </w:r>
    </w:p>
    <w:p w14:paraId="6F7F04BA" w14:textId="77777777" w:rsidR="000E4549" w:rsidRDefault="000E4549" w:rsidP="000E4549">
      <w:pPr>
        <w:bidi w:val="0"/>
        <w:spacing w:line="240" w:lineRule="auto"/>
        <w:ind w:firstLine="0"/>
        <w:jc w:val="center"/>
        <w:rPr>
          <w:b/>
          <w:bCs/>
          <w:szCs w:val="20"/>
        </w:rPr>
      </w:pPr>
    </w:p>
    <w:p w14:paraId="76E553FF" w14:textId="77777777" w:rsidR="00E95C5B" w:rsidRPr="00A52A40" w:rsidRDefault="00E95C5B" w:rsidP="00E95C5B">
      <w:pPr>
        <w:bidi w:val="0"/>
        <w:spacing w:line="240" w:lineRule="auto"/>
        <w:ind w:firstLine="0"/>
        <w:jc w:val="center"/>
        <w:rPr>
          <w:b/>
          <w:bCs/>
          <w:szCs w:val="20"/>
        </w:rPr>
      </w:pPr>
    </w:p>
    <w:p w14:paraId="56D4445D" w14:textId="77777777" w:rsidR="00F9437C" w:rsidRPr="00F9437C" w:rsidRDefault="00F97B5D" w:rsidP="00963EBD">
      <w:pPr>
        <w:bidi w:val="0"/>
        <w:rPr>
          <w:rFonts w:asciiTheme="majorBidi" w:eastAsia="Times New Roman" w:hAnsiTheme="majorBidi" w:cstheme="majorBidi"/>
          <w:noProof/>
          <w:szCs w:val="20"/>
          <w:lang w:bidi="fa-IR"/>
        </w:rPr>
      </w:pPr>
      <w:r>
        <w:rPr>
          <w:rFonts w:asciiTheme="majorBidi" w:eastAsia="Times New Roman" w:hAnsiTheme="majorBidi" w:cstheme="majorBidi"/>
          <w:noProof/>
          <w:szCs w:val="20"/>
          <w:lang w:bidi="fa-IR"/>
        </w:rPr>
        <w:t>Image d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enoising is one of the most common</w:t>
      </w:r>
      <w:r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and important fields in image processing. Gaussian noise and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</w:t>
      </w:r>
      <w:r w:rsidR="0081425E">
        <w:rPr>
          <w:rFonts w:asciiTheme="majorBidi" w:eastAsia="Times New Roman" w:hAnsiTheme="majorBidi" w:cstheme="majorBidi"/>
          <w:noProof/>
          <w:szCs w:val="20"/>
          <w:lang w:bidi="fa-IR"/>
        </w:rPr>
        <w:t>s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alt and </w:t>
      </w:r>
      <w:r w:rsidR="0081425E">
        <w:rPr>
          <w:rFonts w:asciiTheme="majorBidi" w:eastAsia="Times New Roman" w:hAnsiTheme="majorBidi" w:cstheme="majorBidi"/>
          <w:noProof/>
          <w:szCs w:val="20"/>
          <w:lang w:bidi="fa-IR"/>
        </w:rPr>
        <w:t>p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epper noise are th</w:t>
      </w:r>
      <w:r w:rsidR="00A24F7C">
        <w:rPr>
          <w:rFonts w:asciiTheme="majorBidi" w:eastAsia="Times New Roman" w:hAnsiTheme="majorBidi" w:cstheme="majorBidi"/>
          <w:noProof/>
          <w:szCs w:val="20"/>
          <w:lang w:bidi="fa-IR"/>
        </w:rPr>
        <w:t>e most important types of noise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that have a destructive effect on image resolution. These noises re</w:t>
      </w:r>
      <w:r w:rsidR="00ED7A3B">
        <w:rPr>
          <w:rFonts w:asciiTheme="majorBidi" w:eastAsia="Times New Roman" w:hAnsiTheme="majorBidi" w:cstheme="majorBidi"/>
          <w:noProof/>
          <w:szCs w:val="20"/>
          <w:lang w:bidi="fa-IR"/>
        </w:rPr>
        <w:t>move all or part of image pixels information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. Due to increasing progress of deep learning-based methods, recent denoising methods are proposed that are based on deep learning and Convolutional Neural Networks (CNNs) </w:t>
      </w:r>
      <w:r w:rsidR="008D3F2C">
        <w:rPr>
          <w:rFonts w:asciiTheme="majorBidi" w:eastAsia="Times New Roman" w:hAnsiTheme="majorBidi" w:cstheme="majorBidi"/>
          <w:noProof/>
          <w:szCs w:val="20"/>
          <w:lang w:bidi="fa-IR"/>
        </w:rPr>
        <w:t>and they a</w:t>
      </w:r>
      <w:r w:rsidR="008D3F2C" w:rsidRPr="008D3F2C">
        <w:rPr>
          <w:rFonts w:asciiTheme="majorBidi" w:eastAsia="Times New Roman" w:hAnsiTheme="majorBidi" w:cstheme="majorBidi"/>
          <w:noProof/>
          <w:szCs w:val="20"/>
          <w:lang w:bidi="fa-IR"/>
        </w:rPr>
        <w:t>chieved very good results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. But most of these methods are d</w:t>
      </w:r>
      <w:r w:rsidR="00ED7A3B">
        <w:rPr>
          <w:rFonts w:asciiTheme="majorBidi" w:eastAsia="Times New Roman" w:hAnsiTheme="majorBidi" w:cstheme="majorBidi"/>
          <w:noProof/>
          <w:szCs w:val="20"/>
          <w:lang w:bidi="fa-IR"/>
        </w:rPr>
        <w:t>esigned for Gaussian noise and t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hey are not able to denoise </w:t>
      </w:r>
      <w:r w:rsidR="00356524">
        <w:rPr>
          <w:rFonts w:asciiTheme="majorBidi" w:eastAsia="Times New Roman" w:hAnsiTheme="majorBidi" w:cstheme="majorBidi"/>
          <w:noProof/>
          <w:szCs w:val="20"/>
          <w:lang w:bidi="fa-IR"/>
        </w:rPr>
        <w:t>s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alt and </w:t>
      </w:r>
      <w:r w:rsidR="00356524">
        <w:rPr>
          <w:rFonts w:asciiTheme="majorBidi" w:eastAsia="Times New Roman" w:hAnsiTheme="majorBidi" w:cstheme="majorBidi"/>
          <w:noProof/>
          <w:szCs w:val="20"/>
          <w:lang w:bidi="fa-IR"/>
        </w:rPr>
        <w:t>p</w:t>
      </w:r>
      <w:r w:rsidR="00F9437C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epper noise because of its nature</w:t>
      </w:r>
      <w:r w:rsidR="00F9437C" w:rsidRPr="00F9437C">
        <w:rPr>
          <w:rFonts w:asciiTheme="majorBidi" w:eastAsia="Times New Roman" w:hAnsiTheme="majorBidi" w:cstheme="majorBidi"/>
          <w:noProof/>
          <w:szCs w:val="20"/>
          <w:rtl/>
          <w:lang w:bidi="fa-IR"/>
        </w:rPr>
        <w:t>.</w:t>
      </w:r>
    </w:p>
    <w:p w14:paraId="284F7ED3" w14:textId="77777777" w:rsidR="00ED7A3B" w:rsidRDefault="00F9437C" w:rsidP="007A5919">
      <w:pPr>
        <w:bidi w:val="0"/>
        <w:rPr>
          <w:rFonts w:asciiTheme="majorBidi" w:eastAsia="Times New Roman" w:hAnsiTheme="majorBidi" w:cstheme="majorBidi"/>
          <w:noProof/>
          <w:szCs w:val="20"/>
          <w:lang w:bidi="fa-IR"/>
        </w:rPr>
      </w:pP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In this </w:t>
      </w:r>
      <w:r w:rsidR="00ED7A3B">
        <w:rPr>
          <w:rFonts w:asciiTheme="majorBidi" w:eastAsia="Times New Roman" w:hAnsiTheme="majorBidi" w:cstheme="majorBidi"/>
          <w:noProof/>
          <w:szCs w:val="20"/>
          <w:lang w:bidi="fa-IR"/>
        </w:rPr>
        <w:t>thesis</w:t>
      </w:r>
      <w:r w:rsidR="0099762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, </w:t>
      </w:r>
      <w:r w:rsidR="0099762E" w:rsidRPr="0099762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first, we investigated various Gaussian and </w:t>
      </w:r>
      <w:r w:rsidR="00196DEB">
        <w:rPr>
          <w:rFonts w:asciiTheme="majorBidi" w:eastAsia="Times New Roman" w:hAnsiTheme="majorBidi" w:cstheme="majorBidi"/>
          <w:noProof/>
          <w:szCs w:val="20"/>
          <w:lang w:bidi="fa-IR"/>
        </w:rPr>
        <w:t>s</w:t>
      </w:r>
      <w:r w:rsidR="0099762E" w:rsidRPr="0099762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alt and pepper denoising methods. Then, we compared these methods by using different evaluation </w:t>
      </w:r>
      <w:r w:rsidR="0099762E">
        <w:rPr>
          <w:rFonts w:asciiTheme="majorBidi" w:eastAsia="Times New Roman" w:hAnsiTheme="majorBidi" w:cstheme="majorBidi"/>
          <w:noProof/>
          <w:szCs w:val="20"/>
          <w:lang w:bidi="fa-IR"/>
        </w:rPr>
        <w:t>metrics</w:t>
      </w:r>
      <w:r w:rsidR="0099762E" w:rsidRPr="0099762E">
        <w:rPr>
          <w:rFonts w:asciiTheme="majorBidi" w:eastAsia="Times New Roman" w:hAnsiTheme="majorBidi" w:cstheme="majorBidi"/>
          <w:noProof/>
          <w:szCs w:val="20"/>
          <w:lang w:bidi="fa-IR"/>
        </w:rPr>
        <w:t>. Also, we designed a network based on deep learning that led to</w:t>
      </w:r>
      <w:r w:rsidR="0099762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</w:t>
      </w:r>
      <w:r w:rsidR="0099762E" w:rsidRPr="0099762E">
        <w:rPr>
          <w:rFonts w:asciiTheme="majorBidi" w:eastAsia="Times New Roman" w:hAnsiTheme="majorBidi" w:cstheme="majorBidi"/>
          <w:noProof/>
          <w:szCs w:val="20"/>
          <w:lang w:bidi="fa-IR"/>
        </w:rPr>
        <w:t>efficient results in salt and pepper denoising and had better performance in comparison with other methods.</w:t>
      </w:r>
      <w:r w:rsidR="0099762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The p</w:t>
      </w: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roposed</w:t>
      </w:r>
      <w:r w:rsidR="0081425E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network </w:t>
      </w: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is able to remove high density</w:t>
      </w:r>
      <w:r w:rsidR="00196DEB" w:rsidRPr="00196DEB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</w:t>
      </w:r>
      <w:r w:rsidR="00196DEB" w:rsidRPr="0099762E">
        <w:rPr>
          <w:rFonts w:asciiTheme="majorBidi" w:eastAsia="Times New Roman" w:hAnsiTheme="majorBidi" w:cstheme="majorBidi"/>
          <w:noProof/>
          <w:szCs w:val="20"/>
          <w:lang w:bidi="fa-IR"/>
        </w:rPr>
        <w:t>salt and pepper</w:t>
      </w: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</w:t>
      </w:r>
      <w:r w:rsidR="00196DEB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noise </w:t>
      </w: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(even 99%). The </w:t>
      </w:r>
      <w:r w:rsidR="00196DEB">
        <w:rPr>
          <w:rFonts w:asciiTheme="majorBidi" w:eastAsia="Times New Roman" w:hAnsiTheme="majorBidi" w:cstheme="majorBidi"/>
          <w:noProof/>
          <w:szCs w:val="20"/>
          <w:lang w:bidi="fa-IR"/>
        </w:rPr>
        <w:t>p</w:t>
      </w:r>
      <w:r w:rsidR="00196DEB"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roposed</w:t>
      </w:r>
      <w:r w:rsidR="00196DEB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 </w:t>
      </w:r>
      <w:r w:rsidRPr="00F9437C">
        <w:rPr>
          <w:rFonts w:asciiTheme="majorBidi" w:eastAsia="Times New Roman" w:hAnsiTheme="majorBidi" w:cstheme="majorBidi"/>
          <w:noProof/>
          <w:szCs w:val="20"/>
          <w:lang w:bidi="fa-IR"/>
        </w:rPr>
        <w:t>network is also effectiv</w:t>
      </w:r>
      <w:r w:rsidR="00ED7A3B">
        <w:rPr>
          <w:rFonts w:asciiTheme="majorBidi" w:eastAsia="Times New Roman" w:hAnsiTheme="majorBidi" w:cstheme="majorBidi"/>
          <w:noProof/>
          <w:szCs w:val="20"/>
          <w:lang w:bidi="fa-IR"/>
        </w:rPr>
        <w:t xml:space="preserve">e for denoising </w:t>
      </w:r>
      <w:r w:rsidR="00356524">
        <w:rPr>
          <w:rFonts w:asciiTheme="majorBidi" w:eastAsia="Times New Roman" w:hAnsiTheme="majorBidi" w:cstheme="majorBidi"/>
          <w:noProof/>
          <w:szCs w:val="20"/>
          <w:lang w:bidi="fa-IR"/>
        </w:rPr>
        <w:t>G</w:t>
      </w:r>
      <w:r w:rsidR="00ED7A3B">
        <w:rPr>
          <w:rFonts w:asciiTheme="majorBidi" w:eastAsia="Times New Roman" w:hAnsiTheme="majorBidi" w:cstheme="majorBidi"/>
          <w:noProof/>
          <w:szCs w:val="20"/>
          <w:lang w:bidi="fa-IR"/>
        </w:rPr>
        <w:t>aussian noise.</w:t>
      </w:r>
    </w:p>
    <w:p w14:paraId="685DFEB5" w14:textId="77777777" w:rsidR="00BA6900" w:rsidRDefault="00BA6900" w:rsidP="00CD5E89">
      <w:pPr>
        <w:tabs>
          <w:tab w:val="left" w:pos="1450"/>
          <w:tab w:val="right" w:pos="6050"/>
        </w:tabs>
        <w:autoSpaceDE w:val="0"/>
        <w:autoSpaceDN w:val="0"/>
        <w:bidi w:val="0"/>
        <w:adjustRightInd w:val="0"/>
        <w:ind w:right="432" w:firstLine="0"/>
        <w:rPr>
          <w:b/>
          <w:bCs/>
          <w:szCs w:val="20"/>
        </w:rPr>
      </w:pPr>
    </w:p>
    <w:p w14:paraId="0CC132BB" w14:textId="39861846" w:rsidR="00B1011F" w:rsidRDefault="00B1011F" w:rsidP="00BA6900">
      <w:pPr>
        <w:tabs>
          <w:tab w:val="left" w:pos="1450"/>
          <w:tab w:val="right" w:pos="6050"/>
        </w:tabs>
        <w:autoSpaceDE w:val="0"/>
        <w:autoSpaceDN w:val="0"/>
        <w:bidi w:val="0"/>
        <w:adjustRightInd w:val="0"/>
        <w:ind w:right="432" w:firstLine="0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 w:rsidRPr="00BA547E">
        <w:rPr>
          <w:b/>
          <w:bCs/>
          <w:szCs w:val="20"/>
        </w:rPr>
        <w:t>Keywords:</w:t>
      </w:r>
      <w:r w:rsidR="00F9437C" w:rsidRPr="00F9437C">
        <w:rPr>
          <w:szCs w:val="20"/>
        </w:rPr>
        <w:t xml:space="preserve"> </w:t>
      </w:r>
      <w:r w:rsidR="00CD5E89">
        <w:rPr>
          <w:szCs w:val="20"/>
        </w:rPr>
        <w:t>C</w:t>
      </w:r>
      <w:r w:rsidR="00CD5E89" w:rsidRPr="00F9437C">
        <w:rPr>
          <w:szCs w:val="20"/>
        </w:rPr>
        <w:t xml:space="preserve">onvolutional </w:t>
      </w:r>
      <w:r w:rsidR="00CD5E89">
        <w:rPr>
          <w:szCs w:val="20"/>
        </w:rPr>
        <w:t>N</w:t>
      </w:r>
      <w:r w:rsidR="00CD5E89" w:rsidRPr="00F9437C">
        <w:rPr>
          <w:szCs w:val="20"/>
        </w:rPr>
        <w:t xml:space="preserve">eural </w:t>
      </w:r>
      <w:r w:rsidR="00CD5E89">
        <w:rPr>
          <w:szCs w:val="20"/>
        </w:rPr>
        <w:t>N</w:t>
      </w:r>
      <w:r w:rsidR="00CD5E89" w:rsidRPr="00F9437C">
        <w:rPr>
          <w:szCs w:val="20"/>
        </w:rPr>
        <w:t xml:space="preserve">etworks, </w:t>
      </w:r>
      <w:r w:rsidR="00CD5E89">
        <w:rPr>
          <w:szCs w:val="20"/>
        </w:rPr>
        <w:t>D</w:t>
      </w:r>
      <w:r w:rsidR="00CD5E89" w:rsidRPr="00F9437C">
        <w:rPr>
          <w:szCs w:val="20"/>
        </w:rPr>
        <w:t xml:space="preserve">eep </w:t>
      </w:r>
      <w:r w:rsidR="00CD5E89">
        <w:rPr>
          <w:szCs w:val="20"/>
        </w:rPr>
        <w:t>L</w:t>
      </w:r>
      <w:r w:rsidR="00CD5E89" w:rsidRPr="00F9437C">
        <w:rPr>
          <w:szCs w:val="20"/>
        </w:rPr>
        <w:t xml:space="preserve">earning, </w:t>
      </w:r>
      <w:r w:rsidR="00CD5E89">
        <w:rPr>
          <w:szCs w:val="20"/>
        </w:rPr>
        <w:t>G</w:t>
      </w:r>
      <w:r w:rsidR="00CD5E89" w:rsidRPr="00F9437C">
        <w:rPr>
          <w:szCs w:val="20"/>
        </w:rPr>
        <w:t xml:space="preserve">aussian </w:t>
      </w:r>
      <w:r w:rsidR="00CD5E89">
        <w:rPr>
          <w:szCs w:val="20"/>
        </w:rPr>
        <w:t>N</w:t>
      </w:r>
      <w:r w:rsidR="00CD5E89" w:rsidRPr="00F9437C">
        <w:rPr>
          <w:szCs w:val="20"/>
        </w:rPr>
        <w:t xml:space="preserve">oise, </w:t>
      </w:r>
      <w:r w:rsidR="00CD5E89">
        <w:rPr>
          <w:szCs w:val="20"/>
        </w:rPr>
        <w:t>I</w:t>
      </w:r>
      <w:r w:rsidR="00CD5E89" w:rsidRPr="00F9437C">
        <w:rPr>
          <w:szCs w:val="20"/>
        </w:rPr>
        <w:t xml:space="preserve">mage </w:t>
      </w:r>
      <w:r w:rsidR="00CD5E89">
        <w:rPr>
          <w:szCs w:val="20"/>
        </w:rPr>
        <w:t>D</w:t>
      </w:r>
      <w:r w:rsidR="00CD5E89" w:rsidRPr="00F9437C">
        <w:rPr>
          <w:szCs w:val="20"/>
        </w:rPr>
        <w:t xml:space="preserve">enoising, </w:t>
      </w:r>
      <w:r w:rsidR="0053659B">
        <w:rPr>
          <w:szCs w:val="20"/>
        </w:rPr>
        <w:t xml:space="preserve">Image Noise, </w:t>
      </w:r>
      <w:r w:rsidR="00F9437C">
        <w:rPr>
          <w:szCs w:val="20"/>
        </w:rPr>
        <w:t>S</w:t>
      </w:r>
      <w:r w:rsidR="00F9437C" w:rsidRPr="00F9437C">
        <w:rPr>
          <w:szCs w:val="20"/>
        </w:rPr>
        <w:t xml:space="preserve">alt and </w:t>
      </w:r>
      <w:r w:rsidR="00F9437C">
        <w:rPr>
          <w:szCs w:val="20"/>
        </w:rPr>
        <w:t>P</w:t>
      </w:r>
      <w:r w:rsidR="00F9437C" w:rsidRPr="00F9437C">
        <w:rPr>
          <w:szCs w:val="20"/>
        </w:rPr>
        <w:t xml:space="preserve">epper </w:t>
      </w:r>
      <w:r w:rsidR="00F9437C">
        <w:rPr>
          <w:szCs w:val="20"/>
        </w:rPr>
        <w:t>N</w:t>
      </w:r>
      <w:r w:rsidR="00F9437C" w:rsidRPr="00F9437C">
        <w:rPr>
          <w:szCs w:val="20"/>
        </w:rPr>
        <w:t>oise</w:t>
      </w:r>
      <w:r w:rsidR="00CD5E89">
        <w:rPr>
          <w:szCs w:val="20"/>
        </w:rPr>
        <w:t>.</w:t>
      </w:r>
    </w:p>
    <w:p w14:paraId="6AC3EDBF" w14:textId="77777777" w:rsidR="00B06127" w:rsidRDefault="00B06127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  <w:br w:type="page"/>
      </w:r>
    </w:p>
    <w:p w14:paraId="7984B2F7" w14:textId="77777777" w:rsidR="008176A5" w:rsidRPr="00BB0252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b/>
          <w:bCs/>
          <w:szCs w:val="20"/>
          <w:rtl/>
        </w:rPr>
      </w:pPr>
      <w:r w:rsidRPr="00BB0252">
        <w:rPr>
          <w:b/>
          <w:bCs/>
          <w:szCs w:val="20"/>
        </w:rPr>
        <w:lastRenderedPageBreak/>
        <w:t>In the Name of God</w:t>
      </w:r>
    </w:p>
    <w:p w14:paraId="72D2B439" w14:textId="77777777" w:rsidR="008176A5" w:rsidRDefault="008176A5" w:rsidP="008124CA">
      <w:pPr>
        <w:bidi w:val="0"/>
        <w:spacing w:line="240" w:lineRule="auto"/>
        <w:ind w:firstLine="0"/>
        <w:jc w:val="center"/>
      </w:pPr>
    </w:p>
    <w:p w14:paraId="1858F0B6" w14:textId="77777777" w:rsidR="008176A5" w:rsidRPr="00F8444D" w:rsidRDefault="008176A5" w:rsidP="008124CA">
      <w:pPr>
        <w:bidi w:val="0"/>
        <w:spacing w:line="240" w:lineRule="auto"/>
        <w:ind w:firstLine="0"/>
        <w:jc w:val="center"/>
      </w:pPr>
    </w:p>
    <w:p w14:paraId="27172F4A" w14:textId="77777777" w:rsidR="008176A5" w:rsidRPr="001177FF" w:rsidRDefault="00B06127" w:rsidP="008124CA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noProof w:val="0"/>
          <w:sz w:val="24"/>
          <w:szCs w:val="24"/>
        </w:rPr>
      </w:pPr>
      <w:r w:rsidRPr="00B06127">
        <w:rPr>
          <w:rFonts w:cs="B Nazanin"/>
          <w:b/>
          <w:bCs/>
          <w:sz w:val="24"/>
          <w:szCs w:val="24"/>
          <w:lang w:bidi="fa-IR"/>
        </w:rPr>
        <w:t>Investigation and Comparison of Image Noise Reduction Techniques Using Deep Learning</w:t>
      </w:r>
    </w:p>
    <w:p w14:paraId="3F7DF410" w14:textId="77777777" w:rsidR="008176A5" w:rsidRPr="001177FF" w:rsidRDefault="008176A5" w:rsidP="008124CA">
      <w:pPr>
        <w:bidi w:val="0"/>
        <w:spacing w:line="240" w:lineRule="auto"/>
        <w:ind w:firstLine="0"/>
        <w:jc w:val="center"/>
        <w:rPr>
          <w:rFonts w:eastAsia="Calibri"/>
          <w:sz w:val="24"/>
        </w:rPr>
      </w:pPr>
    </w:p>
    <w:p w14:paraId="5E08DCE8" w14:textId="77777777" w:rsidR="008176A5" w:rsidRDefault="008176A5" w:rsidP="008124CA">
      <w:pPr>
        <w:bidi w:val="0"/>
        <w:spacing w:line="240" w:lineRule="auto"/>
        <w:ind w:firstLine="0"/>
        <w:jc w:val="center"/>
        <w:rPr>
          <w:rFonts w:eastAsia="Calibri"/>
        </w:rPr>
      </w:pPr>
    </w:p>
    <w:p w14:paraId="150F9AFB" w14:textId="77777777" w:rsidR="008176A5" w:rsidRPr="00F8444D" w:rsidRDefault="008176A5" w:rsidP="008124CA">
      <w:pPr>
        <w:bidi w:val="0"/>
        <w:spacing w:line="240" w:lineRule="auto"/>
        <w:ind w:firstLine="0"/>
        <w:jc w:val="center"/>
        <w:rPr>
          <w:rFonts w:eastAsia="Calibri"/>
        </w:rPr>
      </w:pPr>
    </w:p>
    <w:p w14:paraId="12B95BD7" w14:textId="77777777" w:rsidR="008176A5" w:rsidRPr="008A03D2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</w:rPr>
      </w:pPr>
      <w:r w:rsidRPr="008A03D2">
        <w:rPr>
          <w:szCs w:val="20"/>
        </w:rPr>
        <w:t>By</w:t>
      </w:r>
    </w:p>
    <w:p w14:paraId="6C04F39C" w14:textId="77777777" w:rsidR="008176A5" w:rsidRPr="008A03D2" w:rsidRDefault="00B06127" w:rsidP="008124CA">
      <w:pPr>
        <w:bidi w:val="0"/>
        <w:spacing w:line="240" w:lineRule="auto"/>
        <w:ind w:firstLine="0"/>
        <w:jc w:val="center"/>
        <w:rPr>
          <w:b/>
          <w:bCs/>
          <w:szCs w:val="20"/>
          <w:rtl/>
          <w:lang w:bidi="fa-IR"/>
        </w:rPr>
      </w:pPr>
      <w:r>
        <w:rPr>
          <w:b/>
          <w:bCs/>
          <w:szCs w:val="20"/>
        </w:rPr>
        <w:t>Ahmad Ali Rafiee</w:t>
      </w:r>
    </w:p>
    <w:p w14:paraId="1502A3D5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2153D51C" w14:textId="77777777" w:rsidR="008176A5" w:rsidRPr="00B06127" w:rsidRDefault="008176A5" w:rsidP="008124CA">
      <w:pPr>
        <w:bidi w:val="0"/>
        <w:spacing w:line="240" w:lineRule="auto"/>
        <w:ind w:firstLine="0"/>
        <w:jc w:val="center"/>
        <w:rPr>
          <w:szCs w:val="20"/>
        </w:rPr>
      </w:pPr>
      <w:r w:rsidRPr="00B06127">
        <w:rPr>
          <w:szCs w:val="20"/>
        </w:rPr>
        <w:t>Thesis</w:t>
      </w:r>
    </w:p>
    <w:p w14:paraId="28234587" w14:textId="77777777" w:rsidR="008176A5" w:rsidRPr="00B06127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  <w:rtl/>
        </w:rPr>
      </w:pPr>
      <w:r w:rsidRPr="00B06127">
        <w:rPr>
          <w:szCs w:val="20"/>
        </w:rPr>
        <w:t xml:space="preserve">Submitted to Shiraz University in Partial Fulfillment of the Requirements for the Degree of </w:t>
      </w:r>
      <w:r w:rsidR="00B06127" w:rsidRPr="00B06127">
        <w:rPr>
          <w:szCs w:val="20"/>
        </w:rPr>
        <w:t>Master of Science (M.Sc.)</w:t>
      </w:r>
    </w:p>
    <w:p w14:paraId="6C2F01EA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62695ED9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7F6899F2" w14:textId="77777777" w:rsidR="008176A5" w:rsidRPr="008A03D2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</w:rPr>
      </w:pPr>
      <w:r w:rsidRPr="008A03D2">
        <w:rPr>
          <w:szCs w:val="20"/>
        </w:rPr>
        <w:t>In</w:t>
      </w:r>
    </w:p>
    <w:p w14:paraId="6AE6E76D" w14:textId="77777777" w:rsidR="008176A5" w:rsidRPr="008A03D2" w:rsidRDefault="00B06127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  <w:rtl/>
          <w:lang w:bidi="fa-IR"/>
        </w:rPr>
      </w:pPr>
      <w:r w:rsidRPr="00B06127">
        <w:rPr>
          <w:szCs w:val="20"/>
        </w:rPr>
        <w:t>Electr</w:t>
      </w:r>
      <w:r w:rsidR="000918F1">
        <w:rPr>
          <w:szCs w:val="20"/>
        </w:rPr>
        <w:t>ical Engineering- Communication System</w:t>
      </w:r>
    </w:p>
    <w:p w14:paraId="37492D05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0D50EC5D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74887390" w14:textId="77777777" w:rsidR="008176A5" w:rsidRPr="00EF4CDC" w:rsidRDefault="008176A5" w:rsidP="008124CA">
      <w:pPr>
        <w:bidi w:val="0"/>
        <w:spacing w:line="240" w:lineRule="auto"/>
        <w:ind w:firstLine="0"/>
        <w:jc w:val="center"/>
        <w:rPr>
          <w:b/>
          <w:bCs/>
          <w:szCs w:val="20"/>
        </w:rPr>
      </w:pPr>
    </w:p>
    <w:p w14:paraId="31C65BF7" w14:textId="77777777" w:rsidR="008176A5" w:rsidRPr="00EF4CDC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</w:rPr>
      </w:pPr>
      <w:r w:rsidRPr="00EF4CDC">
        <w:rPr>
          <w:szCs w:val="20"/>
        </w:rPr>
        <w:t>Shiraz University</w:t>
      </w:r>
    </w:p>
    <w:p w14:paraId="21C2E7ED" w14:textId="77777777" w:rsidR="008176A5" w:rsidRPr="00EF4CDC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</w:rPr>
      </w:pPr>
      <w:r w:rsidRPr="00EF4CDC">
        <w:rPr>
          <w:szCs w:val="20"/>
        </w:rPr>
        <w:t>Shiraz</w:t>
      </w:r>
    </w:p>
    <w:p w14:paraId="4D4836BB" w14:textId="77777777" w:rsidR="008176A5" w:rsidRPr="00EF4CDC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szCs w:val="20"/>
          <w:rtl/>
        </w:rPr>
      </w:pPr>
      <w:r w:rsidRPr="00EF4CDC">
        <w:rPr>
          <w:szCs w:val="20"/>
        </w:rPr>
        <w:t>Islamic Republic of Iran</w:t>
      </w:r>
    </w:p>
    <w:p w14:paraId="66687049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4FA87DE1" w14:textId="77777777" w:rsidR="008176A5" w:rsidRDefault="008176A5" w:rsidP="008124CA">
      <w:pPr>
        <w:bidi w:val="0"/>
        <w:spacing w:line="240" w:lineRule="auto"/>
        <w:ind w:firstLine="0"/>
        <w:jc w:val="center"/>
        <w:rPr>
          <w:b/>
          <w:bCs/>
        </w:rPr>
      </w:pPr>
    </w:p>
    <w:p w14:paraId="0DF20705" w14:textId="77777777" w:rsidR="008176A5" w:rsidRPr="004A7251" w:rsidRDefault="008176A5" w:rsidP="008124CA">
      <w:pPr>
        <w:autoSpaceDE w:val="0"/>
        <w:autoSpaceDN w:val="0"/>
        <w:bidi w:val="0"/>
        <w:adjustRightInd w:val="0"/>
        <w:spacing w:line="240" w:lineRule="auto"/>
        <w:jc w:val="center"/>
        <w:rPr>
          <w:sz w:val="24"/>
        </w:rPr>
      </w:pPr>
    </w:p>
    <w:p w14:paraId="1903FBF9" w14:textId="77777777" w:rsidR="008176A5" w:rsidRDefault="008176A5" w:rsidP="008124CA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b/>
          <w:bCs/>
          <w:szCs w:val="20"/>
        </w:rPr>
      </w:pPr>
      <w:r w:rsidRPr="002E6988">
        <w:rPr>
          <w:b/>
          <w:bCs/>
          <w:szCs w:val="20"/>
        </w:rPr>
        <w:t xml:space="preserve">Evaluated and Approved by the </w:t>
      </w:r>
      <w:r w:rsidRPr="00B06127">
        <w:rPr>
          <w:b/>
          <w:bCs/>
          <w:szCs w:val="20"/>
        </w:rPr>
        <w:t xml:space="preserve">Thesis </w:t>
      </w:r>
      <w:r w:rsidRPr="002E6988">
        <w:rPr>
          <w:b/>
          <w:bCs/>
          <w:szCs w:val="20"/>
        </w:rPr>
        <w:t xml:space="preserve">Committee as: </w:t>
      </w:r>
      <w:r w:rsidR="0077392C" w:rsidRPr="0077392C">
        <w:rPr>
          <w:b/>
          <w:bCs/>
          <w:szCs w:val="20"/>
        </w:rPr>
        <w:t>Excellent</w:t>
      </w:r>
    </w:p>
    <w:p w14:paraId="48E638ED" w14:textId="77777777" w:rsidR="008124CA" w:rsidRDefault="00135E54" w:rsidP="008124CA">
      <w:pPr>
        <w:autoSpaceDE w:val="0"/>
        <w:autoSpaceDN w:val="0"/>
        <w:bidi w:val="0"/>
        <w:adjustRightInd w:val="0"/>
        <w:spacing w:line="240" w:lineRule="auto"/>
        <w:jc w:val="left"/>
        <w:rPr>
          <w:b/>
          <w:bCs/>
          <w:szCs w:val="20"/>
        </w:rPr>
      </w:pPr>
      <w:r w:rsidRPr="00EC3E9F">
        <w:rPr>
          <w:rFonts w:eastAsia="Calibri"/>
          <w:noProof/>
          <w:szCs w:val="20"/>
        </w:rPr>
        <w:drawing>
          <wp:anchor distT="0" distB="0" distL="114300" distR="114300" simplePos="0" relativeHeight="251756544" behindDoc="0" locked="0" layoutInCell="1" allowOverlap="1" wp14:anchorId="0ECADCBF" wp14:editId="17835232">
            <wp:simplePos x="0" y="0"/>
            <wp:positionH relativeFrom="column">
              <wp:posOffset>594995</wp:posOffset>
            </wp:positionH>
            <wp:positionV relativeFrom="paragraph">
              <wp:posOffset>142240</wp:posOffset>
            </wp:positionV>
            <wp:extent cx="377190" cy="361950"/>
            <wp:effectExtent l="0" t="0" r="3810" b="0"/>
            <wp:wrapNone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91" descr="C:\Users\NP\Desktop\Ali\فایل پایان نامه\A9R11w3u5m_njeweh_1k4.png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" cy="36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91"/>
        <w:gridCol w:w="4203"/>
      </w:tblGrid>
      <w:tr w:rsidR="008124CA" w14:paraId="12655A57" w14:textId="77777777" w:rsidTr="008124CA">
        <w:tc>
          <w:tcPr>
            <w:tcW w:w="2591" w:type="dxa"/>
            <w:vAlign w:val="bottom"/>
          </w:tcPr>
          <w:p w14:paraId="4322C226" w14:textId="77777777" w:rsidR="00EC3E9F" w:rsidRDefault="00EC3E9F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</w:p>
          <w:p w14:paraId="277F14C8" w14:textId="77777777" w:rsidR="008124CA" w:rsidRDefault="008124CA" w:rsidP="00EC3E9F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……………………………………</w:t>
            </w:r>
          </w:p>
        </w:tc>
        <w:tc>
          <w:tcPr>
            <w:tcW w:w="4203" w:type="dxa"/>
            <w:vAlign w:val="bottom"/>
          </w:tcPr>
          <w:p w14:paraId="514D027D" w14:textId="77777777" w:rsidR="008124CA" w:rsidRDefault="008124CA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M. </w:t>
            </w:r>
            <w:proofErr w:type="spellStart"/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Farhang</w:t>
            </w:r>
            <w:proofErr w:type="spellEnd"/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Ph.D.), Assistant</w:t>
            </w:r>
            <w:r w:rsidRPr="0006539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Prof. of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the Dept. of Communication and Electronics </w:t>
            </w:r>
            <w:r w:rsidRPr="008A6E3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Engineering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Supervisor)</w:t>
            </w:r>
          </w:p>
        </w:tc>
      </w:tr>
      <w:tr w:rsidR="008124CA" w14:paraId="1C5ADC5C" w14:textId="77777777" w:rsidTr="008124CA">
        <w:tc>
          <w:tcPr>
            <w:tcW w:w="2591" w:type="dxa"/>
            <w:vAlign w:val="bottom"/>
          </w:tcPr>
          <w:p w14:paraId="554788C8" w14:textId="77777777" w:rsidR="00EC3E9F" w:rsidRDefault="00135E54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  <w:r w:rsidRPr="00EC3E9F">
              <w:rPr>
                <w:rFonts w:eastAsia="Calibri"/>
                <w:noProof/>
                <w:szCs w:val="20"/>
              </w:rPr>
              <w:drawing>
                <wp:anchor distT="0" distB="0" distL="114300" distR="114300" simplePos="0" relativeHeight="251757568" behindDoc="0" locked="0" layoutInCell="1" allowOverlap="1" wp14:anchorId="23F51498" wp14:editId="0C23C930">
                  <wp:simplePos x="0" y="0"/>
                  <wp:positionH relativeFrom="column">
                    <wp:posOffset>555625</wp:posOffset>
                  </wp:positionH>
                  <wp:positionV relativeFrom="paragraph">
                    <wp:posOffset>130175</wp:posOffset>
                  </wp:positionV>
                  <wp:extent cx="333375" cy="320040"/>
                  <wp:effectExtent l="0" t="0" r="9525" b="3810"/>
                  <wp:wrapNone/>
                  <wp:docPr id="70" name="Picture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94" descr="C:\Users\NP\Desktop\Ali\فایل پایان نامه\A9R13610z1_njewed_1k4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375" cy="3200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34573DF1" w14:textId="77777777" w:rsidR="00EC3E9F" w:rsidRDefault="00EC3E9F" w:rsidP="00EC3E9F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</w:p>
          <w:p w14:paraId="11F025DD" w14:textId="77777777" w:rsidR="008124CA" w:rsidRDefault="008124CA" w:rsidP="00EC3E9F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……………………………………</w:t>
            </w:r>
          </w:p>
        </w:tc>
        <w:tc>
          <w:tcPr>
            <w:tcW w:w="4203" w:type="dxa"/>
            <w:vAlign w:val="bottom"/>
          </w:tcPr>
          <w:p w14:paraId="44E9448F" w14:textId="77777777" w:rsidR="004A776C" w:rsidRDefault="004A776C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rtl/>
                <w:lang w:bidi="fa-IR"/>
              </w:rPr>
            </w:pPr>
          </w:p>
          <w:p w14:paraId="43F80168" w14:textId="77777777" w:rsidR="008124CA" w:rsidRDefault="008124CA" w:rsidP="004A776C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P. </w:t>
            </w:r>
            <w:proofErr w:type="spellStart"/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Sotoodeh</w:t>
            </w:r>
            <w:proofErr w:type="spellEnd"/>
            <w:r w:rsidRPr="0006539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Ph.D.), 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Assistant</w:t>
            </w:r>
            <w:r w:rsidRPr="0006539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Prof. of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the Dept. of Power and Control </w:t>
            </w:r>
            <w:r w:rsidRPr="008A6E3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Engineering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Advisor)</w:t>
            </w:r>
          </w:p>
        </w:tc>
      </w:tr>
      <w:tr w:rsidR="008124CA" w14:paraId="3092D436" w14:textId="77777777" w:rsidTr="008124CA">
        <w:tc>
          <w:tcPr>
            <w:tcW w:w="2591" w:type="dxa"/>
            <w:vAlign w:val="bottom"/>
          </w:tcPr>
          <w:p w14:paraId="64C46646" w14:textId="77777777" w:rsidR="00517E84" w:rsidRDefault="00517E84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</w:p>
          <w:p w14:paraId="5D9475C0" w14:textId="77777777" w:rsidR="00517E84" w:rsidRDefault="00135E54" w:rsidP="00517E84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  <w:r w:rsidRPr="00EC3E9F">
              <w:rPr>
                <w:rFonts w:eastAsia="Calibri"/>
                <w:noProof/>
                <w:szCs w:val="20"/>
              </w:rPr>
              <w:drawing>
                <wp:anchor distT="0" distB="0" distL="114300" distR="114300" simplePos="0" relativeHeight="251764736" behindDoc="0" locked="0" layoutInCell="1" allowOverlap="1" wp14:anchorId="53E9F23B" wp14:editId="50FE9953">
                  <wp:simplePos x="0" y="0"/>
                  <wp:positionH relativeFrom="column">
                    <wp:posOffset>511175</wp:posOffset>
                  </wp:positionH>
                  <wp:positionV relativeFrom="paragraph">
                    <wp:posOffset>6985</wp:posOffset>
                  </wp:positionV>
                  <wp:extent cx="377190" cy="361950"/>
                  <wp:effectExtent l="0" t="0" r="3810" b="0"/>
                  <wp:wrapNone/>
                  <wp:docPr id="74" name="Picture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91" descr="C:\Users\NP\Desktop\Ali\فایل پایان نامه\A9R11w3u5m_njeweh_1k4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190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23763D4A" w14:textId="77777777" w:rsidR="008124CA" w:rsidRDefault="008124CA" w:rsidP="00517E84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……………………………………</w:t>
            </w:r>
          </w:p>
        </w:tc>
        <w:tc>
          <w:tcPr>
            <w:tcW w:w="4203" w:type="dxa"/>
            <w:vAlign w:val="bottom"/>
          </w:tcPr>
          <w:p w14:paraId="0A1A0100" w14:textId="77777777" w:rsidR="004A776C" w:rsidRDefault="004A776C" w:rsidP="008124C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rtl/>
                <w:lang w:bidi="fa-IR"/>
              </w:rPr>
            </w:pPr>
          </w:p>
          <w:p w14:paraId="23FA0E55" w14:textId="77777777" w:rsidR="008124CA" w:rsidRDefault="008124CA" w:rsidP="006769FA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M. </w:t>
            </w:r>
            <w:proofErr w:type="spellStart"/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Yazdi</w:t>
            </w:r>
            <w:proofErr w:type="spellEnd"/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Ph.D.), </w:t>
            </w:r>
            <w:r w:rsidRPr="0006539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Prof. of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the Dept. of Communication and Electronics </w:t>
            </w:r>
            <w:r w:rsidRPr="008A6E3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Engineering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 xml:space="preserve"> (</w:t>
            </w:r>
            <w:r w:rsidRPr="00065392"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Internal Examiner</w:t>
            </w:r>
            <w:r>
              <w:rPr>
                <w:rFonts w:asciiTheme="majorBidi" w:hAnsiTheme="majorBidi" w:cstheme="majorBidi"/>
                <w:color w:val="000000" w:themeColor="text1"/>
                <w:sz w:val="18"/>
                <w:szCs w:val="18"/>
                <w:lang w:bidi="fa-IR"/>
              </w:rPr>
              <w:t>)</w:t>
            </w:r>
          </w:p>
          <w:p w14:paraId="22A50A8F" w14:textId="2CA07D77" w:rsidR="004B6C4C" w:rsidRDefault="004B6C4C" w:rsidP="004B6C4C">
            <w:pPr>
              <w:autoSpaceDE w:val="0"/>
              <w:autoSpaceDN w:val="0"/>
              <w:bidi w:val="0"/>
              <w:adjustRightInd w:val="0"/>
              <w:spacing w:line="240" w:lineRule="auto"/>
              <w:ind w:firstLine="0"/>
              <w:jc w:val="left"/>
              <w:rPr>
                <w:b/>
                <w:bCs/>
                <w:szCs w:val="20"/>
              </w:rPr>
            </w:pPr>
          </w:p>
        </w:tc>
      </w:tr>
    </w:tbl>
    <w:p w14:paraId="0BE3E14E" w14:textId="77777777" w:rsidR="00EA4054" w:rsidRPr="00EA4054" w:rsidRDefault="00EA4054" w:rsidP="00EA4054">
      <w:pPr>
        <w:tabs>
          <w:tab w:val="right" w:pos="2552"/>
        </w:tabs>
        <w:bidi w:val="0"/>
        <w:spacing w:line="240" w:lineRule="auto"/>
        <w:ind w:firstLine="0"/>
        <w:jc w:val="center"/>
        <w:rPr>
          <w:szCs w:val="20"/>
        </w:rPr>
      </w:pPr>
    </w:p>
    <w:p w14:paraId="40471DF7" w14:textId="77777777" w:rsidR="00EA4054" w:rsidRPr="00EA4054" w:rsidRDefault="00EA4054" w:rsidP="00EA4054">
      <w:pPr>
        <w:tabs>
          <w:tab w:val="right" w:pos="2552"/>
        </w:tabs>
        <w:bidi w:val="0"/>
        <w:spacing w:line="240" w:lineRule="auto"/>
        <w:ind w:firstLine="0"/>
        <w:jc w:val="center"/>
        <w:rPr>
          <w:rFonts w:eastAsia="Calibri"/>
          <w:szCs w:val="20"/>
        </w:rPr>
      </w:pPr>
    </w:p>
    <w:p w14:paraId="03556227" w14:textId="7EB13D85" w:rsidR="008124CA" w:rsidRDefault="00EA4054" w:rsidP="00A969DF">
      <w:pPr>
        <w:tabs>
          <w:tab w:val="right" w:pos="2552"/>
        </w:tabs>
        <w:bidi w:val="0"/>
        <w:spacing w:line="240" w:lineRule="auto"/>
        <w:ind w:firstLine="0"/>
        <w:jc w:val="center"/>
        <w:rPr>
          <w:rFonts w:eastAsia="Calibri"/>
          <w:b/>
          <w:bCs/>
          <w:szCs w:val="20"/>
        </w:rPr>
      </w:pPr>
      <w:r w:rsidRPr="00EA4054">
        <w:rPr>
          <w:rFonts w:eastAsia="Calibri"/>
          <w:b/>
          <w:bCs/>
          <w:szCs w:val="20"/>
        </w:rPr>
        <w:t xml:space="preserve">September </w:t>
      </w:r>
      <w:r w:rsidRPr="00BE1059">
        <w:rPr>
          <w:rFonts w:eastAsia="Calibri"/>
          <w:b/>
          <w:bCs/>
          <w:szCs w:val="20"/>
        </w:rPr>
        <w:t>20</w:t>
      </w:r>
      <w:r>
        <w:rPr>
          <w:rFonts w:eastAsia="Calibri"/>
          <w:b/>
          <w:bCs/>
          <w:szCs w:val="20"/>
        </w:rPr>
        <w:t>20</w:t>
      </w:r>
    </w:p>
    <w:p w14:paraId="70920396" w14:textId="77777777" w:rsidR="004B6C4C" w:rsidRPr="00A969DF" w:rsidRDefault="004B6C4C" w:rsidP="004B6C4C">
      <w:pPr>
        <w:tabs>
          <w:tab w:val="right" w:pos="2552"/>
        </w:tabs>
        <w:bidi w:val="0"/>
        <w:spacing w:line="240" w:lineRule="auto"/>
        <w:ind w:firstLine="0"/>
        <w:jc w:val="center"/>
        <w:rPr>
          <w:rFonts w:eastAsia="Calibri"/>
          <w:b/>
          <w:bCs/>
          <w:szCs w:val="20"/>
        </w:rPr>
      </w:pPr>
    </w:p>
    <w:p w14:paraId="7DA32856" w14:textId="77777777" w:rsidR="008124CA" w:rsidRDefault="008124CA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  <w:br w:type="page"/>
      </w:r>
    </w:p>
    <w:p w14:paraId="774F77F5" w14:textId="77777777" w:rsidR="008124CA" w:rsidRDefault="008124CA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  <w:lastRenderedPageBreak/>
        <w:br w:type="page"/>
      </w:r>
    </w:p>
    <w:p w14:paraId="3EB9E791" w14:textId="77777777" w:rsidR="00B1011F" w:rsidRDefault="00510A48" w:rsidP="00510A48">
      <w:pPr>
        <w:tabs>
          <w:tab w:val="left" w:pos="1450"/>
          <w:tab w:val="right" w:pos="6476"/>
        </w:tabs>
        <w:autoSpaceDE w:val="0"/>
        <w:autoSpaceDN w:val="0"/>
        <w:adjustRightInd w:val="0"/>
        <w:spacing w:line="240" w:lineRule="auto"/>
        <w:ind w:firstLine="0"/>
        <w:jc w:val="left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 w:rsidRPr="008176A5">
        <w:rPr>
          <w:rFonts w:ascii="Traditional Arabic" w:hAnsi="Traditional Arabic" w:cs="Traditional Arabic"/>
          <w:b/>
          <w:bCs/>
          <w:noProof/>
          <w:sz w:val="28"/>
          <w:szCs w:val="28"/>
          <w:rtl/>
        </w:rPr>
        <w:lastRenderedPageBreak/>
        <w:drawing>
          <wp:anchor distT="0" distB="0" distL="114300" distR="114300" simplePos="0" relativeHeight="251665408" behindDoc="0" locked="0" layoutInCell="1" allowOverlap="1" wp14:anchorId="524CE177" wp14:editId="6A7263AD">
            <wp:simplePos x="0" y="0"/>
            <wp:positionH relativeFrom="margin">
              <wp:align>center</wp:align>
            </wp:positionH>
            <wp:positionV relativeFrom="margin">
              <wp:posOffset>-157480</wp:posOffset>
            </wp:positionV>
            <wp:extent cx="1177124" cy="1214010"/>
            <wp:effectExtent l="0" t="0" r="4445" b="5715"/>
            <wp:wrapTopAndBottom/>
            <wp:docPr id="10" name="Picture 1" descr="Shirazu Bilingual 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hirazu Bilingual Logo.png"/>
                    <pic:cNvPicPr/>
                  </pic:nvPicPr>
                  <pic:blipFill>
                    <a:blip r:embed="rId5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177124" cy="12140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CF57F5D" w14:textId="77777777" w:rsidR="008176A5" w:rsidRPr="00F8444D" w:rsidRDefault="008176A5" w:rsidP="00510A48">
      <w:pPr>
        <w:tabs>
          <w:tab w:val="left" w:pos="1450"/>
          <w:tab w:val="right" w:pos="6476"/>
        </w:tabs>
        <w:autoSpaceDE w:val="0"/>
        <w:autoSpaceDN w:val="0"/>
        <w:adjustRightInd w:val="0"/>
        <w:spacing w:line="240" w:lineRule="auto"/>
        <w:jc w:val="left"/>
        <w:rPr>
          <w:rFonts w:eastAsia="Calibri"/>
          <w:b/>
          <w:bCs/>
        </w:rPr>
      </w:pPr>
    </w:p>
    <w:p w14:paraId="7123FCE2" w14:textId="77777777" w:rsidR="008176A5" w:rsidRPr="00126F8F" w:rsidRDefault="00510A48" w:rsidP="00510A48">
      <w:pPr>
        <w:bidi w:val="0"/>
        <w:spacing w:line="192" w:lineRule="auto"/>
        <w:ind w:firstLine="0"/>
        <w:jc w:val="center"/>
        <w:rPr>
          <w:b/>
          <w:bCs/>
          <w:sz w:val="24"/>
        </w:rPr>
      </w:pPr>
      <w:bookmarkStart w:id="31" w:name="_Toc312403752"/>
      <w:bookmarkStart w:id="32" w:name="_Toc312404430"/>
      <w:r w:rsidRPr="00510A48">
        <w:rPr>
          <w:b/>
          <w:bCs/>
          <w:sz w:val="24"/>
        </w:rPr>
        <w:t>School of Electrical and Computer engineering</w:t>
      </w:r>
    </w:p>
    <w:p w14:paraId="0CA94BBD" w14:textId="77777777" w:rsidR="008176A5" w:rsidRPr="00863C46" w:rsidRDefault="00510A48" w:rsidP="00510A48">
      <w:pPr>
        <w:bidi w:val="0"/>
        <w:spacing w:line="240" w:lineRule="auto"/>
        <w:ind w:firstLine="0"/>
        <w:jc w:val="center"/>
        <w:rPr>
          <w:b/>
          <w:bCs/>
          <w:color w:val="000000" w:themeColor="text1"/>
          <w:sz w:val="24"/>
          <w:rtl/>
          <w:lang w:bidi="fa-IR"/>
        </w:rPr>
      </w:pPr>
      <w:r w:rsidRPr="00510A48">
        <w:rPr>
          <w:b/>
          <w:bCs/>
          <w:color w:val="000000" w:themeColor="text1"/>
          <w:sz w:val="24"/>
        </w:rPr>
        <w:t>M.Sc. Thesis in</w:t>
      </w:r>
      <w:r w:rsidR="008176A5" w:rsidRPr="00863C46">
        <w:rPr>
          <w:b/>
          <w:bCs/>
          <w:color w:val="000000" w:themeColor="text1"/>
          <w:sz w:val="24"/>
        </w:rPr>
        <w:t xml:space="preserve"> </w:t>
      </w:r>
    </w:p>
    <w:p w14:paraId="55CB38D9" w14:textId="77777777" w:rsidR="008176A5" w:rsidRDefault="00510A48" w:rsidP="00510A48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b/>
          <w:bCs/>
          <w:sz w:val="24"/>
        </w:rPr>
      </w:pPr>
      <w:r w:rsidRPr="00413126">
        <w:rPr>
          <w:rFonts w:asciiTheme="majorBidi" w:hAnsiTheme="majorBidi" w:cs="Times New Roman"/>
          <w:b/>
          <w:bCs/>
          <w:sz w:val="24"/>
          <w:szCs w:val="32"/>
          <w:lang w:bidi="fa-IR"/>
        </w:rPr>
        <w:t>Electr</w:t>
      </w:r>
      <w:r w:rsidR="000918F1">
        <w:rPr>
          <w:rFonts w:asciiTheme="majorBidi" w:hAnsiTheme="majorBidi" w:cs="Times New Roman"/>
          <w:b/>
          <w:bCs/>
          <w:sz w:val="24"/>
          <w:szCs w:val="32"/>
          <w:lang w:bidi="fa-IR"/>
        </w:rPr>
        <w:t>ical Engineering- Communication System</w:t>
      </w:r>
    </w:p>
    <w:p w14:paraId="7050B698" w14:textId="77777777" w:rsidR="00316EBB" w:rsidRPr="00702362" w:rsidRDefault="00316EBB" w:rsidP="00702362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b/>
          <w:bCs/>
          <w:sz w:val="28"/>
          <w:szCs w:val="28"/>
        </w:rPr>
      </w:pPr>
    </w:p>
    <w:p w14:paraId="6379D649" w14:textId="77777777" w:rsidR="008176A5" w:rsidRPr="00702362" w:rsidRDefault="008176A5" w:rsidP="00702362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b/>
          <w:bCs/>
          <w:sz w:val="28"/>
          <w:szCs w:val="28"/>
        </w:rPr>
      </w:pPr>
    </w:p>
    <w:p w14:paraId="541E8C1B" w14:textId="77777777" w:rsidR="008176A5" w:rsidRPr="00702362" w:rsidRDefault="008176A5" w:rsidP="00702362">
      <w:pPr>
        <w:bidi w:val="0"/>
        <w:spacing w:line="240" w:lineRule="auto"/>
        <w:ind w:firstLine="0"/>
        <w:jc w:val="center"/>
        <w:rPr>
          <w:rFonts w:eastAsia="Calibri"/>
          <w:b/>
          <w:bCs/>
          <w:sz w:val="28"/>
          <w:szCs w:val="36"/>
        </w:rPr>
      </w:pPr>
    </w:p>
    <w:p w14:paraId="32F1BCA1" w14:textId="77777777" w:rsidR="008176A5" w:rsidRDefault="00510A48" w:rsidP="00510A48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 w:val="28"/>
          <w:lang w:bidi="fa-IR"/>
        </w:rPr>
      </w:pPr>
      <w:r w:rsidRPr="00510A48">
        <w:rPr>
          <w:rFonts w:cs="B Nazanin"/>
          <w:b/>
          <w:bCs/>
          <w:sz w:val="28"/>
          <w:lang w:bidi="fa-IR"/>
        </w:rPr>
        <w:t>Investigation and Comparison of Image Noise Reduction Techniques Using Deep Learning</w:t>
      </w:r>
    </w:p>
    <w:p w14:paraId="7EDE37A3" w14:textId="77777777" w:rsidR="00316EBB" w:rsidRDefault="00316EBB" w:rsidP="00316EBB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 w:val="28"/>
          <w:lang w:bidi="fa-IR"/>
        </w:rPr>
      </w:pPr>
    </w:p>
    <w:p w14:paraId="2E096F89" w14:textId="77777777" w:rsidR="008176A5" w:rsidRDefault="008176A5" w:rsidP="008176A5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sz w:val="28"/>
          <w:lang w:bidi="fa-IR"/>
        </w:rPr>
      </w:pPr>
    </w:p>
    <w:p w14:paraId="3B08B668" w14:textId="77777777" w:rsidR="008176A5" w:rsidRPr="0063423D" w:rsidRDefault="008176A5" w:rsidP="008176A5">
      <w:pPr>
        <w:pStyle w:val="Subtitle"/>
        <w:pBdr>
          <w:top w:val="none" w:sz="0" w:space="0" w:color="auto"/>
        </w:pBdr>
        <w:bidi w:val="0"/>
        <w:jc w:val="center"/>
        <w:rPr>
          <w:rFonts w:cs="B Nazanin"/>
          <w:b/>
          <w:bCs/>
          <w:noProof w:val="0"/>
          <w:sz w:val="28"/>
        </w:rPr>
      </w:pPr>
    </w:p>
    <w:p w14:paraId="584A933D" w14:textId="77777777" w:rsidR="008176A5" w:rsidRPr="00A44390" w:rsidRDefault="008176A5" w:rsidP="008176A5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rFonts w:eastAsia="Calibri"/>
        </w:rPr>
      </w:pPr>
      <w:r w:rsidRPr="00A44390">
        <w:rPr>
          <w:rFonts w:eastAsia="Calibri"/>
        </w:rPr>
        <w:t>By</w:t>
      </w:r>
    </w:p>
    <w:p w14:paraId="3FFF74BC" w14:textId="77777777" w:rsidR="008176A5" w:rsidRDefault="00510A48" w:rsidP="00510A48">
      <w:pPr>
        <w:bidi w:val="0"/>
        <w:spacing w:line="240" w:lineRule="auto"/>
        <w:ind w:firstLine="0"/>
        <w:jc w:val="center"/>
        <w:rPr>
          <w:b/>
          <w:bCs/>
          <w:sz w:val="24"/>
        </w:rPr>
      </w:pPr>
      <w:r>
        <w:rPr>
          <w:b/>
          <w:bCs/>
          <w:sz w:val="24"/>
        </w:rPr>
        <w:t>Ahmad Ali Rafiee</w:t>
      </w:r>
    </w:p>
    <w:p w14:paraId="462E2783" w14:textId="77777777" w:rsidR="00316EBB" w:rsidRPr="00702362" w:rsidRDefault="00316EBB" w:rsidP="00702362">
      <w:pPr>
        <w:bidi w:val="0"/>
        <w:spacing w:line="240" w:lineRule="auto"/>
        <w:ind w:firstLine="0"/>
        <w:jc w:val="center"/>
        <w:rPr>
          <w:b/>
          <w:bCs/>
          <w:sz w:val="28"/>
          <w:szCs w:val="28"/>
        </w:rPr>
      </w:pPr>
    </w:p>
    <w:p w14:paraId="73AEB6E9" w14:textId="77777777" w:rsidR="008176A5" w:rsidRPr="00702362" w:rsidRDefault="008176A5" w:rsidP="00702362">
      <w:pPr>
        <w:bidi w:val="0"/>
        <w:spacing w:line="240" w:lineRule="auto"/>
        <w:ind w:firstLine="0"/>
        <w:jc w:val="center"/>
        <w:rPr>
          <w:b/>
          <w:bCs/>
          <w:sz w:val="28"/>
          <w:szCs w:val="28"/>
        </w:rPr>
      </w:pPr>
    </w:p>
    <w:p w14:paraId="10ABFF2F" w14:textId="77777777" w:rsidR="008176A5" w:rsidRPr="00A44390" w:rsidRDefault="008176A5" w:rsidP="008176A5">
      <w:pPr>
        <w:autoSpaceDE w:val="0"/>
        <w:autoSpaceDN w:val="0"/>
        <w:bidi w:val="0"/>
        <w:adjustRightInd w:val="0"/>
        <w:spacing w:line="240" w:lineRule="auto"/>
        <w:ind w:firstLine="0"/>
        <w:jc w:val="center"/>
        <w:rPr>
          <w:rFonts w:eastAsia="Calibri"/>
        </w:rPr>
      </w:pPr>
      <w:r w:rsidRPr="00A44390">
        <w:rPr>
          <w:rFonts w:eastAsia="Calibri"/>
        </w:rPr>
        <w:t>Supervised by</w:t>
      </w:r>
    </w:p>
    <w:bookmarkEnd w:id="31"/>
    <w:bookmarkEnd w:id="32"/>
    <w:p w14:paraId="31696F57" w14:textId="77777777" w:rsidR="008176A5" w:rsidRPr="00053034" w:rsidRDefault="00510A48" w:rsidP="00CE7284">
      <w:pPr>
        <w:bidi w:val="0"/>
        <w:spacing w:line="240" w:lineRule="auto"/>
        <w:ind w:firstLine="0"/>
        <w:jc w:val="center"/>
        <w:rPr>
          <w:b/>
          <w:bCs/>
          <w:sz w:val="24"/>
        </w:rPr>
      </w:pPr>
      <w:r>
        <w:rPr>
          <w:rFonts w:eastAsia="B Nazanin"/>
          <w:b/>
          <w:bCs/>
          <w:noProof/>
          <w:color w:val="000000"/>
          <w:sz w:val="24"/>
        </w:rPr>
        <w:t xml:space="preserve">Mahmoud Farhang </w:t>
      </w:r>
      <w:r w:rsidR="008176A5" w:rsidRPr="00053034">
        <w:rPr>
          <w:b/>
          <w:bCs/>
          <w:sz w:val="24"/>
        </w:rPr>
        <w:t>(</w:t>
      </w:r>
      <w:r w:rsidR="008176A5" w:rsidRPr="00053034">
        <w:rPr>
          <w:rFonts w:eastAsia="B Nazanin"/>
          <w:b/>
          <w:bCs/>
          <w:noProof/>
          <w:color w:val="000000"/>
          <w:sz w:val="24"/>
        </w:rPr>
        <w:t>Ph.D.)</w:t>
      </w:r>
    </w:p>
    <w:p w14:paraId="34E11819" w14:textId="77777777" w:rsidR="008176A5" w:rsidRPr="00702362" w:rsidRDefault="008176A5" w:rsidP="00702362">
      <w:pPr>
        <w:bidi w:val="0"/>
        <w:spacing w:line="240" w:lineRule="auto"/>
        <w:ind w:firstLine="0"/>
        <w:jc w:val="center"/>
        <w:rPr>
          <w:rFonts w:eastAsia="B Nazanin"/>
          <w:b/>
          <w:bCs/>
          <w:noProof/>
          <w:color w:val="FF0000"/>
          <w:sz w:val="28"/>
          <w:szCs w:val="28"/>
        </w:rPr>
      </w:pPr>
    </w:p>
    <w:p w14:paraId="3A665977" w14:textId="77777777" w:rsidR="00702362" w:rsidRPr="00702362" w:rsidRDefault="00702362" w:rsidP="00702362">
      <w:pPr>
        <w:bidi w:val="0"/>
        <w:spacing w:line="240" w:lineRule="auto"/>
        <w:ind w:firstLine="0"/>
        <w:jc w:val="center"/>
        <w:rPr>
          <w:rFonts w:eastAsia="B Nazanin"/>
          <w:b/>
          <w:bCs/>
          <w:noProof/>
          <w:color w:val="FF0000"/>
          <w:sz w:val="28"/>
          <w:szCs w:val="28"/>
        </w:rPr>
      </w:pPr>
    </w:p>
    <w:p w14:paraId="0382F0AB" w14:textId="77777777" w:rsidR="008176A5" w:rsidRPr="00702362" w:rsidRDefault="008176A5" w:rsidP="00702362">
      <w:pPr>
        <w:bidi w:val="0"/>
        <w:spacing w:line="240" w:lineRule="auto"/>
        <w:ind w:firstLine="0"/>
        <w:jc w:val="center"/>
        <w:rPr>
          <w:rFonts w:eastAsia="Calibri"/>
          <w:b/>
          <w:bCs/>
          <w:sz w:val="28"/>
          <w:szCs w:val="36"/>
        </w:rPr>
      </w:pPr>
    </w:p>
    <w:p w14:paraId="515779B5" w14:textId="77777777" w:rsidR="00B1011F" w:rsidRDefault="00510A48" w:rsidP="00510A48">
      <w:pPr>
        <w:bidi w:val="0"/>
        <w:spacing w:line="240" w:lineRule="auto"/>
        <w:ind w:firstLine="0"/>
        <w:jc w:val="center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  <w:r>
        <w:rPr>
          <w:rFonts w:asciiTheme="majorBidi" w:hAnsiTheme="majorBidi" w:cstheme="majorBidi"/>
          <w:b/>
          <w:bCs/>
          <w:sz w:val="24"/>
          <w:lang w:bidi="fa-IR"/>
        </w:rPr>
        <w:t xml:space="preserve">September </w:t>
      </w:r>
      <w:r>
        <w:rPr>
          <w:rFonts w:eastAsia="Calibri"/>
          <w:b/>
          <w:bCs/>
          <w:sz w:val="24"/>
          <w:szCs w:val="32"/>
        </w:rPr>
        <w:t>2020</w:t>
      </w:r>
    </w:p>
    <w:p w14:paraId="23E4E754" w14:textId="77777777" w:rsidR="00561089" w:rsidRDefault="00561089" w:rsidP="00CE4369">
      <w:pPr>
        <w:tabs>
          <w:tab w:val="left" w:pos="1450"/>
          <w:tab w:val="right" w:pos="6476"/>
        </w:tabs>
        <w:autoSpaceDE w:val="0"/>
        <w:autoSpaceDN w:val="0"/>
        <w:adjustRightInd w:val="0"/>
        <w:spacing w:line="240" w:lineRule="auto"/>
        <w:jc w:val="left"/>
        <w:rPr>
          <w:rFonts w:ascii="Traditional Arabic" w:hAnsi="Traditional Arabic" w:cs="Traditional Arabic"/>
          <w:b/>
          <w:bCs/>
          <w:sz w:val="28"/>
          <w:szCs w:val="28"/>
          <w:rtl/>
          <w:lang w:bidi="fa-IR"/>
        </w:rPr>
      </w:pPr>
    </w:p>
    <w:p w14:paraId="1F8B3B70" w14:textId="77777777" w:rsidR="001E4DCD" w:rsidRDefault="001E4DCD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sz w:val="28"/>
          <w:szCs w:val="28"/>
          <w:rtl/>
          <w:lang w:bidi="fa-IR"/>
        </w:rPr>
      </w:pPr>
      <w:r>
        <w:rPr>
          <w:rFonts w:ascii="Traditional Arabic" w:hAnsi="Traditional Arabic" w:cs="Traditional Arabic"/>
          <w:sz w:val="28"/>
          <w:szCs w:val="28"/>
          <w:rtl/>
          <w:lang w:bidi="fa-IR"/>
        </w:rPr>
        <w:br w:type="page"/>
      </w:r>
    </w:p>
    <w:p w14:paraId="3B73FAD3" w14:textId="77777777" w:rsidR="00C269D1" w:rsidRDefault="00C269D1" w:rsidP="00C269D1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b/>
          <w:bCs/>
          <w:noProof/>
          <w:sz w:val="28"/>
          <w:szCs w:val="28"/>
        </w:rPr>
      </w:pPr>
      <w:r>
        <w:rPr>
          <w:rFonts w:ascii="Traditional Arabic" w:hAnsi="Traditional Arabic" w:cs="Traditional Arabic"/>
          <w:b/>
          <w:bCs/>
          <w:noProof/>
          <w:sz w:val="28"/>
          <w:szCs w:val="28"/>
        </w:rPr>
        <w:lastRenderedPageBreak/>
        <w:drawing>
          <wp:anchor distT="0" distB="0" distL="114300" distR="114300" simplePos="0" relativeHeight="251751424" behindDoc="1" locked="0" layoutInCell="1" allowOverlap="1" wp14:anchorId="4166CEB2" wp14:editId="20145D41">
            <wp:simplePos x="0" y="0"/>
            <wp:positionH relativeFrom="column">
              <wp:posOffset>-713266</wp:posOffset>
            </wp:positionH>
            <wp:positionV relativeFrom="paragraph">
              <wp:posOffset>-881541</wp:posOffset>
            </wp:positionV>
            <wp:extent cx="5923128" cy="8454390"/>
            <wp:effectExtent l="0" t="0" r="1905" b="3810"/>
            <wp:wrapNone/>
            <wp:docPr id="20" name="Picture 2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mohandesi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7295" cy="8460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6A40E6" w14:textId="77777777" w:rsidR="00A86A89" w:rsidRDefault="00A86A89" w:rsidP="00C269D1">
      <w:pPr>
        <w:bidi w:val="0"/>
        <w:spacing w:after="200" w:line="276" w:lineRule="auto"/>
        <w:ind w:firstLine="0"/>
        <w:jc w:val="left"/>
        <w:rPr>
          <w:rFonts w:ascii="Traditional Arabic" w:hAnsi="Traditional Arabic" w:cs="Traditional Arabic"/>
          <w:b/>
          <w:bCs/>
          <w:sz w:val="28"/>
          <w:szCs w:val="28"/>
          <w:lang w:bidi="fa-IR"/>
        </w:rPr>
      </w:pPr>
    </w:p>
    <w:sectPr w:rsidR="00A86A89" w:rsidSect="00D538B9">
      <w:footerReference w:type="even" r:id="rId59"/>
      <w:footerReference w:type="default" r:id="rId60"/>
      <w:footerReference w:type="first" r:id="rId61"/>
      <w:footnotePr>
        <w:numRestart w:val="eachPage"/>
      </w:footnotePr>
      <w:pgSz w:w="9356" w:h="13325"/>
      <w:pgMar w:top="1134" w:right="1418" w:bottom="1134" w:left="1134" w:header="709" w:footer="709" w:gutter="0"/>
      <w:cols w:space="708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299355" w14:textId="77777777" w:rsidR="00DE3BA0" w:rsidRDefault="00DE3BA0" w:rsidP="00EE7629">
      <w:pPr>
        <w:spacing w:line="240" w:lineRule="auto"/>
      </w:pPr>
      <w:r>
        <w:separator/>
      </w:r>
    </w:p>
    <w:p w14:paraId="570613D2" w14:textId="77777777" w:rsidR="00DE3BA0" w:rsidRDefault="00DE3BA0"/>
    <w:p w14:paraId="1F334784" w14:textId="77777777" w:rsidR="00DE3BA0" w:rsidRDefault="00DE3BA0"/>
  </w:endnote>
  <w:endnote w:type="continuationSeparator" w:id="0">
    <w:p w14:paraId="1FA82FCB" w14:textId="77777777" w:rsidR="00DE3BA0" w:rsidRDefault="00DE3BA0" w:rsidP="00EE7629">
      <w:pPr>
        <w:spacing w:line="240" w:lineRule="auto"/>
      </w:pPr>
      <w:r>
        <w:continuationSeparator/>
      </w:r>
    </w:p>
    <w:p w14:paraId="123E482E" w14:textId="77777777" w:rsidR="00DE3BA0" w:rsidRDefault="00DE3BA0"/>
    <w:p w14:paraId="7A63C07C" w14:textId="77777777" w:rsidR="00DE3BA0" w:rsidRDefault="00DE3BA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otus">
    <w:altName w:val="Times New Roman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charset w:val="00"/>
    <w:family w:val="roman"/>
    <w:pitch w:val="variable"/>
    <w:sig w:usb0="61002A87" w:usb1="80000000" w:usb2="00000008" w:usb3="00000000" w:csb0="000101FF" w:csb1="00000000"/>
  </w:font>
  <w:font w:name="Titr,Bold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aditional Arabic">
    <w:altName w:val="Times New Roman"/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21497F" w14:textId="77777777" w:rsidR="00E53E83" w:rsidRDefault="00E53E83" w:rsidP="00561089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03FB38" w14:textId="77777777" w:rsidR="00E53E83" w:rsidRDefault="00E53E83" w:rsidP="00D961B4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253324764"/>
      <w:docPartObj>
        <w:docPartGallery w:val="Page Numbers (Bottom of Page)"/>
        <w:docPartUnique/>
      </w:docPartObj>
    </w:sdtPr>
    <w:sdtEndPr/>
    <w:sdtContent>
      <w:p w14:paraId="2585A25A" w14:textId="77777777" w:rsidR="00E53E83" w:rsidRPr="00CB006F" w:rsidRDefault="00E53E83" w:rsidP="00D961B4">
        <w:pPr>
          <w:pStyle w:val="Footer"/>
          <w:tabs>
            <w:tab w:val="left" w:pos="3420"/>
            <w:tab w:val="center" w:pos="3546"/>
          </w:tabs>
          <w:jc w:val="left"/>
        </w:pPr>
        <w:r>
          <w:rPr>
            <w:rtl/>
          </w:rPr>
          <w:tab/>
        </w:r>
        <w:r>
          <w:rPr>
            <w:rtl/>
          </w:rPr>
          <w:tab/>
        </w:r>
        <w:r w:rsidRPr="00D961B4">
          <w:fldChar w:fldCharType="begin"/>
        </w:r>
        <w:r w:rsidRPr="00D961B4">
          <w:instrText xml:space="preserve"> PAGE   \* MERGEFORMAT </w:instrText>
        </w:r>
        <w:r w:rsidRPr="00D961B4">
          <w:fldChar w:fldCharType="separate"/>
        </w:r>
        <w:r w:rsidR="004B2B87">
          <w:rPr>
            <w:noProof/>
            <w:rtl/>
          </w:rPr>
          <w:t>2</w:t>
        </w:r>
        <w:r w:rsidR="004B2B87">
          <w:rPr>
            <w:noProof/>
            <w:rtl/>
          </w:rPr>
          <w:t>2</w:t>
        </w:r>
        <w:r w:rsidRPr="00D961B4">
          <w:rPr>
            <w:noProof/>
          </w:rPr>
          <w:fldChar w:fldCharType="end"/>
        </w:r>
      </w:p>
    </w:sdtContent>
  </w:sdt>
  <w:p w14:paraId="12B20FA5" w14:textId="77777777" w:rsidR="00E53E83" w:rsidRDefault="00E53E83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643046053"/>
      <w:docPartObj>
        <w:docPartGallery w:val="Page Numbers (Bottom of Page)"/>
        <w:docPartUnique/>
      </w:docPartObj>
    </w:sdtPr>
    <w:sdtEndPr/>
    <w:sdtContent>
      <w:p w14:paraId="5A093770" w14:textId="77777777" w:rsidR="00E53E83" w:rsidRDefault="00E53E83" w:rsidP="001117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2B87">
          <w:rPr>
            <w:rFonts w:hint="eastAsia"/>
            <w:noProof/>
            <w:rtl/>
          </w:rPr>
          <w:t>‌</w:t>
        </w:r>
        <w:r w:rsidR="004B2B87">
          <w:rPr>
            <w:rFonts w:hint="eastAsia"/>
            <w:noProof/>
            <w:rtl/>
          </w:rPr>
          <w:t>ف</w:t>
        </w:r>
        <w:r>
          <w:rPr>
            <w:noProof/>
          </w:rPr>
          <w:fldChar w:fldCharType="end"/>
        </w:r>
      </w:p>
    </w:sdtContent>
  </w:sdt>
  <w:p w14:paraId="2EA0AD43" w14:textId="77777777" w:rsidR="00E53E83" w:rsidRDefault="00E53E83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455842118"/>
      <w:docPartObj>
        <w:docPartGallery w:val="Page Numbers (Bottom of Page)"/>
        <w:docPartUnique/>
      </w:docPartObj>
    </w:sdtPr>
    <w:sdtEndPr/>
    <w:sdtContent>
      <w:p w14:paraId="5F1B3FDE" w14:textId="77777777" w:rsidR="00E53E83" w:rsidRDefault="00E53E83" w:rsidP="008B2FC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2B87">
          <w:rPr>
            <w:noProof/>
            <w:rtl/>
          </w:rPr>
          <w:t>2</w:t>
        </w:r>
        <w:r w:rsidR="004B2B87">
          <w:rPr>
            <w:noProof/>
            <w:rtl/>
          </w:rPr>
          <w:t>1</w:t>
        </w:r>
        <w:r>
          <w:rPr>
            <w:noProof/>
          </w:rPr>
          <w:fldChar w:fldCharType="end"/>
        </w:r>
      </w:p>
    </w:sdtContent>
  </w:sdt>
  <w:p w14:paraId="336E236E" w14:textId="77777777" w:rsidR="00E53E83" w:rsidRDefault="00E53E83" w:rsidP="00F9690A">
    <w:pPr>
      <w:pStyle w:val="Footer"/>
      <w:jc w:val="cen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79EAE7" w14:textId="77777777" w:rsidR="00E53E83" w:rsidRDefault="00E53E83" w:rsidP="00B00F53">
    <w:pPr>
      <w:pStyle w:val="Footer"/>
      <w:jc w:val="center"/>
    </w:pPr>
  </w:p>
  <w:p w14:paraId="20358659" w14:textId="77777777" w:rsidR="00E53E83" w:rsidRDefault="00E53E83">
    <w:pPr>
      <w:pStyle w:val="Footer"/>
      <w:rPr>
        <w:lang w:bidi="fa-IR"/>
      </w:rPr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596443008"/>
      <w:docPartObj>
        <w:docPartGallery w:val="Page Numbers (Bottom of Page)"/>
        <w:docPartUnique/>
      </w:docPartObj>
    </w:sdtPr>
    <w:sdtEndPr/>
    <w:sdtContent>
      <w:p w14:paraId="3EAF790B" w14:textId="77777777" w:rsidR="00E53E83" w:rsidRPr="00CB006F" w:rsidRDefault="00E53E83" w:rsidP="004A776C">
        <w:pPr>
          <w:pStyle w:val="Footer"/>
          <w:tabs>
            <w:tab w:val="left" w:pos="3420"/>
            <w:tab w:val="center" w:pos="3546"/>
          </w:tabs>
          <w:jc w:val="left"/>
        </w:pPr>
        <w:r>
          <w:rPr>
            <w:rtl/>
          </w:rPr>
          <w:tab/>
        </w:r>
        <w:r>
          <w:rPr>
            <w:rtl/>
          </w:rPr>
          <w:tab/>
        </w:r>
      </w:p>
    </w:sdtContent>
  </w:sdt>
  <w:p w14:paraId="6CC36AB8" w14:textId="77777777" w:rsidR="00E53E83" w:rsidRDefault="00E53E83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156FBC" w14:textId="77777777" w:rsidR="00E53E83" w:rsidRDefault="00E53E83" w:rsidP="004A776C">
    <w:pPr>
      <w:pStyle w:val="Footer"/>
      <w:jc w:val="center"/>
    </w:pPr>
  </w:p>
  <w:p w14:paraId="406C4847" w14:textId="77777777" w:rsidR="00E53E83" w:rsidRDefault="00E53E83" w:rsidP="00F9690A">
    <w:pPr>
      <w:pStyle w:val="Footer"/>
      <w:jc w:val="center"/>
      <w:rPr>
        <w:lang w:bidi="fa-IR"/>
      </w:rPr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EF4EF5" w14:textId="77777777" w:rsidR="00E53E83" w:rsidRDefault="00E53E83" w:rsidP="00B00F53">
    <w:pPr>
      <w:pStyle w:val="Footer"/>
      <w:jc w:val="center"/>
    </w:pPr>
  </w:p>
  <w:p w14:paraId="73B4D3A9" w14:textId="77777777" w:rsidR="00E53E83" w:rsidRDefault="00E53E83">
    <w:pPr>
      <w:pStyle w:val="Footer"/>
      <w:rPr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352EB7" w14:textId="77777777" w:rsidR="00DE3BA0" w:rsidRDefault="00DE3BA0" w:rsidP="00FE2AC0">
      <w:pPr>
        <w:bidi w:val="0"/>
        <w:spacing w:line="240" w:lineRule="auto"/>
        <w:ind w:firstLine="0"/>
      </w:pPr>
      <w:r>
        <w:separator/>
      </w:r>
    </w:p>
  </w:footnote>
  <w:footnote w:type="continuationSeparator" w:id="0">
    <w:p w14:paraId="18628120" w14:textId="77777777" w:rsidR="00DE3BA0" w:rsidRDefault="00DE3BA0" w:rsidP="00EE7629">
      <w:pPr>
        <w:spacing w:line="240" w:lineRule="auto"/>
      </w:pPr>
      <w:r>
        <w:continuationSeparator/>
      </w:r>
    </w:p>
    <w:p w14:paraId="160077E7" w14:textId="77777777" w:rsidR="00DE3BA0" w:rsidRDefault="00DE3BA0"/>
    <w:p w14:paraId="2B049324" w14:textId="77777777" w:rsidR="00DE3BA0" w:rsidRDefault="00DE3BA0"/>
  </w:footnote>
  <w:footnote w:id="1">
    <w:p w14:paraId="04CC09BB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Image</w:t>
      </w:r>
    </w:p>
  </w:footnote>
  <w:footnote w:id="2">
    <w:p w14:paraId="229E023C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Matrix</w:t>
      </w:r>
    </w:p>
  </w:footnote>
  <w:footnote w:id="3">
    <w:p w14:paraId="22C86D39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Brightness</w:t>
      </w:r>
    </w:p>
  </w:footnote>
  <w:footnote w:id="4">
    <w:p w14:paraId="7E12EABC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Binary image</w:t>
      </w:r>
    </w:p>
  </w:footnote>
  <w:footnote w:id="5">
    <w:p w14:paraId="36C435FE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Gray scale image</w:t>
      </w:r>
    </w:p>
  </w:footnote>
  <w:footnote w:id="6">
    <w:p w14:paraId="20582951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Color image</w:t>
      </w:r>
    </w:p>
  </w:footnote>
  <w:footnote w:id="7">
    <w:p w14:paraId="7135CC4F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Digital image processing</w:t>
      </w:r>
    </w:p>
  </w:footnote>
  <w:footnote w:id="8">
    <w:p w14:paraId="37EBE245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D</w:t>
      </w:r>
      <w:r w:rsidRPr="00C23AAB">
        <w:t>igital signal processing</w:t>
      </w:r>
    </w:p>
  </w:footnote>
  <w:footnote w:id="9">
    <w:p w14:paraId="6F54365F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A</w:t>
      </w:r>
      <w:r w:rsidRPr="00C23AAB">
        <w:t>nalog image processing</w:t>
      </w:r>
    </w:p>
  </w:footnote>
  <w:footnote w:id="10">
    <w:p w14:paraId="0CB6DB64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Noise</w:t>
      </w:r>
    </w:p>
  </w:footnote>
  <w:footnote w:id="11">
    <w:p w14:paraId="5E0B4EFD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C186E">
        <w:t>Distortion</w:t>
      </w:r>
      <w:r>
        <w:t xml:space="preserve"> </w:t>
      </w:r>
    </w:p>
  </w:footnote>
  <w:footnote w:id="12">
    <w:p w14:paraId="72E21A92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55204">
        <w:t>Discrete mathematics theory</w:t>
      </w:r>
    </w:p>
  </w:footnote>
  <w:footnote w:id="13">
    <w:p w14:paraId="67224AFF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S</w:t>
      </w:r>
      <w:r w:rsidRPr="008C186E">
        <w:t>atellite imagery</w:t>
      </w:r>
    </w:p>
  </w:footnote>
  <w:footnote w:id="14">
    <w:p w14:paraId="29A4117F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M</w:t>
      </w:r>
      <w:r w:rsidRPr="008C186E">
        <w:t>edical imaging</w:t>
      </w:r>
    </w:p>
  </w:footnote>
  <w:footnote w:id="15">
    <w:p w14:paraId="16400E74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Videophone </w:t>
      </w:r>
    </w:p>
  </w:footnote>
  <w:footnote w:id="16">
    <w:p w14:paraId="32773F66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C</w:t>
      </w:r>
      <w:r w:rsidRPr="008C186E">
        <w:t>haracter recognition,</w:t>
      </w:r>
    </w:p>
  </w:footnote>
  <w:footnote w:id="17">
    <w:p w14:paraId="23C7FBEE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P</w:t>
      </w:r>
      <w:r w:rsidRPr="008C186E">
        <w:t>hotograph enhancement</w:t>
      </w:r>
    </w:p>
  </w:footnote>
  <w:footnote w:id="18">
    <w:p w14:paraId="4A18A510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Image enhancement</w:t>
      </w:r>
    </w:p>
  </w:footnote>
  <w:footnote w:id="19">
    <w:p w14:paraId="2E813B38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Restoration</w:t>
      </w:r>
      <w:r>
        <w:t xml:space="preserve"> </w:t>
      </w:r>
    </w:p>
  </w:footnote>
  <w:footnote w:id="20">
    <w:p w14:paraId="2EC9961B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Encoding</w:t>
      </w:r>
      <w:r>
        <w:t xml:space="preserve"> </w:t>
      </w:r>
    </w:p>
  </w:footnote>
  <w:footnote w:id="21">
    <w:p w14:paraId="06905D95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Compression</w:t>
      </w:r>
      <w:r>
        <w:t xml:space="preserve"> </w:t>
      </w:r>
    </w:p>
  </w:footnote>
  <w:footnote w:id="22">
    <w:p w14:paraId="6B62D373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Geometric correction</w:t>
      </w:r>
    </w:p>
  </w:footnote>
  <w:footnote w:id="23">
    <w:p w14:paraId="4956D711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Gradation transformation</w:t>
      </w:r>
    </w:p>
  </w:footnote>
  <w:footnote w:id="24">
    <w:p w14:paraId="23857D6C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Noise removal</w:t>
      </w:r>
    </w:p>
  </w:footnote>
  <w:footnote w:id="25">
    <w:p w14:paraId="53294E55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Topographic map</w:t>
      </w:r>
    </w:p>
  </w:footnote>
  <w:footnote w:id="26">
    <w:p w14:paraId="72AEF243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Color map</w:t>
      </w:r>
    </w:p>
  </w:footnote>
  <w:footnote w:id="27">
    <w:p w14:paraId="3C90D6F2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Mosaic</w:t>
      </w:r>
      <w:r>
        <w:t xml:space="preserve"> </w:t>
      </w:r>
    </w:p>
  </w:footnote>
  <w:footnote w:id="28">
    <w:p w14:paraId="1B92DD41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1DA2">
        <w:t>Hardware</w:t>
      </w:r>
      <w:r>
        <w:rPr>
          <w:rFonts w:hint="cs"/>
          <w:rtl/>
        </w:rPr>
        <w:t xml:space="preserve"> </w:t>
      </w:r>
    </w:p>
  </w:footnote>
  <w:footnote w:id="29">
    <w:p w14:paraId="6C3ECA32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C</w:t>
      </w:r>
      <w:r w:rsidRPr="001B53B8">
        <w:t>lassification</w:t>
      </w:r>
    </w:p>
  </w:footnote>
  <w:footnote w:id="30">
    <w:p w14:paraId="3FDFDA39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F</w:t>
      </w:r>
      <w:r w:rsidRPr="001B53B8">
        <w:t>eature extraction</w:t>
      </w:r>
    </w:p>
  </w:footnote>
  <w:footnote w:id="31">
    <w:p w14:paraId="09C39281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M</w:t>
      </w:r>
      <w:r w:rsidRPr="001B53B8">
        <w:t>ulti-scale signal analysis</w:t>
      </w:r>
    </w:p>
  </w:footnote>
  <w:footnote w:id="32">
    <w:p w14:paraId="2ED81184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B53B8">
        <w:t>Pattern recognition</w:t>
      </w:r>
    </w:p>
  </w:footnote>
  <w:footnote w:id="33">
    <w:p w14:paraId="3224C6B3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9D055C">
        <w:t>Projection</w:t>
      </w:r>
    </w:p>
  </w:footnote>
  <w:footnote w:id="34">
    <w:p w14:paraId="47E7A163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Hidden Markov models</w:t>
      </w:r>
    </w:p>
  </w:footnote>
  <w:footnote w:id="35">
    <w:p w14:paraId="1C271D12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Image editing</w:t>
      </w:r>
    </w:p>
  </w:footnote>
  <w:footnote w:id="36">
    <w:p w14:paraId="239307AB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Image restoration</w:t>
      </w:r>
    </w:p>
  </w:footnote>
  <w:footnote w:id="37">
    <w:p w14:paraId="5A99F393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Independent component analysis</w:t>
      </w:r>
    </w:p>
  </w:footnote>
  <w:footnote w:id="38">
    <w:p w14:paraId="5F22410B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Linear filtering</w:t>
      </w:r>
    </w:p>
  </w:footnote>
  <w:footnote w:id="39">
    <w:p w14:paraId="40261964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Neural networks</w:t>
      </w:r>
    </w:p>
  </w:footnote>
  <w:footnote w:id="40">
    <w:p w14:paraId="10A8D55E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Pixelation</w:t>
      </w:r>
    </w:p>
  </w:footnote>
  <w:footnote w:id="41">
    <w:p w14:paraId="380E27ED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A39BE">
        <w:t>Principal components analysis</w:t>
      </w:r>
    </w:p>
  </w:footnote>
  <w:footnote w:id="42">
    <w:p w14:paraId="121E9275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9D055C">
        <w:t>Self-organizing maps</w:t>
      </w:r>
    </w:p>
  </w:footnote>
  <w:footnote w:id="43">
    <w:p w14:paraId="39E54070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9D055C">
        <w:t>Wavelets</w:t>
      </w:r>
    </w:p>
  </w:footnote>
  <w:footnote w:id="44">
    <w:p w14:paraId="2AE5C96D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I</w:t>
      </w:r>
      <w:r w:rsidRPr="003E314C">
        <w:t>nverse problem</w:t>
      </w:r>
    </w:p>
  </w:footnote>
  <w:footnote w:id="45">
    <w:p w14:paraId="4C6D320A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Additive</w:t>
      </w:r>
    </w:p>
  </w:footnote>
  <w:footnote w:id="46">
    <w:p w14:paraId="14258280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Multiplicative</w:t>
      </w:r>
    </w:p>
  </w:footnote>
  <w:footnote w:id="47">
    <w:p w14:paraId="7E0C2C4F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Impulse</w:t>
      </w:r>
    </w:p>
  </w:footnote>
  <w:footnote w:id="48">
    <w:p w14:paraId="340CBB4D" w14:textId="77777777" w:rsidR="00E53E83" w:rsidRDefault="00E53E83" w:rsidP="00FE2AC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Signal-to-noise ratio</w:t>
      </w:r>
    </w:p>
  </w:footnote>
  <w:footnote w:id="49">
    <w:p w14:paraId="677A4253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Edges</w:t>
      </w:r>
    </w:p>
  </w:footnote>
  <w:footnote w:id="50">
    <w:p w14:paraId="584F63AF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Blurring</w:t>
      </w:r>
    </w:p>
  </w:footnote>
  <w:footnote w:id="51">
    <w:p w14:paraId="78B0223D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Textures </w:t>
      </w:r>
    </w:p>
  </w:footnote>
  <w:footnote w:id="52">
    <w:p w14:paraId="181E6D0F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Artifacts</w:t>
      </w:r>
      <w:r>
        <w:rPr>
          <w:rFonts w:hint="cs"/>
          <w:rtl/>
        </w:rPr>
        <w:t xml:space="preserve"> </w:t>
      </w:r>
    </w:p>
  </w:footnote>
  <w:footnote w:id="53">
    <w:p w14:paraId="624A8554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Additive</w:t>
      </w:r>
      <w:r>
        <w:rPr>
          <w:rFonts w:hint="cs"/>
          <w:rtl/>
        </w:rPr>
        <w:t xml:space="preserve"> </w:t>
      </w:r>
      <w:r>
        <w:t>white Gaussian noise</w:t>
      </w:r>
    </w:p>
  </w:footnote>
  <w:footnote w:id="54">
    <w:p w14:paraId="5FE9E026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Standard deviation</w:t>
      </w:r>
    </w:p>
  </w:footnote>
  <w:footnote w:id="55">
    <w:p w14:paraId="2A48FC94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Median absolute deviation</w:t>
      </w:r>
    </w:p>
  </w:footnote>
  <w:footnote w:id="56">
    <w:p w14:paraId="4D0E8D63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B</w:t>
      </w:r>
      <w:r w:rsidRPr="00D31E7A">
        <w:t>lock-based estimation</w:t>
      </w:r>
    </w:p>
  </w:footnote>
  <w:footnote w:id="57">
    <w:p w14:paraId="4252DDB7" w14:textId="77777777" w:rsidR="00E53E83" w:rsidRDefault="00E53E83" w:rsidP="00FE2AC0">
      <w:pPr>
        <w:pStyle w:val="FootnoteText"/>
      </w:pPr>
      <w:r>
        <w:rPr>
          <w:rStyle w:val="FootnoteReference"/>
        </w:rPr>
        <w:footnoteRef/>
      </w:r>
      <w:r>
        <w:t xml:space="preserve"> Principle component analysis</w:t>
      </w:r>
    </w:p>
  </w:footnote>
  <w:footnote w:id="58">
    <w:p w14:paraId="00108BA7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Ill-posed problem</w:t>
      </w:r>
    </w:p>
  </w:footnote>
  <w:footnote w:id="59">
    <w:p w14:paraId="15CA34CD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Image Enhancement F</w:t>
      </w:r>
      <w:r w:rsidRPr="00F40B55">
        <w:t>actor</w:t>
      </w:r>
    </w:p>
  </w:footnote>
  <w:footnote w:id="60">
    <w:p w14:paraId="0958599F" w14:textId="77777777" w:rsidR="00E53E83" w:rsidRDefault="00E53E83" w:rsidP="00FE2AC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S</w:t>
      </w:r>
      <w:r w:rsidRPr="00F40B55">
        <w:t xml:space="preserve">tructural </w:t>
      </w:r>
      <w:r>
        <w:t>S</w:t>
      </w:r>
      <w:r w:rsidRPr="00F40B55">
        <w:t xml:space="preserve">imilarity </w:t>
      </w:r>
      <w:r>
        <w:t>I</w:t>
      </w:r>
      <w:r w:rsidRPr="00F40B55">
        <w:t xml:space="preserve">ndex </w:t>
      </w:r>
      <w:r>
        <w:t>M</w:t>
      </w:r>
      <w:r w:rsidRPr="00F40B55">
        <w:t>easure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D783FC" w14:textId="77777777" w:rsidR="00E53E83" w:rsidRDefault="00E53E83" w:rsidP="001D25DC">
    <w:pPr>
      <w:pStyle w:val="Header"/>
      <w:ind w:firstLine="0"/>
      <w:jc w:val="left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D3B557" w14:textId="77777777" w:rsidR="00E53E83" w:rsidRDefault="00E53E83" w:rsidP="00F9690A">
    <w:pPr>
      <w:pStyle w:val="Header"/>
      <w:ind w:firstLine="0"/>
      <w:rPr>
        <w:rtl/>
        <w:lang w:bidi="fa-IR"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1639250074"/>
      <w:docPartObj>
        <w:docPartGallery w:val="Page Numbers (Top of Page)"/>
        <w:docPartUnique/>
      </w:docPartObj>
    </w:sdtPr>
    <w:sdtEndPr/>
    <w:sdtContent>
      <w:p w14:paraId="0B541AA5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197511627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-878474928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سوم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: 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>مرور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بر روش</w:t>
                </w:r>
                <w:r w:rsidR="00E53E83">
                  <w:rPr>
                    <w:rFonts w:ascii="Cambria" w:hAnsi="Cambria" w:cs="Times New Roman" w:hint="cs"/>
                    <w:b/>
                    <w:bCs/>
                    <w:u w:val="single"/>
                    <w:rtl/>
                  </w:rPr>
                  <w:t>‌‌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های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حذف نو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ز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در تصو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ر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        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348EE710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381682431"/>
      <w:docPartObj>
        <w:docPartGallery w:val="Page Numbers (Top of Page)"/>
        <w:docPartUnique/>
      </w:docPartObj>
    </w:sdtPr>
    <w:sdtEndPr/>
    <w:sdtContent>
      <w:p w14:paraId="4CD727BC" w14:textId="77777777" w:rsidR="00E53E83" w:rsidRPr="00123C16" w:rsidRDefault="00E53E83" w:rsidP="00123C16">
        <w:pPr>
          <w:pStyle w:val="Header"/>
          <w:ind w:firstLine="0"/>
          <w:jc w:val="left"/>
          <w:rPr>
            <w:rtl/>
          </w:rPr>
        </w:pPr>
        <w:r w:rsidRPr="00644D90">
          <w:rPr>
            <w:rFonts w:hint="cs"/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بررس</w:t>
        </w:r>
        <w:r w:rsidRPr="00D77F81">
          <w:rPr>
            <w:rFonts w:hint="cs"/>
            <w:b/>
            <w:bCs/>
            <w:u w:val="single"/>
            <w:rtl/>
          </w:rPr>
          <w:t>ی</w:t>
        </w:r>
        <w:r w:rsidRPr="00D77F81">
          <w:rPr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و مقا</w:t>
        </w:r>
        <w:r w:rsidRPr="00D77F81">
          <w:rPr>
            <w:rFonts w:hint="cs"/>
            <w:b/>
            <w:bCs/>
            <w:u w:val="single"/>
            <w:rtl/>
          </w:rPr>
          <w:t>یسه</w:t>
        </w:r>
        <w:r w:rsidRPr="00D77F81">
          <w:rPr>
            <w:b/>
            <w:bCs/>
            <w:u w:val="single"/>
            <w:rtl/>
          </w:rPr>
          <w:t xml:space="preserve"> روش</w:t>
        </w:r>
        <w:r>
          <w:rPr>
            <w:rFonts w:hint="cs"/>
            <w:b/>
            <w:bCs/>
            <w:u w:val="single"/>
            <w:rtl/>
          </w:rPr>
          <w:t>‌‌</w:t>
        </w:r>
        <w:r w:rsidRPr="00D77F81">
          <w:rPr>
            <w:rFonts w:hint="cs"/>
            <w:b/>
            <w:bCs/>
            <w:u w:val="single"/>
            <w:rtl/>
          </w:rPr>
          <w:t>های</w:t>
        </w:r>
        <w:r w:rsidRPr="00D77F81">
          <w:rPr>
            <w:b/>
            <w:bCs/>
            <w:u w:val="single"/>
            <w:rtl/>
          </w:rPr>
          <w:t xml:space="preserve"> کاهش نو</w:t>
        </w:r>
        <w:r w:rsidRPr="00D77F81">
          <w:rPr>
            <w:rFonts w:hint="cs"/>
            <w:b/>
            <w:bCs/>
            <w:u w:val="single"/>
            <w:rtl/>
          </w:rPr>
          <w:t>یز</w:t>
        </w:r>
        <w:r w:rsidRPr="00D77F81">
          <w:rPr>
            <w:b/>
            <w:bCs/>
            <w:u w:val="single"/>
            <w:rtl/>
          </w:rPr>
          <w:t xml:space="preserve"> تصو</w:t>
        </w:r>
        <w:r w:rsidRPr="00D77F81">
          <w:rPr>
            <w:rFonts w:hint="cs"/>
            <w:b/>
            <w:bCs/>
            <w:u w:val="single"/>
            <w:rtl/>
          </w:rPr>
          <w:t>یر</w:t>
        </w:r>
        <w:r w:rsidRPr="00D77F81">
          <w:rPr>
            <w:b/>
            <w:bCs/>
            <w:u w:val="single"/>
            <w:rtl/>
          </w:rPr>
          <w:t xml:space="preserve"> با استفاده از </w:t>
        </w:r>
        <w:r w:rsidRPr="00D77F81">
          <w:rPr>
            <w:rFonts w:hint="cs"/>
            <w:b/>
            <w:bCs/>
            <w:u w:val="single"/>
            <w:rtl/>
          </w:rPr>
          <w:t>یادگیری</w:t>
        </w:r>
        <w:r w:rsidRPr="00D77F81">
          <w:rPr>
            <w:b/>
            <w:bCs/>
            <w:u w:val="single"/>
            <w:rtl/>
          </w:rPr>
          <w:t xml:space="preserve"> عم</w:t>
        </w:r>
        <w:r w:rsidRPr="00D77F81">
          <w:rPr>
            <w:rFonts w:hint="cs"/>
            <w:b/>
            <w:bCs/>
            <w:u w:val="single"/>
            <w:rtl/>
          </w:rPr>
          <w:t>یق</w:t>
        </w:r>
      </w:p>
    </w:sdtContent>
  </w:sdt>
  <w:p w14:paraId="751C255F" w14:textId="77777777" w:rsidR="00E53E83" w:rsidRPr="006511C7" w:rsidRDefault="00E53E83" w:rsidP="006511C7">
    <w:pPr>
      <w:pStyle w:val="Header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2C0798" w14:textId="77777777" w:rsidR="00E53E83" w:rsidRDefault="00E53E83" w:rsidP="00F9690A">
    <w:pPr>
      <w:pStyle w:val="Header"/>
      <w:ind w:firstLine="0"/>
      <w:rPr>
        <w:rtl/>
        <w:lang w:bidi="fa-IR"/>
      </w:rPr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376820371"/>
      <w:docPartObj>
        <w:docPartGallery w:val="Page Numbers (Top of Page)"/>
        <w:docPartUnique/>
      </w:docPartObj>
    </w:sdtPr>
    <w:sdtEndPr/>
    <w:sdtContent>
      <w:p w14:paraId="6F9FD63A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-896818004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-1437212348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چهارم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: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>مدل پ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شنهادی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                                            </w:t>
                </w:r>
                <w:r w:rsidR="00E53E83" w:rsidRPr="00D77F81">
                  <w:rPr>
                    <w:rFonts w:hint="cs"/>
                    <w:b/>
                    <w:bCs/>
                    <w:u w:val="single"/>
                    <w:rtl/>
                  </w:rPr>
                  <w:t xml:space="preserve">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61EA6E4C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1371798168"/>
      <w:docPartObj>
        <w:docPartGallery w:val="Page Numbers (Top of Page)"/>
        <w:docPartUnique/>
      </w:docPartObj>
    </w:sdtPr>
    <w:sdtEndPr/>
    <w:sdtContent>
      <w:p w14:paraId="14B8F800" w14:textId="77777777" w:rsidR="00E53E83" w:rsidRPr="00123C16" w:rsidRDefault="00E53E83" w:rsidP="00123C16">
        <w:pPr>
          <w:pStyle w:val="Header"/>
          <w:ind w:firstLine="0"/>
          <w:jc w:val="left"/>
          <w:rPr>
            <w:rtl/>
          </w:rPr>
        </w:pPr>
        <w:r w:rsidRPr="00644D90">
          <w:rPr>
            <w:rFonts w:hint="cs"/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بررس</w:t>
        </w:r>
        <w:r w:rsidRPr="00D77F81">
          <w:rPr>
            <w:rFonts w:hint="cs"/>
            <w:b/>
            <w:bCs/>
            <w:u w:val="single"/>
            <w:rtl/>
          </w:rPr>
          <w:t>ی</w:t>
        </w:r>
        <w:r w:rsidRPr="00D77F81">
          <w:rPr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و مقا</w:t>
        </w:r>
        <w:r w:rsidRPr="00D77F81">
          <w:rPr>
            <w:rFonts w:hint="cs"/>
            <w:b/>
            <w:bCs/>
            <w:u w:val="single"/>
            <w:rtl/>
          </w:rPr>
          <w:t>یسه</w:t>
        </w:r>
        <w:r w:rsidRPr="00D77F81">
          <w:rPr>
            <w:b/>
            <w:bCs/>
            <w:u w:val="single"/>
            <w:rtl/>
          </w:rPr>
          <w:t xml:space="preserve"> روش</w:t>
        </w:r>
        <w:r>
          <w:rPr>
            <w:rFonts w:hint="cs"/>
            <w:b/>
            <w:bCs/>
            <w:u w:val="single"/>
            <w:rtl/>
          </w:rPr>
          <w:t>‌‌</w:t>
        </w:r>
        <w:r w:rsidRPr="00D77F81">
          <w:rPr>
            <w:rFonts w:hint="cs"/>
            <w:b/>
            <w:bCs/>
            <w:u w:val="single"/>
            <w:rtl/>
          </w:rPr>
          <w:t>های</w:t>
        </w:r>
        <w:r w:rsidRPr="00D77F81">
          <w:rPr>
            <w:b/>
            <w:bCs/>
            <w:u w:val="single"/>
            <w:rtl/>
          </w:rPr>
          <w:t xml:space="preserve"> کاهش نو</w:t>
        </w:r>
        <w:r w:rsidRPr="00D77F81">
          <w:rPr>
            <w:rFonts w:hint="cs"/>
            <w:b/>
            <w:bCs/>
            <w:u w:val="single"/>
            <w:rtl/>
          </w:rPr>
          <w:t>یز</w:t>
        </w:r>
        <w:r w:rsidRPr="00D77F81">
          <w:rPr>
            <w:b/>
            <w:bCs/>
            <w:u w:val="single"/>
            <w:rtl/>
          </w:rPr>
          <w:t xml:space="preserve"> تصو</w:t>
        </w:r>
        <w:r w:rsidRPr="00D77F81">
          <w:rPr>
            <w:rFonts w:hint="cs"/>
            <w:b/>
            <w:bCs/>
            <w:u w:val="single"/>
            <w:rtl/>
          </w:rPr>
          <w:t>یر</w:t>
        </w:r>
        <w:r w:rsidRPr="00D77F81">
          <w:rPr>
            <w:b/>
            <w:bCs/>
            <w:u w:val="single"/>
            <w:rtl/>
          </w:rPr>
          <w:t xml:space="preserve"> با استفاده از </w:t>
        </w:r>
        <w:r w:rsidRPr="00D77F81">
          <w:rPr>
            <w:rFonts w:hint="cs"/>
            <w:b/>
            <w:bCs/>
            <w:u w:val="single"/>
            <w:rtl/>
          </w:rPr>
          <w:t>یادگیری</w:t>
        </w:r>
        <w:r w:rsidRPr="00D77F81">
          <w:rPr>
            <w:b/>
            <w:bCs/>
            <w:u w:val="single"/>
            <w:rtl/>
          </w:rPr>
          <w:t xml:space="preserve"> عم</w:t>
        </w:r>
        <w:r w:rsidRPr="00D77F81">
          <w:rPr>
            <w:rFonts w:hint="cs"/>
            <w:b/>
            <w:bCs/>
            <w:u w:val="single"/>
            <w:rtl/>
          </w:rPr>
          <w:t>یق</w:t>
        </w:r>
      </w:p>
    </w:sdtContent>
  </w:sdt>
  <w:p w14:paraId="170ED944" w14:textId="77777777" w:rsidR="00E53E83" w:rsidRPr="006511C7" w:rsidRDefault="00E53E83" w:rsidP="006511C7">
    <w:pPr>
      <w:pStyle w:val="Header"/>
    </w:pP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4D7D8B" w14:textId="77777777" w:rsidR="00E53E83" w:rsidRDefault="00E53E83" w:rsidP="00F9690A">
    <w:pPr>
      <w:pStyle w:val="Header"/>
      <w:ind w:firstLine="0"/>
      <w:rPr>
        <w:rtl/>
        <w:lang w:bidi="fa-IR"/>
      </w:rPr>
    </w:pP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743256382"/>
      <w:docPartObj>
        <w:docPartGallery w:val="Page Numbers (Top of Page)"/>
        <w:docPartUnique/>
      </w:docPartObj>
    </w:sdtPr>
    <w:sdtEndPr/>
    <w:sdtContent>
      <w:p w14:paraId="47214F32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1113174049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1472867572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پنجم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: </w:t>
                </w:r>
                <w:r w:rsidR="00E53E83" w:rsidRPr="00404131">
                  <w:rPr>
                    <w:b/>
                    <w:bCs/>
                    <w:u w:val="single"/>
                    <w:rtl/>
                  </w:rPr>
                  <w:t>نتا</w:t>
                </w:r>
                <w:r w:rsidR="00E53E83" w:rsidRPr="00404131">
                  <w:rPr>
                    <w:rFonts w:hint="cs"/>
                    <w:b/>
                    <w:bCs/>
                    <w:u w:val="single"/>
                    <w:rtl/>
                  </w:rPr>
                  <w:t>یج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                                                              </w:t>
                </w:r>
                <w:r w:rsidR="00E53E83" w:rsidRPr="00D77F81">
                  <w:rPr>
                    <w:rFonts w:hint="cs"/>
                    <w:b/>
                    <w:bCs/>
                    <w:u w:val="single"/>
                    <w:rtl/>
                  </w:rPr>
                  <w:t xml:space="preserve">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63E803BC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281803298"/>
      <w:docPartObj>
        <w:docPartGallery w:val="Page Numbers (Top of Page)"/>
        <w:docPartUnique/>
      </w:docPartObj>
    </w:sdtPr>
    <w:sdtEndPr/>
    <w:sdtContent>
      <w:p w14:paraId="0935CE45" w14:textId="77777777" w:rsidR="00E53E83" w:rsidRPr="00123C16" w:rsidRDefault="00E53E83" w:rsidP="00123C16">
        <w:pPr>
          <w:pStyle w:val="Header"/>
          <w:ind w:firstLine="0"/>
          <w:jc w:val="left"/>
          <w:rPr>
            <w:rtl/>
          </w:rPr>
        </w:pPr>
        <w:r w:rsidRPr="00644D90">
          <w:rPr>
            <w:rFonts w:hint="cs"/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بررس</w:t>
        </w:r>
        <w:r w:rsidRPr="00D77F81">
          <w:rPr>
            <w:rFonts w:hint="cs"/>
            <w:b/>
            <w:bCs/>
            <w:u w:val="single"/>
            <w:rtl/>
          </w:rPr>
          <w:t>ی</w:t>
        </w:r>
        <w:r w:rsidRPr="00D77F81">
          <w:rPr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و مقا</w:t>
        </w:r>
        <w:r w:rsidRPr="00D77F81">
          <w:rPr>
            <w:rFonts w:hint="cs"/>
            <w:b/>
            <w:bCs/>
            <w:u w:val="single"/>
            <w:rtl/>
          </w:rPr>
          <w:t>یسه</w:t>
        </w:r>
        <w:r w:rsidRPr="00D77F81">
          <w:rPr>
            <w:b/>
            <w:bCs/>
            <w:u w:val="single"/>
            <w:rtl/>
          </w:rPr>
          <w:t xml:space="preserve"> روش</w:t>
        </w:r>
        <w:r>
          <w:rPr>
            <w:rFonts w:hint="cs"/>
            <w:b/>
            <w:bCs/>
            <w:u w:val="single"/>
            <w:rtl/>
          </w:rPr>
          <w:t>‌‌</w:t>
        </w:r>
        <w:r w:rsidRPr="00D77F81">
          <w:rPr>
            <w:rFonts w:hint="cs"/>
            <w:b/>
            <w:bCs/>
            <w:u w:val="single"/>
            <w:rtl/>
          </w:rPr>
          <w:t>های</w:t>
        </w:r>
        <w:r w:rsidRPr="00D77F81">
          <w:rPr>
            <w:b/>
            <w:bCs/>
            <w:u w:val="single"/>
            <w:rtl/>
          </w:rPr>
          <w:t xml:space="preserve"> کاهش نو</w:t>
        </w:r>
        <w:r w:rsidRPr="00D77F81">
          <w:rPr>
            <w:rFonts w:hint="cs"/>
            <w:b/>
            <w:bCs/>
            <w:u w:val="single"/>
            <w:rtl/>
          </w:rPr>
          <w:t>یز</w:t>
        </w:r>
        <w:r w:rsidRPr="00D77F81">
          <w:rPr>
            <w:b/>
            <w:bCs/>
            <w:u w:val="single"/>
            <w:rtl/>
          </w:rPr>
          <w:t xml:space="preserve"> تصو</w:t>
        </w:r>
        <w:r w:rsidRPr="00D77F81">
          <w:rPr>
            <w:rFonts w:hint="cs"/>
            <w:b/>
            <w:bCs/>
            <w:u w:val="single"/>
            <w:rtl/>
          </w:rPr>
          <w:t>یر</w:t>
        </w:r>
        <w:r w:rsidRPr="00D77F81">
          <w:rPr>
            <w:b/>
            <w:bCs/>
            <w:u w:val="single"/>
            <w:rtl/>
          </w:rPr>
          <w:t xml:space="preserve"> با استفاده از </w:t>
        </w:r>
        <w:r w:rsidRPr="00D77F81">
          <w:rPr>
            <w:rFonts w:hint="cs"/>
            <w:b/>
            <w:bCs/>
            <w:u w:val="single"/>
            <w:rtl/>
          </w:rPr>
          <w:t>یادگیری</w:t>
        </w:r>
        <w:r w:rsidRPr="00D77F81">
          <w:rPr>
            <w:b/>
            <w:bCs/>
            <w:u w:val="single"/>
            <w:rtl/>
          </w:rPr>
          <w:t xml:space="preserve"> عم</w:t>
        </w:r>
        <w:r w:rsidRPr="00D77F81">
          <w:rPr>
            <w:rFonts w:hint="cs"/>
            <w:b/>
            <w:bCs/>
            <w:u w:val="single"/>
            <w:rtl/>
          </w:rPr>
          <w:t>یق</w:t>
        </w:r>
      </w:p>
    </w:sdtContent>
  </w:sdt>
  <w:p w14:paraId="7036D6F3" w14:textId="77777777" w:rsidR="00E53E83" w:rsidRPr="006511C7" w:rsidRDefault="00E53E83" w:rsidP="006511C7">
    <w:pPr>
      <w:pStyle w:val="Header"/>
    </w:pP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318729" w14:textId="77777777" w:rsidR="00E53E83" w:rsidRDefault="00E53E83" w:rsidP="00F9690A">
    <w:pPr>
      <w:pStyle w:val="Header"/>
      <w:ind w:firstLine="0"/>
      <w:rPr>
        <w:rtl/>
        <w:lang w:bidi="fa-IR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4894E7" w14:textId="77777777" w:rsidR="00E53E83" w:rsidRDefault="00E53E83" w:rsidP="00820C8E">
    <w:pPr>
      <w:pStyle w:val="Header"/>
      <w:ind w:firstLine="0"/>
      <w:rPr>
        <w:rtl/>
        <w:lang w:bidi="fa-IR"/>
      </w:rPr>
    </w:pPr>
  </w:p>
</w:hdr>
</file>

<file path=word/header2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1390179740"/>
      <w:docPartObj>
        <w:docPartGallery w:val="Page Numbers (Top of Page)"/>
        <w:docPartUnique/>
      </w:docPartObj>
    </w:sdtPr>
    <w:sdtEndPr/>
    <w:sdtContent>
      <w:p w14:paraId="3C7AC8BB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-1947538607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-546381818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ششم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: </w:t>
                </w:r>
                <w:r w:rsidR="00E53E83" w:rsidRPr="00FD7514">
                  <w:rPr>
                    <w:b/>
                    <w:bCs/>
                    <w:u w:val="single"/>
                    <w:rtl/>
                  </w:rPr>
                  <w:t>نت</w:t>
                </w:r>
                <w:r w:rsidR="00E53E83" w:rsidRPr="00FD7514">
                  <w:rPr>
                    <w:rFonts w:hint="cs"/>
                    <w:b/>
                    <w:bCs/>
                    <w:u w:val="single"/>
                    <w:rtl/>
                  </w:rPr>
                  <w:t>یجه</w:t>
                </w:r>
                <w:r w:rsidR="00E53E83">
                  <w:rPr>
                    <w:rFonts w:ascii="Cambria" w:hAnsi="Cambria" w:cs="Cambria" w:hint="cs"/>
                    <w:b/>
                    <w:bCs/>
                    <w:u w:val="single"/>
                  </w:rPr>
                  <w:t>‌‌</w:t>
                </w:r>
                <w:r w:rsidR="00E53E83" w:rsidRPr="00FD7514">
                  <w:rPr>
                    <w:rFonts w:hint="cs"/>
                    <w:b/>
                    <w:bCs/>
                    <w:u w:val="single"/>
                    <w:rtl/>
                  </w:rPr>
                  <w:t>گیری</w:t>
                </w:r>
                <w:r w:rsidR="00E53E83" w:rsidRPr="00FD7514">
                  <w:rPr>
                    <w:b/>
                    <w:bCs/>
                    <w:u w:val="single"/>
                    <w:rtl/>
                  </w:rPr>
                  <w:t xml:space="preserve"> و بحث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                                         </w:t>
                </w:r>
                <w:r w:rsidR="00E53E83" w:rsidRPr="00D77F81">
                  <w:rPr>
                    <w:rFonts w:hint="cs"/>
                    <w:b/>
                    <w:bCs/>
                    <w:u w:val="single"/>
                    <w:rtl/>
                  </w:rPr>
                  <w:t xml:space="preserve">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4D738E5E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2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101195042"/>
      <w:docPartObj>
        <w:docPartGallery w:val="Page Numbers (Top of Page)"/>
        <w:docPartUnique/>
      </w:docPartObj>
    </w:sdtPr>
    <w:sdtEndPr/>
    <w:sdtContent>
      <w:p w14:paraId="03B5BBB8" w14:textId="77777777" w:rsidR="00E53E83" w:rsidRDefault="00E53E83" w:rsidP="00B83944">
        <w:pPr>
          <w:pStyle w:val="Header"/>
          <w:jc w:val="right"/>
        </w:pPr>
      </w:p>
      <w:p w14:paraId="6DEF244F" w14:textId="77777777" w:rsidR="00E53E83" w:rsidRDefault="00DE3BA0" w:rsidP="00471948">
        <w:pPr>
          <w:pStyle w:val="Header"/>
          <w:jc w:val="right"/>
        </w:pPr>
      </w:p>
    </w:sdtContent>
  </w:sdt>
</w:hdr>
</file>

<file path=word/header2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C10F26" w14:textId="77777777" w:rsidR="00E53E83" w:rsidRDefault="00E53E83" w:rsidP="008176A5">
    <w:pPr>
      <w:pStyle w:val="Header"/>
      <w:jc w:val="left"/>
      <w:rPr>
        <w:lang w:bidi="fa-IR"/>
      </w:rPr>
    </w:pPr>
  </w:p>
  <w:p w14:paraId="3B6F180C" w14:textId="77777777" w:rsidR="00E53E83" w:rsidRDefault="00E53E83"/>
</w:hdr>
</file>

<file path=word/header2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53865C" w14:textId="77777777" w:rsidR="00E53E83" w:rsidRDefault="00E53E83"/>
  <w:p w14:paraId="32565190" w14:textId="77777777" w:rsidR="00E53E83" w:rsidRDefault="00E53E83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DDA906" w14:textId="77777777" w:rsidR="00E53E83" w:rsidRDefault="00E53E83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72AF7E" w14:textId="77777777" w:rsidR="00E53E83" w:rsidRDefault="00E53E83" w:rsidP="001D25DC">
    <w:pPr>
      <w:pStyle w:val="Header"/>
      <w:ind w:firstLine="0"/>
      <w:jc w:val="left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537356214"/>
      <w:docPartObj>
        <w:docPartGallery w:val="Page Numbers (Top of Page)"/>
        <w:docPartUnique/>
      </w:docPartObj>
    </w:sdtPr>
    <w:sdtEndPr/>
    <w:sdtContent>
      <w:p w14:paraId="26B8C3E9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-1540505394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318546024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اول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: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مقدمه                                                                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194091D2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127295514"/>
      <w:docPartObj>
        <w:docPartGallery w:val="Page Numbers (Top of Page)"/>
        <w:docPartUnique/>
      </w:docPartObj>
    </w:sdtPr>
    <w:sdtEndPr/>
    <w:sdtContent>
      <w:p w14:paraId="3861D157" w14:textId="77777777" w:rsidR="00E53E83" w:rsidRPr="00123C16" w:rsidRDefault="00E53E83" w:rsidP="00123C16">
        <w:pPr>
          <w:pStyle w:val="Header"/>
          <w:ind w:firstLine="0"/>
          <w:jc w:val="left"/>
          <w:rPr>
            <w:rtl/>
          </w:rPr>
        </w:pPr>
        <w:r w:rsidRPr="00644D90">
          <w:rPr>
            <w:rFonts w:hint="cs"/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بررس</w:t>
        </w:r>
        <w:r w:rsidRPr="00D77F81">
          <w:rPr>
            <w:rFonts w:hint="cs"/>
            <w:b/>
            <w:bCs/>
            <w:u w:val="single"/>
            <w:rtl/>
          </w:rPr>
          <w:t>ی</w:t>
        </w:r>
        <w:r w:rsidRPr="00D77F81">
          <w:rPr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و مقا</w:t>
        </w:r>
        <w:r w:rsidRPr="00D77F81">
          <w:rPr>
            <w:rFonts w:hint="cs"/>
            <w:b/>
            <w:bCs/>
            <w:u w:val="single"/>
            <w:rtl/>
          </w:rPr>
          <w:t>یسه</w:t>
        </w:r>
        <w:r w:rsidRPr="00D77F81">
          <w:rPr>
            <w:b/>
            <w:bCs/>
            <w:u w:val="single"/>
            <w:rtl/>
          </w:rPr>
          <w:t xml:space="preserve"> روش</w:t>
        </w:r>
        <w:r>
          <w:rPr>
            <w:rFonts w:hint="cs"/>
            <w:b/>
            <w:bCs/>
            <w:u w:val="single"/>
            <w:rtl/>
          </w:rPr>
          <w:t>‌‌</w:t>
        </w:r>
        <w:r w:rsidRPr="00D77F81">
          <w:rPr>
            <w:rFonts w:hint="cs"/>
            <w:b/>
            <w:bCs/>
            <w:u w:val="single"/>
            <w:rtl/>
          </w:rPr>
          <w:t>های</w:t>
        </w:r>
        <w:r w:rsidRPr="00D77F81">
          <w:rPr>
            <w:b/>
            <w:bCs/>
            <w:u w:val="single"/>
            <w:rtl/>
          </w:rPr>
          <w:t xml:space="preserve"> کاهش نو</w:t>
        </w:r>
        <w:r w:rsidRPr="00D77F81">
          <w:rPr>
            <w:rFonts w:hint="cs"/>
            <w:b/>
            <w:bCs/>
            <w:u w:val="single"/>
            <w:rtl/>
          </w:rPr>
          <w:t>یز</w:t>
        </w:r>
        <w:r w:rsidRPr="00D77F81">
          <w:rPr>
            <w:b/>
            <w:bCs/>
            <w:u w:val="single"/>
            <w:rtl/>
          </w:rPr>
          <w:t xml:space="preserve"> تصو</w:t>
        </w:r>
        <w:r w:rsidRPr="00D77F81">
          <w:rPr>
            <w:rFonts w:hint="cs"/>
            <w:b/>
            <w:bCs/>
            <w:u w:val="single"/>
            <w:rtl/>
          </w:rPr>
          <w:t>یر</w:t>
        </w:r>
        <w:r w:rsidRPr="00D77F81">
          <w:rPr>
            <w:b/>
            <w:bCs/>
            <w:u w:val="single"/>
            <w:rtl/>
          </w:rPr>
          <w:t xml:space="preserve"> با استفاده از </w:t>
        </w:r>
        <w:r w:rsidRPr="00D77F81">
          <w:rPr>
            <w:rFonts w:hint="cs"/>
            <w:b/>
            <w:bCs/>
            <w:u w:val="single"/>
            <w:rtl/>
          </w:rPr>
          <w:t>یادگیری</w:t>
        </w:r>
        <w:r w:rsidRPr="00D77F81">
          <w:rPr>
            <w:b/>
            <w:bCs/>
            <w:u w:val="single"/>
            <w:rtl/>
          </w:rPr>
          <w:t xml:space="preserve"> عم</w:t>
        </w:r>
        <w:r w:rsidRPr="00D77F81">
          <w:rPr>
            <w:rFonts w:hint="cs"/>
            <w:b/>
            <w:bCs/>
            <w:u w:val="single"/>
            <w:rtl/>
          </w:rPr>
          <w:t>یق</w:t>
        </w:r>
      </w:p>
    </w:sdtContent>
  </w:sdt>
  <w:p w14:paraId="1BA8BADE" w14:textId="77777777" w:rsidR="00E53E83" w:rsidRPr="006511C7" w:rsidRDefault="00E53E83" w:rsidP="006511C7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29617E" w14:textId="77777777" w:rsidR="00E53E83" w:rsidRDefault="00E53E83" w:rsidP="00F9690A">
    <w:pPr>
      <w:pStyle w:val="Header"/>
      <w:ind w:firstLine="0"/>
      <w:rPr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-373611045"/>
      <w:docPartObj>
        <w:docPartGallery w:val="Page Numbers (Top of Page)"/>
        <w:docPartUnique/>
      </w:docPartObj>
    </w:sdtPr>
    <w:sdtEndPr/>
    <w:sdtContent>
      <w:p w14:paraId="1AA8DDD4" w14:textId="77777777" w:rsidR="00E53E83" w:rsidRDefault="00DE3BA0" w:rsidP="00804F54">
        <w:pPr>
          <w:pStyle w:val="Header"/>
          <w:ind w:firstLine="0"/>
          <w:jc w:val="left"/>
          <w:rPr>
            <w:rtl/>
            <w:lang w:bidi="fa-IR"/>
          </w:rPr>
        </w:pPr>
        <w:sdt>
          <w:sdtPr>
            <w:rPr>
              <w:rtl/>
            </w:rPr>
            <w:id w:val="-1995557163"/>
            <w:docPartObj>
              <w:docPartGallery w:val="Page Numbers (Top of Page)"/>
              <w:docPartUnique/>
            </w:docPartObj>
          </w:sdtPr>
          <w:sdtEndPr/>
          <w:sdtContent>
            <w:sdt>
              <w:sdtPr>
                <w:rPr>
                  <w:b/>
                  <w:bCs/>
                  <w:u w:val="single"/>
                  <w:rtl/>
                </w:rPr>
                <w:id w:val="-654756048"/>
                <w:docPartObj>
                  <w:docPartGallery w:val="Page Numbers (Top of Page)"/>
                  <w:docPartUnique/>
                </w:docPartObj>
              </w:sdtPr>
              <w:sdtEndPr/>
              <w:sdtContent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فصل 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  <w:lang w:bidi="fa-IR"/>
                  </w:rPr>
                  <w:t>دوم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 xml:space="preserve">: 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>مبان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نظر</w:t>
                </w:r>
                <w:r w:rsidR="00E53E83" w:rsidRPr="004C3CA1">
                  <w:rPr>
                    <w:rFonts w:hint="cs"/>
                    <w:b/>
                    <w:bCs/>
                    <w:u w:val="single"/>
                    <w:rtl/>
                  </w:rPr>
                  <w:t>ی</w:t>
                </w:r>
                <w:r w:rsidR="00E53E83" w:rsidRPr="004C3CA1">
                  <w:rPr>
                    <w:b/>
                    <w:bCs/>
                    <w:u w:val="single"/>
                    <w:rtl/>
                  </w:rPr>
                  <w:t xml:space="preserve"> پژوهش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 xml:space="preserve">                                           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پایان</w:t>
                </w:r>
                <w:r w:rsidR="00E53E83">
                  <w:rPr>
                    <w:rFonts w:hint="cs"/>
                    <w:b/>
                    <w:bCs/>
                    <w:u w:val="single"/>
                    <w:rtl/>
                  </w:rPr>
                  <w:t>‌</w:t>
                </w:r>
                <w:r w:rsidR="00E53E83" w:rsidRPr="00A11C21">
                  <w:rPr>
                    <w:rFonts w:hint="cs"/>
                    <w:b/>
                    <w:bCs/>
                    <w:u w:val="single"/>
                    <w:rtl/>
                  </w:rPr>
                  <w:t>نامه کارشناسی ارشد</w:t>
                </w:r>
              </w:sdtContent>
            </w:sdt>
          </w:sdtContent>
        </w:sdt>
      </w:p>
      <w:p w14:paraId="5B52CE74" w14:textId="77777777" w:rsidR="00E53E83" w:rsidRPr="00842D9A" w:rsidRDefault="00DE3BA0" w:rsidP="00A30F79">
        <w:pPr>
          <w:pStyle w:val="Header"/>
          <w:rPr>
            <w:rtl/>
          </w:rPr>
        </w:pPr>
      </w:p>
    </w:sdtContent>
  </w:sdt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1867243313"/>
      <w:docPartObj>
        <w:docPartGallery w:val="Page Numbers (Top of Page)"/>
        <w:docPartUnique/>
      </w:docPartObj>
    </w:sdtPr>
    <w:sdtEndPr/>
    <w:sdtContent>
      <w:p w14:paraId="7B400DE3" w14:textId="77777777" w:rsidR="00E53E83" w:rsidRPr="00123C16" w:rsidRDefault="00E53E83" w:rsidP="00123C16">
        <w:pPr>
          <w:pStyle w:val="Header"/>
          <w:ind w:firstLine="0"/>
          <w:jc w:val="left"/>
          <w:rPr>
            <w:rtl/>
          </w:rPr>
        </w:pPr>
        <w:r w:rsidRPr="00644D90">
          <w:rPr>
            <w:rFonts w:hint="cs"/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بررس</w:t>
        </w:r>
        <w:r w:rsidRPr="00D77F81">
          <w:rPr>
            <w:rFonts w:hint="cs"/>
            <w:b/>
            <w:bCs/>
            <w:u w:val="single"/>
            <w:rtl/>
          </w:rPr>
          <w:t>ی</w:t>
        </w:r>
        <w:r w:rsidRPr="00D77F81">
          <w:rPr>
            <w:b/>
            <w:bCs/>
            <w:u w:val="single"/>
            <w:rtl/>
          </w:rPr>
          <w:t xml:space="preserve"> </w:t>
        </w:r>
        <w:r w:rsidRPr="00D77F81">
          <w:rPr>
            <w:b/>
            <w:bCs/>
            <w:u w:val="single"/>
            <w:rtl/>
          </w:rPr>
          <w:t>و مقا</w:t>
        </w:r>
        <w:r w:rsidRPr="00D77F81">
          <w:rPr>
            <w:rFonts w:hint="cs"/>
            <w:b/>
            <w:bCs/>
            <w:u w:val="single"/>
            <w:rtl/>
          </w:rPr>
          <w:t>یسه</w:t>
        </w:r>
        <w:r w:rsidRPr="00D77F81">
          <w:rPr>
            <w:b/>
            <w:bCs/>
            <w:u w:val="single"/>
            <w:rtl/>
          </w:rPr>
          <w:t xml:space="preserve"> روش</w:t>
        </w:r>
        <w:r>
          <w:rPr>
            <w:rFonts w:hint="cs"/>
            <w:b/>
            <w:bCs/>
            <w:u w:val="single"/>
            <w:rtl/>
          </w:rPr>
          <w:t>‌‌</w:t>
        </w:r>
        <w:r w:rsidRPr="00D77F81">
          <w:rPr>
            <w:rFonts w:hint="cs"/>
            <w:b/>
            <w:bCs/>
            <w:u w:val="single"/>
            <w:rtl/>
          </w:rPr>
          <w:t>های</w:t>
        </w:r>
        <w:r w:rsidRPr="00D77F81">
          <w:rPr>
            <w:b/>
            <w:bCs/>
            <w:u w:val="single"/>
            <w:rtl/>
          </w:rPr>
          <w:t xml:space="preserve"> کاهش نو</w:t>
        </w:r>
        <w:r w:rsidRPr="00D77F81">
          <w:rPr>
            <w:rFonts w:hint="cs"/>
            <w:b/>
            <w:bCs/>
            <w:u w:val="single"/>
            <w:rtl/>
          </w:rPr>
          <w:t>یز</w:t>
        </w:r>
        <w:r w:rsidRPr="00D77F81">
          <w:rPr>
            <w:b/>
            <w:bCs/>
            <w:u w:val="single"/>
            <w:rtl/>
          </w:rPr>
          <w:t xml:space="preserve"> تصو</w:t>
        </w:r>
        <w:r w:rsidRPr="00D77F81">
          <w:rPr>
            <w:rFonts w:hint="cs"/>
            <w:b/>
            <w:bCs/>
            <w:u w:val="single"/>
            <w:rtl/>
          </w:rPr>
          <w:t>یر</w:t>
        </w:r>
        <w:r w:rsidRPr="00D77F81">
          <w:rPr>
            <w:b/>
            <w:bCs/>
            <w:u w:val="single"/>
            <w:rtl/>
          </w:rPr>
          <w:t xml:space="preserve"> با استفاده از </w:t>
        </w:r>
        <w:r w:rsidRPr="00D77F81">
          <w:rPr>
            <w:rFonts w:hint="cs"/>
            <w:b/>
            <w:bCs/>
            <w:u w:val="single"/>
            <w:rtl/>
          </w:rPr>
          <w:t>یادگیری</w:t>
        </w:r>
        <w:r w:rsidRPr="00D77F81">
          <w:rPr>
            <w:b/>
            <w:bCs/>
            <w:u w:val="single"/>
            <w:rtl/>
          </w:rPr>
          <w:t xml:space="preserve"> عم</w:t>
        </w:r>
        <w:r w:rsidRPr="00D77F81">
          <w:rPr>
            <w:rFonts w:hint="cs"/>
            <w:b/>
            <w:bCs/>
            <w:u w:val="single"/>
            <w:rtl/>
          </w:rPr>
          <w:t>یق</w:t>
        </w:r>
      </w:p>
    </w:sdtContent>
  </w:sdt>
  <w:p w14:paraId="6361A623" w14:textId="77777777" w:rsidR="00E53E83" w:rsidRPr="006511C7" w:rsidRDefault="00E53E83" w:rsidP="006511C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F90378"/>
    <w:multiLevelType w:val="hybridMultilevel"/>
    <w:tmpl w:val="6B1C9D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0A3EA2"/>
    <w:multiLevelType w:val="hybridMultilevel"/>
    <w:tmpl w:val="0244588E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" w15:restartNumberingAfterBreak="0">
    <w:nsid w:val="07533A02"/>
    <w:multiLevelType w:val="hybridMultilevel"/>
    <w:tmpl w:val="2076B542"/>
    <w:lvl w:ilvl="0" w:tplc="0409000F">
      <w:start w:val="1"/>
      <w:numFmt w:val="decimal"/>
      <w:lvlText w:val="%1."/>
      <w:lvlJc w:val="lef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3" w15:restartNumberingAfterBreak="0">
    <w:nsid w:val="099126F5"/>
    <w:multiLevelType w:val="hybridMultilevel"/>
    <w:tmpl w:val="72E088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B875D0"/>
    <w:multiLevelType w:val="hybridMultilevel"/>
    <w:tmpl w:val="4A6A49F2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047183"/>
    <w:multiLevelType w:val="hybridMultilevel"/>
    <w:tmpl w:val="C71E3C76"/>
    <w:lvl w:ilvl="0" w:tplc="0484AC04">
      <w:start w:val="1"/>
      <w:numFmt w:val="decimal"/>
      <w:pStyle w:val="Heading1"/>
      <w:lvlText w:val="%1."/>
      <w:lvlJc w:val="left"/>
      <w:pPr>
        <w:ind w:left="492" w:hanging="360"/>
      </w:pPr>
      <w:rPr>
        <w:color w:val="FFFFFF" w:themeColor="background1"/>
      </w:rPr>
    </w:lvl>
    <w:lvl w:ilvl="1" w:tplc="04090019" w:tentative="1">
      <w:start w:val="1"/>
      <w:numFmt w:val="lowerLetter"/>
      <w:lvlText w:val="%2."/>
      <w:lvlJc w:val="left"/>
      <w:pPr>
        <w:ind w:left="1212" w:hanging="360"/>
      </w:pPr>
    </w:lvl>
    <w:lvl w:ilvl="2" w:tplc="0409001B" w:tentative="1">
      <w:start w:val="1"/>
      <w:numFmt w:val="lowerRoman"/>
      <w:lvlText w:val="%3."/>
      <w:lvlJc w:val="right"/>
      <w:pPr>
        <w:ind w:left="1932" w:hanging="180"/>
      </w:pPr>
    </w:lvl>
    <w:lvl w:ilvl="3" w:tplc="0409000F" w:tentative="1">
      <w:start w:val="1"/>
      <w:numFmt w:val="decimal"/>
      <w:lvlText w:val="%4."/>
      <w:lvlJc w:val="left"/>
      <w:pPr>
        <w:ind w:left="2652" w:hanging="360"/>
      </w:pPr>
    </w:lvl>
    <w:lvl w:ilvl="4" w:tplc="04090019" w:tentative="1">
      <w:start w:val="1"/>
      <w:numFmt w:val="lowerLetter"/>
      <w:lvlText w:val="%5."/>
      <w:lvlJc w:val="left"/>
      <w:pPr>
        <w:ind w:left="3372" w:hanging="360"/>
      </w:pPr>
    </w:lvl>
    <w:lvl w:ilvl="5" w:tplc="0409001B" w:tentative="1">
      <w:start w:val="1"/>
      <w:numFmt w:val="lowerRoman"/>
      <w:lvlText w:val="%6."/>
      <w:lvlJc w:val="right"/>
      <w:pPr>
        <w:ind w:left="4092" w:hanging="180"/>
      </w:pPr>
    </w:lvl>
    <w:lvl w:ilvl="6" w:tplc="0409000F" w:tentative="1">
      <w:start w:val="1"/>
      <w:numFmt w:val="decimal"/>
      <w:lvlText w:val="%7."/>
      <w:lvlJc w:val="left"/>
      <w:pPr>
        <w:ind w:left="4812" w:hanging="360"/>
      </w:pPr>
    </w:lvl>
    <w:lvl w:ilvl="7" w:tplc="04090019" w:tentative="1">
      <w:start w:val="1"/>
      <w:numFmt w:val="lowerLetter"/>
      <w:lvlText w:val="%8."/>
      <w:lvlJc w:val="left"/>
      <w:pPr>
        <w:ind w:left="5532" w:hanging="360"/>
      </w:pPr>
    </w:lvl>
    <w:lvl w:ilvl="8" w:tplc="0409001B" w:tentative="1">
      <w:start w:val="1"/>
      <w:numFmt w:val="lowerRoman"/>
      <w:lvlText w:val="%9."/>
      <w:lvlJc w:val="right"/>
      <w:pPr>
        <w:ind w:left="6252" w:hanging="180"/>
      </w:pPr>
    </w:lvl>
  </w:abstractNum>
  <w:abstractNum w:abstractNumId="6" w15:restartNumberingAfterBreak="0">
    <w:nsid w:val="138C25C9"/>
    <w:multiLevelType w:val="hybridMultilevel"/>
    <w:tmpl w:val="F29AA276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7" w15:restartNumberingAfterBreak="0">
    <w:nsid w:val="15435632"/>
    <w:multiLevelType w:val="hybridMultilevel"/>
    <w:tmpl w:val="0C289A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60210DC"/>
    <w:multiLevelType w:val="hybridMultilevel"/>
    <w:tmpl w:val="DFD6C010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945ADD"/>
    <w:multiLevelType w:val="hybridMultilevel"/>
    <w:tmpl w:val="3842A0D8"/>
    <w:lvl w:ilvl="0" w:tplc="4356D0E8">
      <w:start w:val="1"/>
      <w:numFmt w:val="lowerRoman"/>
      <w:lvlText w:val="%1)"/>
      <w:lvlJc w:val="righ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17F971E8"/>
    <w:multiLevelType w:val="hybridMultilevel"/>
    <w:tmpl w:val="35F69D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D7A7680"/>
    <w:multiLevelType w:val="hybridMultilevel"/>
    <w:tmpl w:val="C15A32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BC766E"/>
    <w:multiLevelType w:val="hybridMultilevel"/>
    <w:tmpl w:val="9FB454DE"/>
    <w:lvl w:ilvl="0" w:tplc="04090013">
      <w:start w:val="1"/>
      <w:numFmt w:val="upperRoman"/>
      <w:lvlText w:val="%1."/>
      <w:lvlJc w:val="righ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13" w15:restartNumberingAfterBreak="0">
    <w:nsid w:val="1DCB290B"/>
    <w:multiLevelType w:val="multilevel"/>
    <w:tmpl w:val="55D8D7FE"/>
    <w:lvl w:ilvl="0">
      <w:start w:val="1"/>
      <w:numFmt w:val="decimal"/>
      <w:lvlText w:val="%1"/>
      <w:lvlJc w:val="left"/>
      <w:pPr>
        <w:ind w:left="1141" w:hanging="432"/>
      </w:pPr>
      <w:rPr>
        <w:rFonts w:hint="default"/>
        <w:vanish/>
      </w:rPr>
    </w:lvl>
    <w:lvl w:ilvl="1">
      <w:start w:val="1"/>
      <w:numFmt w:val="decimal"/>
      <w:suff w:val="space"/>
      <w:lvlText w:val="%1-%2-"/>
      <w:lvlJc w:val="right"/>
      <w:pPr>
        <w:ind w:left="576" w:hanging="576"/>
      </w:pPr>
      <w:rPr>
        <w:rFonts w:hint="default"/>
      </w:rPr>
    </w:lvl>
    <w:lvl w:ilvl="2">
      <w:start w:val="1"/>
      <w:numFmt w:val="decimal"/>
      <w:suff w:val="space"/>
      <w:lvlText w:val="%1-%2-%3-"/>
      <w:lvlJc w:val="right"/>
      <w:pPr>
        <w:ind w:left="720" w:hanging="432"/>
      </w:pPr>
      <w:rPr>
        <w:rFonts w:hint="default"/>
        <w:color w:val="auto"/>
      </w:rPr>
    </w:lvl>
    <w:lvl w:ilvl="3">
      <w:start w:val="1"/>
      <w:numFmt w:val="decimal"/>
      <w:suff w:val="space"/>
      <w:lvlText w:val="%1-%2-%3-%4-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 w15:restartNumberingAfterBreak="0">
    <w:nsid w:val="21F275AF"/>
    <w:multiLevelType w:val="hybridMultilevel"/>
    <w:tmpl w:val="1834028A"/>
    <w:lvl w:ilvl="0" w:tplc="9B28E1C4">
      <w:start w:val="1"/>
      <w:numFmt w:val="bullet"/>
      <w:lvlText w:val=""/>
      <w:lvlJc w:val="left"/>
      <w:pPr>
        <w:ind w:left="106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8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4" w:hanging="360"/>
      </w:pPr>
      <w:rPr>
        <w:rFonts w:ascii="Wingdings" w:hAnsi="Wingdings" w:hint="default"/>
      </w:rPr>
    </w:lvl>
  </w:abstractNum>
  <w:abstractNum w:abstractNumId="15" w15:restartNumberingAfterBreak="0">
    <w:nsid w:val="243073F1"/>
    <w:multiLevelType w:val="hybridMultilevel"/>
    <w:tmpl w:val="84067D14"/>
    <w:lvl w:ilvl="0" w:tplc="22AEEAE8">
      <w:start w:val="1"/>
      <w:numFmt w:val="decimal"/>
      <w:lvlText w:val="مرحله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B6006D"/>
    <w:multiLevelType w:val="hybridMultilevel"/>
    <w:tmpl w:val="03E23F0C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17" w15:restartNumberingAfterBreak="0">
    <w:nsid w:val="2C3646CE"/>
    <w:multiLevelType w:val="hybridMultilevel"/>
    <w:tmpl w:val="C32E51F2"/>
    <w:lvl w:ilvl="0" w:tplc="4356D0E8">
      <w:start w:val="1"/>
      <w:numFmt w:val="lowerRoman"/>
      <w:lvlText w:val="%1)"/>
      <w:lvlJc w:val="righ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8" w15:restartNumberingAfterBreak="0">
    <w:nsid w:val="2CB44399"/>
    <w:multiLevelType w:val="hybridMultilevel"/>
    <w:tmpl w:val="EDB6145E"/>
    <w:lvl w:ilvl="0" w:tplc="F85A3FD0">
      <w:start w:val="1"/>
      <w:numFmt w:val="decimal"/>
      <w:lvlText w:val="مرحله 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F395B7A"/>
    <w:multiLevelType w:val="hybridMultilevel"/>
    <w:tmpl w:val="40F2D7E6"/>
    <w:lvl w:ilvl="0" w:tplc="32B4702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24"/>
        <w:szCs w:val="24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33AC7C05"/>
    <w:multiLevelType w:val="multilevel"/>
    <w:tmpl w:val="5BDC8BBA"/>
    <w:lvl w:ilvl="0">
      <w:start w:val="1"/>
      <w:numFmt w:val="decimal"/>
      <w:lvlText w:val="%1-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859" w:hanging="72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998" w:hanging="72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497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636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13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2274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773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912" w:hanging="1800"/>
      </w:pPr>
      <w:rPr>
        <w:rFonts w:hint="default"/>
      </w:rPr>
    </w:lvl>
  </w:abstractNum>
  <w:abstractNum w:abstractNumId="21" w15:restartNumberingAfterBreak="0">
    <w:nsid w:val="406C1DC5"/>
    <w:multiLevelType w:val="hybridMultilevel"/>
    <w:tmpl w:val="C32E51F2"/>
    <w:lvl w:ilvl="0" w:tplc="4356D0E8">
      <w:start w:val="1"/>
      <w:numFmt w:val="lowerRoman"/>
      <w:lvlText w:val="%1)"/>
      <w:lvlJc w:val="righ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43085B35"/>
    <w:multiLevelType w:val="hybridMultilevel"/>
    <w:tmpl w:val="955EDF08"/>
    <w:lvl w:ilvl="0" w:tplc="70E6C0C2">
      <w:start w:val="1"/>
      <w:numFmt w:val="arabicAlpha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81E69C2"/>
    <w:multiLevelType w:val="hybridMultilevel"/>
    <w:tmpl w:val="13A4D790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4" w15:restartNumberingAfterBreak="0">
    <w:nsid w:val="49F462E9"/>
    <w:multiLevelType w:val="hybridMultilevel"/>
    <w:tmpl w:val="A33827E6"/>
    <w:lvl w:ilvl="0" w:tplc="04090013">
      <w:start w:val="1"/>
      <w:numFmt w:val="upperRoman"/>
      <w:lvlText w:val="%1."/>
      <w:lvlJc w:val="righ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25" w15:restartNumberingAfterBreak="0">
    <w:nsid w:val="4B1D6064"/>
    <w:multiLevelType w:val="hybridMultilevel"/>
    <w:tmpl w:val="E5BACB80"/>
    <w:lvl w:ilvl="0" w:tplc="9B28E1C4">
      <w:start w:val="1"/>
      <w:numFmt w:val="bullet"/>
      <w:lvlText w:val="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6" w15:restartNumberingAfterBreak="0">
    <w:nsid w:val="4B400F67"/>
    <w:multiLevelType w:val="hybridMultilevel"/>
    <w:tmpl w:val="3CCE2C98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7" w15:restartNumberingAfterBreak="0">
    <w:nsid w:val="50A04843"/>
    <w:multiLevelType w:val="hybridMultilevel"/>
    <w:tmpl w:val="EFD2D9E6"/>
    <w:lvl w:ilvl="0" w:tplc="4356D0E8">
      <w:start w:val="1"/>
      <w:numFmt w:val="lowerRoman"/>
      <w:lvlText w:val="%1)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118405C"/>
    <w:multiLevelType w:val="hybridMultilevel"/>
    <w:tmpl w:val="4E9C363C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9" w15:restartNumberingAfterBreak="0">
    <w:nsid w:val="56220E6F"/>
    <w:multiLevelType w:val="hybridMultilevel"/>
    <w:tmpl w:val="BF5A69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D02147"/>
    <w:multiLevelType w:val="hybridMultilevel"/>
    <w:tmpl w:val="D80CE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8DF2AD8"/>
    <w:multiLevelType w:val="hybridMultilevel"/>
    <w:tmpl w:val="9B48AE2A"/>
    <w:lvl w:ilvl="0" w:tplc="927E6374">
      <w:start w:val="1"/>
      <w:numFmt w:val="arabicAbjad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 w15:restartNumberingAfterBreak="0">
    <w:nsid w:val="5BE65444"/>
    <w:multiLevelType w:val="hybridMultilevel"/>
    <w:tmpl w:val="0E201CCE"/>
    <w:lvl w:ilvl="0" w:tplc="927E6374">
      <w:start w:val="1"/>
      <w:numFmt w:val="arabicAbjad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0015FE3"/>
    <w:multiLevelType w:val="hybridMultilevel"/>
    <w:tmpl w:val="B7B88C0A"/>
    <w:lvl w:ilvl="0" w:tplc="9B28E1C4">
      <w:start w:val="1"/>
      <w:numFmt w:val="bullet"/>
      <w:lvlText w:val=""/>
      <w:lvlJc w:val="left"/>
      <w:pPr>
        <w:ind w:left="107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2" w:hanging="360"/>
      </w:pPr>
      <w:rPr>
        <w:rFonts w:ascii="Wingdings" w:hAnsi="Wingdings" w:hint="default"/>
      </w:rPr>
    </w:lvl>
  </w:abstractNum>
  <w:abstractNum w:abstractNumId="34" w15:restartNumberingAfterBreak="0">
    <w:nsid w:val="6B5B6286"/>
    <w:multiLevelType w:val="hybridMultilevel"/>
    <w:tmpl w:val="111816B0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5" w15:restartNumberingAfterBreak="0">
    <w:nsid w:val="6BFD13B5"/>
    <w:multiLevelType w:val="hybridMultilevel"/>
    <w:tmpl w:val="76C02D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CB829BE"/>
    <w:multiLevelType w:val="hybridMultilevel"/>
    <w:tmpl w:val="96DCF75A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 w15:restartNumberingAfterBreak="0">
    <w:nsid w:val="701A55D6"/>
    <w:multiLevelType w:val="hybridMultilevel"/>
    <w:tmpl w:val="BEE280AE"/>
    <w:lvl w:ilvl="0" w:tplc="363887A4">
      <w:start w:val="1"/>
      <w:numFmt w:val="decimal"/>
      <w:lvlText w:val="%1."/>
      <w:lvlJc w:val="left"/>
      <w:pPr>
        <w:ind w:left="450" w:hanging="360"/>
      </w:pPr>
      <w:rPr>
        <w:rFonts w:ascii="Arial" w:eastAsiaTheme="minorHAnsi" w:hAnsi="Arial" w:cs="B Nazanin"/>
        <w:b w:val="0"/>
        <w:bCs w:val="0"/>
        <w:i w:val="0"/>
        <w:iCs w:val="0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8" w15:restartNumberingAfterBreak="0">
    <w:nsid w:val="71DE2E7E"/>
    <w:multiLevelType w:val="hybridMultilevel"/>
    <w:tmpl w:val="C77C73FA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9" w15:restartNumberingAfterBreak="0">
    <w:nsid w:val="730F4AFD"/>
    <w:multiLevelType w:val="hybridMultilevel"/>
    <w:tmpl w:val="0A4448CA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40" w15:restartNumberingAfterBreak="0">
    <w:nsid w:val="76E629DB"/>
    <w:multiLevelType w:val="hybridMultilevel"/>
    <w:tmpl w:val="DB60778A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41" w15:restartNumberingAfterBreak="0">
    <w:nsid w:val="79725A7C"/>
    <w:multiLevelType w:val="hybridMultilevel"/>
    <w:tmpl w:val="F140D62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B3041B1"/>
    <w:multiLevelType w:val="hybridMultilevel"/>
    <w:tmpl w:val="E4D45038"/>
    <w:lvl w:ilvl="0" w:tplc="04090011">
      <w:start w:val="1"/>
      <w:numFmt w:val="decimal"/>
      <w:lvlText w:val="%1)"/>
      <w:lvlJc w:val="lef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43" w15:restartNumberingAfterBreak="0">
    <w:nsid w:val="7C120282"/>
    <w:multiLevelType w:val="hybridMultilevel"/>
    <w:tmpl w:val="A33827E6"/>
    <w:lvl w:ilvl="0" w:tplc="04090013">
      <w:start w:val="1"/>
      <w:numFmt w:val="upperRoman"/>
      <w:lvlText w:val="%1."/>
      <w:lvlJc w:val="righ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num w:numId="1">
    <w:abstractNumId w:val="20"/>
  </w:num>
  <w:num w:numId="2">
    <w:abstractNumId w:val="13"/>
  </w:num>
  <w:num w:numId="3">
    <w:abstractNumId w:val="41"/>
  </w:num>
  <w:num w:numId="4">
    <w:abstractNumId w:val="8"/>
  </w:num>
  <w:num w:numId="5">
    <w:abstractNumId w:val="27"/>
  </w:num>
  <w:num w:numId="6">
    <w:abstractNumId w:val="16"/>
  </w:num>
  <w:num w:numId="7">
    <w:abstractNumId w:val="23"/>
  </w:num>
  <w:num w:numId="8">
    <w:abstractNumId w:val="28"/>
  </w:num>
  <w:num w:numId="9">
    <w:abstractNumId w:val="38"/>
  </w:num>
  <w:num w:numId="10">
    <w:abstractNumId w:val="26"/>
  </w:num>
  <w:num w:numId="11">
    <w:abstractNumId w:val="11"/>
  </w:num>
  <w:num w:numId="12">
    <w:abstractNumId w:val="39"/>
  </w:num>
  <w:num w:numId="13">
    <w:abstractNumId w:val="37"/>
  </w:num>
  <w:num w:numId="14">
    <w:abstractNumId w:val="19"/>
  </w:num>
  <w:num w:numId="15">
    <w:abstractNumId w:val="6"/>
  </w:num>
  <w:num w:numId="16">
    <w:abstractNumId w:val="34"/>
  </w:num>
  <w:num w:numId="17">
    <w:abstractNumId w:val="43"/>
  </w:num>
  <w:num w:numId="18">
    <w:abstractNumId w:val="25"/>
  </w:num>
  <w:num w:numId="19">
    <w:abstractNumId w:val="12"/>
  </w:num>
  <w:num w:numId="20">
    <w:abstractNumId w:val="24"/>
  </w:num>
  <w:num w:numId="21">
    <w:abstractNumId w:val="30"/>
  </w:num>
  <w:num w:numId="22">
    <w:abstractNumId w:val="0"/>
  </w:num>
  <w:num w:numId="23">
    <w:abstractNumId w:val="29"/>
  </w:num>
  <w:num w:numId="24">
    <w:abstractNumId w:val="35"/>
  </w:num>
  <w:num w:numId="25">
    <w:abstractNumId w:val="3"/>
  </w:num>
  <w:num w:numId="26">
    <w:abstractNumId w:val="10"/>
  </w:num>
  <w:num w:numId="27">
    <w:abstractNumId w:val="15"/>
  </w:num>
  <w:num w:numId="28">
    <w:abstractNumId w:val="18"/>
  </w:num>
  <w:num w:numId="29">
    <w:abstractNumId w:val="7"/>
  </w:num>
  <w:num w:numId="30">
    <w:abstractNumId w:val="22"/>
  </w:num>
  <w:num w:numId="31">
    <w:abstractNumId w:val="32"/>
  </w:num>
  <w:num w:numId="32">
    <w:abstractNumId w:val="31"/>
  </w:num>
  <w:num w:numId="33">
    <w:abstractNumId w:val="17"/>
  </w:num>
  <w:num w:numId="34">
    <w:abstractNumId w:val="36"/>
  </w:num>
  <w:num w:numId="35">
    <w:abstractNumId w:val="4"/>
  </w:num>
  <w:num w:numId="36">
    <w:abstractNumId w:val="9"/>
  </w:num>
  <w:num w:numId="37">
    <w:abstractNumId w:val="21"/>
  </w:num>
  <w:num w:numId="38">
    <w:abstractNumId w:val="2"/>
  </w:num>
  <w:num w:numId="39">
    <w:abstractNumId w:val="1"/>
  </w:num>
  <w:num w:numId="40">
    <w:abstractNumId w:val="33"/>
  </w:num>
  <w:num w:numId="41">
    <w:abstractNumId w:val="14"/>
  </w:num>
  <w:num w:numId="42">
    <w:abstractNumId w:val="5"/>
  </w:num>
  <w:num w:numId="43">
    <w:abstractNumId w:val="5"/>
  </w:num>
  <w:num w:numId="44">
    <w:abstractNumId w:val="5"/>
  </w:num>
  <w:num w:numId="45">
    <w:abstractNumId w:val="42"/>
  </w:num>
  <w:num w:numId="46">
    <w:abstractNumId w:val="4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ppad5fwpz0dre9axrvpfs75r922ft0ptw9&quot;&gt;My EndNote Library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7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108&lt;/item&gt;&lt;item&gt;109&lt;/item&gt;&lt;item&gt;110&lt;/item&gt;&lt;item&gt;111&lt;/item&gt;&lt;item&gt;112&lt;/item&gt;&lt;item&gt;113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8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2&lt;/item&gt;&lt;item&gt;163&lt;/item&gt;&lt;item&gt;164&lt;/item&gt;&lt;item&gt;165&lt;/item&gt;&lt;item&gt;166&lt;/item&gt;&lt;item&gt;167&lt;/item&gt;&lt;item&gt;168&lt;/item&gt;&lt;item&gt;170&lt;/item&gt;&lt;item&gt;171&lt;/item&gt;&lt;item&gt;173&lt;/item&gt;&lt;item&gt;174&lt;/item&gt;&lt;item&gt;175&lt;/item&gt;&lt;item&gt;176&lt;/item&gt;&lt;item&gt;246&lt;/item&gt;&lt;item&gt;247&lt;/item&gt;&lt;item&gt;248&lt;/item&gt;&lt;item&gt;255&lt;/item&gt;&lt;item&gt;256&lt;/item&gt;&lt;/record-ids&gt;&lt;/item&gt;&lt;/Libraries&gt;"/>
  </w:docVars>
  <w:rsids>
    <w:rsidRoot w:val="00FF670D"/>
    <w:rsid w:val="000002E6"/>
    <w:rsid w:val="00000751"/>
    <w:rsid w:val="000010FE"/>
    <w:rsid w:val="0000248C"/>
    <w:rsid w:val="00005AF2"/>
    <w:rsid w:val="00005BC4"/>
    <w:rsid w:val="000114D3"/>
    <w:rsid w:val="000146C0"/>
    <w:rsid w:val="00015DC4"/>
    <w:rsid w:val="00016475"/>
    <w:rsid w:val="00021AAD"/>
    <w:rsid w:val="000236CB"/>
    <w:rsid w:val="00023D2D"/>
    <w:rsid w:val="0002647B"/>
    <w:rsid w:val="00030DE8"/>
    <w:rsid w:val="00031318"/>
    <w:rsid w:val="0003154C"/>
    <w:rsid w:val="000340D0"/>
    <w:rsid w:val="00034EAC"/>
    <w:rsid w:val="000353E5"/>
    <w:rsid w:val="0003715E"/>
    <w:rsid w:val="000404A2"/>
    <w:rsid w:val="00044A14"/>
    <w:rsid w:val="00044E0F"/>
    <w:rsid w:val="00045524"/>
    <w:rsid w:val="000456A9"/>
    <w:rsid w:val="000458B2"/>
    <w:rsid w:val="00050311"/>
    <w:rsid w:val="000507A3"/>
    <w:rsid w:val="000513BB"/>
    <w:rsid w:val="00053D13"/>
    <w:rsid w:val="00056AAF"/>
    <w:rsid w:val="00061AFA"/>
    <w:rsid w:val="00065988"/>
    <w:rsid w:val="00066D3C"/>
    <w:rsid w:val="0006744A"/>
    <w:rsid w:val="0006769E"/>
    <w:rsid w:val="000701A4"/>
    <w:rsid w:val="00071435"/>
    <w:rsid w:val="00073A1F"/>
    <w:rsid w:val="00073A92"/>
    <w:rsid w:val="00075E55"/>
    <w:rsid w:val="00076CD6"/>
    <w:rsid w:val="00082375"/>
    <w:rsid w:val="00082EF7"/>
    <w:rsid w:val="00084AC7"/>
    <w:rsid w:val="0008526B"/>
    <w:rsid w:val="000918F1"/>
    <w:rsid w:val="00094245"/>
    <w:rsid w:val="00094765"/>
    <w:rsid w:val="00094B14"/>
    <w:rsid w:val="00095127"/>
    <w:rsid w:val="00095318"/>
    <w:rsid w:val="00095CEA"/>
    <w:rsid w:val="00097496"/>
    <w:rsid w:val="000A0C42"/>
    <w:rsid w:val="000A12E2"/>
    <w:rsid w:val="000A2CD6"/>
    <w:rsid w:val="000A65DE"/>
    <w:rsid w:val="000B004A"/>
    <w:rsid w:val="000B0347"/>
    <w:rsid w:val="000B2428"/>
    <w:rsid w:val="000B2B57"/>
    <w:rsid w:val="000B30D4"/>
    <w:rsid w:val="000B37B8"/>
    <w:rsid w:val="000B7CCE"/>
    <w:rsid w:val="000C1B2B"/>
    <w:rsid w:val="000C30D4"/>
    <w:rsid w:val="000C36FC"/>
    <w:rsid w:val="000C51E8"/>
    <w:rsid w:val="000C5AD3"/>
    <w:rsid w:val="000C6A98"/>
    <w:rsid w:val="000C7F9A"/>
    <w:rsid w:val="000D010D"/>
    <w:rsid w:val="000D1ADD"/>
    <w:rsid w:val="000D229E"/>
    <w:rsid w:val="000D3715"/>
    <w:rsid w:val="000D4963"/>
    <w:rsid w:val="000D4D13"/>
    <w:rsid w:val="000D557D"/>
    <w:rsid w:val="000D5DF3"/>
    <w:rsid w:val="000D6D3D"/>
    <w:rsid w:val="000D70D6"/>
    <w:rsid w:val="000D711B"/>
    <w:rsid w:val="000D743C"/>
    <w:rsid w:val="000E21D9"/>
    <w:rsid w:val="000E2C6E"/>
    <w:rsid w:val="000E2D41"/>
    <w:rsid w:val="000E2DD3"/>
    <w:rsid w:val="000E33E2"/>
    <w:rsid w:val="000E4549"/>
    <w:rsid w:val="000F0FA2"/>
    <w:rsid w:val="000F12F2"/>
    <w:rsid w:val="000F53F1"/>
    <w:rsid w:val="000F6B61"/>
    <w:rsid w:val="000F6D29"/>
    <w:rsid w:val="0010075E"/>
    <w:rsid w:val="0010076A"/>
    <w:rsid w:val="00101C78"/>
    <w:rsid w:val="00102647"/>
    <w:rsid w:val="0011034D"/>
    <w:rsid w:val="0011035A"/>
    <w:rsid w:val="001117BF"/>
    <w:rsid w:val="00112267"/>
    <w:rsid w:val="00112C0D"/>
    <w:rsid w:val="00112E15"/>
    <w:rsid w:val="001134DD"/>
    <w:rsid w:val="001146BA"/>
    <w:rsid w:val="001155CD"/>
    <w:rsid w:val="00115B08"/>
    <w:rsid w:val="00116A30"/>
    <w:rsid w:val="00116C9A"/>
    <w:rsid w:val="00116DC6"/>
    <w:rsid w:val="001174FE"/>
    <w:rsid w:val="001218D9"/>
    <w:rsid w:val="00123409"/>
    <w:rsid w:val="00123C16"/>
    <w:rsid w:val="00123ED9"/>
    <w:rsid w:val="00124318"/>
    <w:rsid w:val="00124A01"/>
    <w:rsid w:val="001250C3"/>
    <w:rsid w:val="00126023"/>
    <w:rsid w:val="0012644D"/>
    <w:rsid w:val="00131ABD"/>
    <w:rsid w:val="00131F31"/>
    <w:rsid w:val="00134C2A"/>
    <w:rsid w:val="00135E54"/>
    <w:rsid w:val="00136E29"/>
    <w:rsid w:val="001419C1"/>
    <w:rsid w:val="00143BB9"/>
    <w:rsid w:val="001446F9"/>
    <w:rsid w:val="001456DE"/>
    <w:rsid w:val="00150108"/>
    <w:rsid w:val="00150455"/>
    <w:rsid w:val="001513B1"/>
    <w:rsid w:val="00152EE7"/>
    <w:rsid w:val="00155204"/>
    <w:rsid w:val="00155B30"/>
    <w:rsid w:val="001577B2"/>
    <w:rsid w:val="00160477"/>
    <w:rsid w:val="00163135"/>
    <w:rsid w:val="001647DC"/>
    <w:rsid w:val="0016649C"/>
    <w:rsid w:val="00170517"/>
    <w:rsid w:val="001707AE"/>
    <w:rsid w:val="001717E1"/>
    <w:rsid w:val="0017267E"/>
    <w:rsid w:val="00174521"/>
    <w:rsid w:val="00175193"/>
    <w:rsid w:val="00175551"/>
    <w:rsid w:val="00175D51"/>
    <w:rsid w:val="001802B2"/>
    <w:rsid w:val="00180822"/>
    <w:rsid w:val="00180C32"/>
    <w:rsid w:val="001820B8"/>
    <w:rsid w:val="001823C9"/>
    <w:rsid w:val="00182887"/>
    <w:rsid w:val="00182FF7"/>
    <w:rsid w:val="001833B4"/>
    <w:rsid w:val="001853C8"/>
    <w:rsid w:val="00190637"/>
    <w:rsid w:val="00190803"/>
    <w:rsid w:val="00190F57"/>
    <w:rsid w:val="001913C8"/>
    <w:rsid w:val="001915DD"/>
    <w:rsid w:val="001923DD"/>
    <w:rsid w:val="001927DE"/>
    <w:rsid w:val="00192BFD"/>
    <w:rsid w:val="001932A4"/>
    <w:rsid w:val="00195BB1"/>
    <w:rsid w:val="00196DEB"/>
    <w:rsid w:val="001A0E9A"/>
    <w:rsid w:val="001A2108"/>
    <w:rsid w:val="001A3063"/>
    <w:rsid w:val="001A42AA"/>
    <w:rsid w:val="001A544F"/>
    <w:rsid w:val="001A67A4"/>
    <w:rsid w:val="001A79CE"/>
    <w:rsid w:val="001B021A"/>
    <w:rsid w:val="001B035E"/>
    <w:rsid w:val="001B1AEF"/>
    <w:rsid w:val="001B2558"/>
    <w:rsid w:val="001B368B"/>
    <w:rsid w:val="001B4174"/>
    <w:rsid w:val="001B4BF0"/>
    <w:rsid w:val="001B53B8"/>
    <w:rsid w:val="001B55F2"/>
    <w:rsid w:val="001C063A"/>
    <w:rsid w:val="001C1101"/>
    <w:rsid w:val="001C28DB"/>
    <w:rsid w:val="001C57CD"/>
    <w:rsid w:val="001C6E85"/>
    <w:rsid w:val="001C7F82"/>
    <w:rsid w:val="001C7FAF"/>
    <w:rsid w:val="001D072C"/>
    <w:rsid w:val="001D13D7"/>
    <w:rsid w:val="001D1522"/>
    <w:rsid w:val="001D174E"/>
    <w:rsid w:val="001D1783"/>
    <w:rsid w:val="001D1804"/>
    <w:rsid w:val="001D25DC"/>
    <w:rsid w:val="001D3FFD"/>
    <w:rsid w:val="001D610B"/>
    <w:rsid w:val="001D6A4B"/>
    <w:rsid w:val="001E05B1"/>
    <w:rsid w:val="001E0C0F"/>
    <w:rsid w:val="001E19E4"/>
    <w:rsid w:val="001E1CC7"/>
    <w:rsid w:val="001E2064"/>
    <w:rsid w:val="001E2849"/>
    <w:rsid w:val="001E2BF9"/>
    <w:rsid w:val="001E4DCD"/>
    <w:rsid w:val="001E5814"/>
    <w:rsid w:val="001F0035"/>
    <w:rsid w:val="001F03A7"/>
    <w:rsid w:val="001F04C4"/>
    <w:rsid w:val="001F0DCC"/>
    <w:rsid w:val="001F273B"/>
    <w:rsid w:val="001F41AB"/>
    <w:rsid w:val="001F47EE"/>
    <w:rsid w:val="001F573B"/>
    <w:rsid w:val="00200000"/>
    <w:rsid w:val="00200DA6"/>
    <w:rsid w:val="00203B16"/>
    <w:rsid w:val="0020448D"/>
    <w:rsid w:val="00204DA1"/>
    <w:rsid w:val="00207722"/>
    <w:rsid w:val="00212C74"/>
    <w:rsid w:val="00214473"/>
    <w:rsid w:val="00214728"/>
    <w:rsid w:val="00217CB7"/>
    <w:rsid w:val="00221434"/>
    <w:rsid w:val="002233B2"/>
    <w:rsid w:val="00223646"/>
    <w:rsid w:val="00225BE0"/>
    <w:rsid w:val="0022681B"/>
    <w:rsid w:val="00227F87"/>
    <w:rsid w:val="00230675"/>
    <w:rsid w:val="0023111B"/>
    <w:rsid w:val="00231A38"/>
    <w:rsid w:val="00231B08"/>
    <w:rsid w:val="00231CBD"/>
    <w:rsid w:val="00233760"/>
    <w:rsid w:val="0023400B"/>
    <w:rsid w:val="00236F15"/>
    <w:rsid w:val="002371C2"/>
    <w:rsid w:val="002418D9"/>
    <w:rsid w:val="00241E93"/>
    <w:rsid w:val="00242115"/>
    <w:rsid w:val="002431DA"/>
    <w:rsid w:val="00243783"/>
    <w:rsid w:val="00243B6E"/>
    <w:rsid w:val="00244DDF"/>
    <w:rsid w:val="00250073"/>
    <w:rsid w:val="002507F1"/>
    <w:rsid w:val="00250A96"/>
    <w:rsid w:val="00251440"/>
    <w:rsid w:val="00252842"/>
    <w:rsid w:val="0025340A"/>
    <w:rsid w:val="00253DD5"/>
    <w:rsid w:val="00253E72"/>
    <w:rsid w:val="002554A6"/>
    <w:rsid w:val="002558A0"/>
    <w:rsid w:val="00261183"/>
    <w:rsid w:val="002611FF"/>
    <w:rsid w:val="002647F7"/>
    <w:rsid w:val="00264CE0"/>
    <w:rsid w:val="002650BB"/>
    <w:rsid w:val="002656AB"/>
    <w:rsid w:val="00266C6C"/>
    <w:rsid w:val="00271575"/>
    <w:rsid w:val="00271E97"/>
    <w:rsid w:val="00272681"/>
    <w:rsid w:val="0027625B"/>
    <w:rsid w:val="002762ED"/>
    <w:rsid w:val="00276D08"/>
    <w:rsid w:val="00277999"/>
    <w:rsid w:val="00277A1D"/>
    <w:rsid w:val="002801C0"/>
    <w:rsid w:val="00280582"/>
    <w:rsid w:val="00280F84"/>
    <w:rsid w:val="00282A0F"/>
    <w:rsid w:val="00282CD9"/>
    <w:rsid w:val="00282DD7"/>
    <w:rsid w:val="00283680"/>
    <w:rsid w:val="00284BDC"/>
    <w:rsid w:val="00285337"/>
    <w:rsid w:val="00286F58"/>
    <w:rsid w:val="00290547"/>
    <w:rsid w:val="00290FF4"/>
    <w:rsid w:val="00294D5F"/>
    <w:rsid w:val="002970DC"/>
    <w:rsid w:val="002A0A44"/>
    <w:rsid w:val="002A0B6F"/>
    <w:rsid w:val="002A0EEA"/>
    <w:rsid w:val="002A37A0"/>
    <w:rsid w:val="002A38F5"/>
    <w:rsid w:val="002A47BF"/>
    <w:rsid w:val="002B0737"/>
    <w:rsid w:val="002B1BD2"/>
    <w:rsid w:val="002B2C1D"/>
    <w:rsid w:val="002B3DF1"/>
    <w:rsid w:val="002B52B9"/>
    <w:rsid w:val="002B52EC"/>
    <w:rsid w:val="002B60C1"/>
    <w:rsid w:val="002B666A"/>
    <w:rsid w:val="002B706D"/>
    <w:rsid w:val="002B724E"/>
    <w:rsid w:val="002C14CA"/>
    <w:rsid w:val="002C1DF3"/>
    <w:rsid w:val="002C5C77"/>
    <w:rsid w:val="002C62E4"/>
    <w:rsid w:val="002C6B10"/>
    <w:rsid w:val="002C70C8"/>
    <w:rsid w:val="002C75FE"/>
    <w:rsid w:val="002C7AD8"/>
    <w:rsid w:val="002D1BB4"/>
    <w:rsid w:val="002D3CA2"/>
    <w:rsid w:val="002D5F25"/>
    <w:rsid w:val="002E0DC8"/>
    <w:rsid w:val="002E1DFC"/>
    <w:rsid w:val="002E236D"/>
    <w:rsid w:val="002E2383"/>
    <w:rsid w:val="002E259B"/>
    <w:rsid w:val="002E2648"/>
    <w:rsid w:val="002E3BFA"/>
    <w:rsid w:val="002E569A"/>
    <w:rsid w:val="002E68DE"/>
    <w:rsid w:val="002F00D4"/>
    <w:rsid w:val="002F029D"/>
    <w:rsid w:val="002F06C9"/>
    <w:rsid w:val="002F186E"/>
    <w:rsid w:val="002F25E7"/>
    <w:rsid w:val="002F3BE4"/>
    <w:rsid w:val="002F5FFA"/>
    <w:rsid w:val="002F69BB"/>
    <w:rsid w:val="002F70C3"/>
    <w:rsid w:val="002F7E82"/>
    <w:rsid w:val="00300234"/>
    <w:rsid w:val="00302D05"/>
    <w:rsid w:val="00303273"/>
    <w:rsid w:val="003044AE"/>
    <w:rsid w:val="003056DD"/>
    <w:rsid w:val="00307849"/>
    <w:rsid w:val="00310169"/>
    <w:rsid w:val="00310C39"/>
    <w:rsid w:val="00311885"/>
    <w:rsid w:val="00316EBB"/>
    <w:rsid w:val="003175A5"/>
    <w:rsid w:val="003175E9"/>
    <w:rsid w:val="0032008E"/>
    <w:rsid w:val="0032032E"/>
    <w:rsid w:val="003210DC"/>
    <w:rsid w:val="003217F2"/>
    <w:rsid w:val="003222D5"/>
    <w:rsid w:val="00323094"/>
    <w:rsid w:val="003239EB"/>
    <w:rsid w:val="00324FA0"/>
    <w:rsid w:val="00325E1E"/>
    <w:rsid w:val="0033162A"/>
    <w:rsid w:val="00331633"/>
    <w:rsid w:val="00331829"/>
    <w:rsid w:val="00332F47"/>
    <w:rsid w:val="00334E99"/>
    <w:rsid w:val="00336AE9"/>
    <w:rsid w:val="00337D17"/>
    <w:rsid w:val="00340304"/>
    <w:rsid w:val="00341DBA"/>
    <w:rsid w:val="00343AEC"/>
    <w:rsid w:val="00344176"/>
    <w:rsid w:val="00345273"/>
    <w:rsid w:val="003465E6"/>
    <w:rsid w:val="00347C8D"/>
    <w:rsid w:val="00351A60"/>
    <w:rsid w:val="00352D19"/>
    <w:rsid w:val="00352FF3"/>
    <w:rsid w:val="0035350F"/>
    <w:rsid w:val="00353B86"/>
    <w:rsid w:val="00355C8A"/>
    <w:rsid w:val="00356524"/>
    <w:rsid w:val="0035789D"/>
    <w:rsid w:val="00357CEB"/>
    <w:rsid w:val="0036010E"/>
    <w:rsid w:val="00360DF9"/>
    <w:rsid w:val="00361425"/>
    <w:rsid w:val="00362A9F"/>
    <w:rsid w:val="00364BE1"/>
    <w:rsid w:val="0036776C"/>
    <w:rsid w:val="0037203F"/>
    <w:rsid w:val="0037285D"/>
    <w:rsid w:val="00372C55"/>
    <w:rsid w:val="00373AA7"/>
    <w:rsid w:val="00376583"/>
    <w:rsid w:val="00376BDD"/>
    <w:rsid w:val="00377614"/>
    <w:rsid w:val="00380BD1"/>
    <w:rsid w:val="00381165"/>
    <w:rsid w:val="00382DAD"/>
    <w:rsid w:val="003838C0"/>
    <w:rsid w:val="0038479D"/>
    <w:rsid w:val="003848EE"/>
    <w:rsid w:val="00384B9A"/>
    <w:rsid w:val="00386086"/>
    <w:rsid w:val="003878E0"/>
    <w:rsid w:val="003945A7"/>
    <w:rsid w:val="003946B6"/>
    <w:rsid w:val="00394B25"/>
    <w:rsid w:val="00394FAB"/>
    <w:rsid w:val="003952E4"/>
    <w:rsid w:val="00395B8E"/>
    <w:rsid w:val="00395D48"/>
    <w:rsid w:val="003A0058"/>
    <w:rsid w:val="003A1155"/>
    <w:rsid w:val="003A2370"/>
    <w:rsid w:val="003A4D24"/>
    <w:rsid w:val="003A7D27"/>
    <w:rsid w:val="003A7FE0"/>
    <w:rsid w:val="003B19E5"/>
    <w:rsid w:val="003B67EF"/>
    <w:rsid w:val="003B6E91"/>
    <w:rsid w:val="003C058F"/>
    <w:rsid w:val="003C07F9"/>
    <w:rsid w:val="003C16E0"/>
    <w:rsid w:val="003C25FD"/>
    <w:rsid w:val="003C27B9"/>
    <w:rsid w:val="003C5B97"/>
    <w:rsid w:val="003C5F45"/>
    <w:rsid w:val="003C6E95"/>
    <w:rsid w:val="003C790E"/>
    <w:rsid w:val="003D06EF"/>
    <w:rsid w:val="003D1891"/>
    <w:rsid w:val="003D1F28"/>
    <w:rsid w:val="003D363C"/>
    <w:rsid w:val="003D3977"/>
    <w:rsid w:val="003D3C63"/>
    <w:rsid w:val="003D4124"/>
    <w:rsid w:val="003D601C"/>
    <w:rsid w:val="003E2AFC"/>
    <w:rsid w:val="003E314C"/>
    <w:rsid w:val="003E62DC"/>
    <w:rsid w:val="003E7096"/>
    <w:rsid w:val="003E79D1"/>
    <w:rsid w:val="003F0BD9"/>
    <w:rsid w:val="003F0E3E"/>
    <w:rsid w:val="003F124E"/>
    <w:rsid w:val="003F3547"/>
    <w:rsid w:val="003F3B5A"/>
    <w:rsid w:val="003F3E16"/>
    <w:rsid w:val="003F4A62"/>
    <w:rsid w:val="003F51BF"/>
    <w:rsid w:val="003F6658"/>
    <w:rsid w:val="003F7754"/>
    <w:rsid w:val="003F797F"/>
    <w:rsid w:val="003F7E91"/>
    <w:rsid w:val="00400DE2"/>
    <w:rsid w:val="00402095"/>
    <w:rsid w:val="00404131"/>
    <w:rsid w:val="00405752"/>
    <w:rsid w:val="00407455"/>
    <w:rsid w:val="00412C0E"/>
    <w:rsid w:val="00413EBE"/>
    <w:rsid w:val="004144D8"/>
    <w:rsid w:val="00415F2E"/>
    <w:rsid w:val="00416BD0"/>
    <w:rsid w:val="004178D1"/>
    <w:rsid w:val="00423E0A"/>
    <w:rsid w:val="00424FF5"/>
    <w:rsid w:val="00425170"/>
    <w:rsid w:val="004251DC"/>
    <w:rsid w:val="004267D9"/>
    <w:rsid w:val="00426C91"/>
    <w:rsid w:val="00426E8C"/>
    <w:rsid w:val="004300B9"/>
    <w:rsid w:val="00430805"/>
    <w:rsid w:val="004311AC"/>
    <w:rsid w:val="00431B49"/>
    <w:rsid w:val="00431BE0"/>
    <w:rsid w:val="00431CE8"/>
    <w:rsid w:val="00432404"/>
    <w:rsid w:val="00434F4F"/>
    <w:rsid w:val="004359DD"/>
    <w:rsid w:val="004361DF"/>
    <w:rsid w:val="00436BE9"/>
    <w:rsid w:val="00436C6B"/>
    <w:rsid w:val="004376F4"/>
    <w:rsid w:val="004435D7"/>
    <w:rsid w:val="00445868"/>
    <w:rsid w:val="00445C93"/>
    <w:rsid w:val="00445D34"/>
    <w:rsid w:val="0044714F"/>
    <w:rsid w:val="00447837"/>
    <w:rsid w:val="004508DB"/>
    <w:rsid w:val="004527A5"/>
    <w:rsid w:val="00452B5C"/>
    <w:rsid w:val="00453405"/>
    <w:rsid w:val="0045478A"/>
    <w:rsid w:val="004575C5"/>
    <w:rsid w:val="00457695"/>
    <w:rsid w:val="004610A2"/>
    <w:rsid w:val="00463F7B"/>
    <w:rsid w:val="00465171"/>
    <w:rsid w:val="0046611B"/>
    <w:rsid w:val="00466934"/>
    <w:rsid w:val="00471948"/>
    <w:rsid w:val="0047219A"/>
    <w:rsid w:val="00472C47"/>
    <w:rsid w:val="004742CE"/>
    <w:rsid w:val="00474318"/>
    <w:rsid w:val="0047630B"/>
    <w:rsid w:val="0047684A"/>
    <w:rsid w:val="00476CFD"/>
    <w:rsid w:val="0048160A"/>
    <w:rsid w:val="0048189C"/>
    <w:rsid w:val="00481C27"/>
    <w:rsid w:val="0048552A"/>
    <w:rsid w:val="00485B6F"/>
    <w:rsid w:val="00487837"/>
    <w:rsid w:val="004920F1"/>
    <w:rsid w:val="00493014"/>
    <w:rsid w:val="0049333D"/>
    <w:rsid w:val="004A12C6"/>
    <w:rsid w:val="004A1EC7"/>
    <w:rsid w:val="004A4185"/>
    <w:rsid w:val="004A4978"/>
    <w:rsid w:val="004A5762"/>
    <w:rsid w:val="004A5A73"/>
    <w:rsid w:val="004A6FC2"/>
    <w:rsid w:val="004A776C"/>
    <w:rsid w:val="004A7EA9"/>
    <w:rsid w:val="004B0743"/>
    <w:rsid w:val="004B0A40"/>
    <w:rsid w:val="004B2675"/>
    <w:rsid w:val="004B2B87"/>
    <w:rsid w:val="004B4A27"/>
    <w:rsid w:val="004B4A74"/>
    <w:rsid w:val="004B4D61"/>
    <w:rsid w:val="004B60D9"/>
    <w:rsid w:val="004B6C4C"/>
    <w:rsid w:val="004B726A"/>
    <w:rsid w:val="004C0478"/>
    <w:rsid w:val="004C20C5"/>
    <w:rsid w:val="004C282E"/>
    <w:rsid w:val="004C32B1"/>
    <w:rsid w:val="004C39D4"/>
    <w:rsid w:val="004C3CA1"/>
    <w:rsid w:val="004C62F8"/>
    <w:rsid w:val="004C6524"/>
    <w:rsid w:val="004C674F"/>
    <w:rsid w:val="004C6E11"/>
    <w:rsid w:val="004C7E23"/>
    <w:rsid w:val="004D04DD"/>
    <w:rsid w:val="004D099E"/>
    <w:rsid w:val="004D332C"/>
    <w:rsid w:val="004D46D1"/>
    <w:rsid w:val="004D70A0"/>
    <w:rsid w:val="004E18C8"/>
    <w:rsid w:val="004E1DA2"/>
    <w:rsid w:val="004E284E"/>
    <w:rsid w:val="004E32BB"/>
    <w:rsid w:val="004E3FB9"/>
    <w:rsid w:val="004E73EC"/>
    <w:rsid w:val="004E7C39"/>
    <w:rsid w:val="004E7F5F"/>
    <w:rsid w:val="004F0AC6"/>
    <w:rsid w:val="004F124A"/>
    <w:rsid w:val="004F126F"/>
    <w:rsid w:val="004F1F2B"/>
    <w:rsid w:val="004F1F3E"/>
    <w:rsid w:val="004F2850"/>
    <w:rsid w:val="004F33DF"/>
    <w:rsid w:val="004F3B35"/>
    <w:rsid w:val="004F3C22"/>
    <w:rsid w:val="004F3EFA"/>
    <w:rsid w:val="004F4683"/>
    <w:rsid w:val="004F5DAB"/>
    <w:rsid w:val="004F5F42"/>
    <w:rsid w:val="004F643F"/>
    <w:rsid w:val="0050111E"/>
    <w:rsid w:val="005025AB"/>
    <w:rsid w:val="0050380B"/>
    <w:rsid w:val="00504487"/>
    <w:rsid w:val="0051078F"/>
    <w:rsid w:val="005109C4"/>
    <w:rsid w:val="00510A48"/>
    <w:rsid w:val="0051240A"/>
    <w:rsid w:val="005133D5"/>
    <w:rsid w:val="00516716"/>
    <w:rsid w:val="00517E84"/>
    <w:rsid w:val="00517F15"/>
    <w:rsid w:val="005213BD"/>
    <w:rsid w:val="0052152E"/>
    <w:rsid w:val="00522B24"/>
    <w:rsid w:val="00523214"/>
    <w:rsid w:val="00524640"/>
    <w:rsid w:val="005250C9"/>
    <w:rsid w:val="00525117"/>
    <w:rsid w:val="0052797E"/>
    <w:rsid w:val="0053122E"/>
    <w:rsid w:val="00531E06"/>
    <w:rsid w:val="005327CC"/>
    <w:rsid w:val="0053371F"/>
    <w:rsid w:val="00534523"/>
    <w:rsid w:val="0053659B"/>
    <w:rsid w:val="00536DC3"/>
    <w:rsid w:val="005371A3"/>
    <w:rsid w:val="00537680"/>
    <w:rsid w:val="00542E8E"/>
    <w:rsid w:val="005438D4"/>
    <w:rsid w:val="00545B1B"/>
    <w:rsid w:val="005470D0"/>
    <w:rsid w:val="005516F8"/>
    <w:rsid w:val="0055199E"/>
    <w:rsid w:val="005529FA"/>
    <w:rsid w:val="00553E6A"/>
    <w:rsid w:val="005566C7"/>
    <w:rsid w:val="00556BEB"/>
    <w:rsid w:val="00557011"/>
    <w:rsid w:val="00557F4B"/>
    <w:rsid w:val="00561089"/>
    <w:rsid w:val="00561AA3"/>
    <w:rsid w:val="00562A0B"/>
    <w:rsid w:val="00564131"/>
    <w:rsid w:val="00564C21"/>
    <w:rsid w:val="00570238"/>
    <w:rsid w:val="005727ED"/>
    <w:rsid w:val="0057574B"/>
    <w:rsid w:val="00577232"/>
    <w:rsid w:val="00577C76"/>
    <w:rsid w:val="00580343"/>
    <w:rsid w:val="0058067A"/>
    <w:rsid w:val="00580ECC"/>
    <w:rsid w:val="0058115C"/>
    <w:rsid w:val="00581E38"/>
    <w:rsid w:val="00582643"/>
    <w:rsid w:val="005834F6"/>
    <w:rsid w:val="00585CDF"/>
    <w:rsid w:val="005909E4"/>
    <w:rsid w:val="0059344E"/>
    <w:rsid w:val="00593BF2"/>
    <w:rsid w:val="00593E32"/>
    <w:rsid w:val="00593E74"/>
    <w:rsid w:val="005943A2"/>
    <w:rsid w:val="00594BA2"/>
    <w:rsid w:val="005958A4"/>
    <w:rsid w:val="005A16ED"/>
    <w:rsid w:val="005A1D65"/>
    <w:rsid w:val="005A2648"/>
    <w:rsid w:val="005A3760"/>
    <w:rsid w:val="005A3B67"/>
    <w:rsid w:val="005A4DF4"/>
    <w:rsid w:val="005A52B2"/>
    <w:rsid w:val="005A5620"/>
    <w:rsid w:val="005A5FA2"/>
    <w:rsid w:val="005A6820"/>
    <w:rsid w:val="005A6D6E"/>
    <w:rsid w:val="005B0840"/>
    <w:rsid w:val="005B0D05"/>
    <w:rsid w:val="005B2142"/>
    <w:rsid w:val="005B25D6"/>
    <w:rsid w:val="005B2F35"/>
    <w:rsid w:val="005B3214"/>
    <w:rsid w:val="005B49FC"/>
    <w:rsid w:val="005B61F5"/>
    <w:rsid w:val="005B64D2"/>
    <w:rsid w:val="005B6CA2"/>
    <w:rsid w:val="005B7005"/>
    <w:rsid w:val="005C162B"/>
    <w:rsid w:val="005C212F"/>
    <w:rsid w:val="005C21D4"/>
    <w:rsid w:val="005C2521"/>
    <w:rsid w:val="005C2C6D"/>
    <w:rsid w:val="005C5361"/>
    <w:rsid w:val="005C5A09"/>
    <w:rsid w:val="005C6450"/>
    <w:rsid w:val="005C72C7"/>
    <w:rsid w:val="005C7B0B"/>
    <w:rsid w:val="005C7B82"/>
    <w:rsid w:val="005D12E9"/>
    <w:rsid w:val="005D5D2C"/>
    <w:rsid w:val="005D5ED4"/>
    <w:rsid w:val="005D6016"/>
    <w:rsid w:val="005E07B9"/>
    <w:rsid w:val="005E2DC2"/>
    <w:rsid w:val="005E4455"/>
    <w:rsid w:val="005E6494"/>
    <w:rsid w:val="005E7CD8"/>
    <w:rsid w:val="005F0546"/>
    <w:rsid w:val="005F4BB0"/>
    <w:rsid w:val="005F5A69"/>
    <w:rsid w:val="005F62FB"/>
    <w:rsid w:val="005F6720"/>
    <w:rsid w:val="00601156"/>
    <w:rsid w:val="00604A96"/>
    <w:rsid w:val="0060527C"/>
    <w:rsid w:val="00606C8B"/>
    <w:rsid w:val="0061046B"/>
    <w:rsid w:val="00612B06"/>
    <w:rsid w:val="0061331B"/>
    <w:rsid w:val="006146DF"/>
    <w:rsid w:val="00616334"/>
    <w:rsid w:val="006206FB"/>
    <w:rsid w:val="006209BE"/>
    <w:rsid w:val="00620A91"/>
    <w:rsid w:val="006216F6"/>
    <w:rsid w:val="00621857"/>
    <w:rsid w:val="00621B85"/>
    <w:rsid w:val="00622FC7"/>
    <w:rsid w:val="00626CB8"/>
    <w:rsid w:val="006274F0"/>
    <w:rsid w:val="006277A4"/>
    <w:rsid w:val="006303F5"/>
    <w:rsid w:val="00630477"/>
    <w:rsid w:val="0063075F"/>
    <w:rsid w:val="0063118D"/>
    <w:rsid w:val="00631BC3"/>
    <w:rsid w:val="0063317C"/>
    <w:rsid w:val="0063423D"/>
    <w:rsid w:val="00634F02"/>
    <w:rsid w:val="006367A2"/>
    <w:rsid w:val="00636813"/>
    <w:rsid w:val="00636DC8"/>
    <w:rsid w:val="00637933"/>
    <w:rsid w:val="006379AE"/>
    <w:rsid w:val="00637E16"/>
    <w:rsid w:val="00643D20"/>
    <w:rsid w:val="00645A0E"/>
    <w:rsid w:val="00645BA7"/>
    <w:rsid w:val="00646872"/>
    <w:rsid w:val="00650726"/>
    <w:rsid w:val="00650A71"/>
    <w:rsid w:val="006511C7"/>
    <w:rsid w:val="00652145"/>
    <w:rsid w:val="00653392"/>
    <w:rsid w:val="00654200"/>
    <w:rsid w:val="0065623B"/>
    <w:rsid w:val="006575EB"/>
    <w:rsid w:val="0065791E"/>
    <w:rsid w:val="00660512"/>
    <w:rsid w:val="00660AA5"/>
    <w:rsid w:val="00661482"/>
    <w:rsid w:val="00666215"/>
    <w:rsid w:val="00666611"/>
    <w:rsid w:val="00667259"/>
    <w:rsid w:val="00667BDF"/>
    <w:rsid w:val="00667D64"/>
    <w:rsid w:val="00670D8C"/>
    <w:rsid w:val="00670F99"/>
    <w:rsid w:val="006726B8"/>
    <w:rsid w:val="0067295A"/>
    <w:rsid w:val="00673AAB"/>
    <w:rsid w:val="0067571F"/>
    <w:rsid w:val="006769FA"/>
    <w:rsid w:val="00677DA9"/>
    <w:rsid w:val="00681169"/>
    <w:rsid w:val="00681E25"/>
    <w:rsid w:val="0068243B"/>
    <w:rsid w:val="006852BC"/>
    <w:rsid w:val="00685F5A"/>
    <w:rsid w:val="0069290C"/>
    <w:rsid w:val="00693AEB"/>
    <w:rsid w:val="00694125"/>
    <w:rsid w:val="00696823"/>
    <w:rsid w:val="00696A59"/>
    <w:rsid w:val="00697055"/>
    <w:rsid w:val="006978C9"/>
    <w:rsid w:val="006A0567"/>
    <w:rsid w:val="006A0D55"/>
    <w:rsid w:val="006A4A63"/>
    <w:rsid w:val="006A4ACC"/>
    <w:rsid w:val="006B0CA9"/>
    <w:rsid w:val="006B131E"/>
    <w:rsid w:val="006B2BCE"/>
    <w:rsid w:val="006B344D"/>
    <w:rsid w:val="006B48E9"/>
    <w:rsid w:val="006B5335"/>
    <w:rsid w:val="006B5FC4"/>
    <w:rsid w:val="006B7CB3"/>
    <w:rsid w:val="006C2399"/>
    <w:rsid w:val="006C2871"/>
    <w:rsid w:val="006C5C82"/>
    <w:rsid w:val="006C6FC7"/>
    <w:rsid w:val="006C7974"/>
    <w:rsid w:val="006D12CD"/>
    <w:rsid w:val="006D1605"/>
    <w:rsid w:val="006D1713"/>
    <w:rsid w:val="006D20F7"/>
    <w:rsid w:val="006D268C"/>
    <w:rsid w:val="006D3419"/>
    <w:rsid w:val="006D43DF"/>
    <w:rsid w:val="006D75C2"/>
    <w:rsid w:val="006D7B0A"/>
    <w:rsid w:val="006E027C"/>
    <w:rsid w:val="006E18E6"/>
    <w:rsid w:val="006E2373"/>
    <w:rsid w:val="006E2995"/>
    <w:rsid w:val="006E359B"/>
    <w:rsid w:val="006E3BF8"/>
    <w:rsid w:val="006E4490"/>
    <w:rsid w:val="006E534D"/>
    <w:rsid w:val="006E61EC"/>
    <w:rsid w:val="006E662F"/>
    <w:rsid w:val="006F1680"/>
    <w:rsid w:val="006F1FF7"/>
    <w:rsid w:val="006F2409"/>
    <w:rsid w:val="006F284A"/>
    <w:rsid w:val="006F29E3"/>
    <w:rsid w:val="006F32AF"/>
    <w:rsid w:val="006F452D"/>
    <w:rsid w:val="006F48F5"/>
    <w:rsid w:val="006F4E31"/>
    <w:rsid w:val="006F5158"/>
    <w:rsid w:val="006F54C5"/>
    <w:rsid w:val="006F5686"/>
    <w:rsid w:val="006F580A"/>
    <w:rsid w:val="006F6283"/>
    <w:rsid w:val="006F6A7B"/>
    <w:rsid w:val="00700376"/>
    <w:rsid w:val="00702362"/>
    <w:rsid w:val="0070412A"/>
    <w:rsid w:val="007045B1"/>
    <w:rsid w:val="00705F3D"/>
    <w:rsid w:val="007107FE"/>
    <w:rsid w:val="00710B06"/>
    <w:rsid w:val="00711141"/>
    <w:rsid w:val="00712900"/>
    <w:rsid w:val="007139F8"/>
    <w:rsid w:val="00714E61"/>
    <w:rsid w:val="0071622A"/>
    <w:rsid w:val="007200E7"/>
    <w:rsid w:val="00721918"/>
    <w:rsid w:val="007227CE"/>
    <w:rsid w:val="00722F5B"/>
    <w:rsid w:val="00723588"/>
    <w:rsid w:val="007272B4"/>
    <w:rsid w:val="00727E96"/>
    <w:rsid w:val="00727F5A"/>
    <w:rsid w:val="007315F2"/>
    <w:rsid w:val="007332AE"/>
    <w:rsid w:val="007334C5"/>
    <w:rsid w:val="00734221"/>
    <w:rsid w:val="007347C2"/>
    <w:rsid w:val="00734FCC"/>
    <w:rsid w:val="00736285"/>
    <w:rsid w:val="00736A99"/>
    <w:rsid w:val="00736D08"/>
    <w:rsid w:val="0073708B"/>
    <w:rsid w:val="00737877"/>
    <w:rsid w:val="00741CD2"/>
    <w:rsid w:val="007420F8"/>
    <w:rsid w:val="0074289C"/>
    <w:rsid w:val="00743B45"/>
    <w:rsid w:val="00744569"/>
    <w:rsid w:val="007454EB"/>
    <w:rsid w:val="00750DF8"/>
    <w:rsid w:val="0075368D"/>
    <w:rsid w:val="007542C5"/>
    <w:rsid w:val="007543D5"/>
    <w:rsid w:val="007547D6"/>
    <w:rsid w:val="00754865"/>
    <w:rsid w:val="00755AB1"/>
    <w:rsid w:val="00757D85"/>
    <w:rsid w:val="00757EF9"/>
    <w:rsid w:val="0076186A"/>
    <w:rsid w:val="00761898"/>
    <w:rsid w:val="00762F1A"/>
    <w:rsid w:val="00764678"/>
    <w:rsid w:val="00767B52"/>
    <w:rsid w:val="0077392C"/>
    <w:rsid w:val="00773FC0"/>
    <w:rsid w:val="00774F34"/>
    <w:rsid w:val="00775A4F"/>
    <w:rsid w:val="00782053"/>
    <w:rsid w:val="0078262D"/>
    <w:rsid w:val="00782AB1"/>
    <w:rsid w:val="007852DC"/>
    <w:rsid w:val="00786B8B"/>
    <w:rsid w:val="007905BC"/>
    <w:rsid w:val="007921BC"/>
    <w:rsid w:val="00793844"/>
    <w:rsid w:val="007960C2"/>
    <w:rsid w:val="00796E2B"/>
    <w:rsid w:val="00797041"/>
    <w:rsid w:val="007A1668"/>
    <w:rsid w:val="007A2C48"/>
    <w:rsid w:val="007A2D79"/>
    <w:rsid w:val="007A3603"/>
    <w:rsid w:val="007A5919"/>
    <w:rsid w:val="007B06C7"/>
    <w:rsid w:val="007B23E9"/>
    <w:rsid w:val="007B2EDE"/>
    <w:rsid w:val="007B3C5E"/>
    <w:rsid w:val="007B4E96"/>
    <w:rsid w:val="007B579C"/>
    <w:rsid w:val="007B59A7"/>
    <w:rsid w:val="007B6E8B"/>
    <w:rsid w:val="007C138F"/>
    <w:rsid w:val="007C1F05"/>
    <w:rsid w:val="007C23C2"/>
    <w:rsid w:val="007C2A2C"/>
    <w:rsid w:val="007C2AB5"/>
    <w:rsid w:val="007C3491"/>
    <w:rsid w:val="007C4D89"/>
    <w:rsid w:val="007C4DD6"/>
    <w:rsid w:val="007C7662"/>
    <w:rsid w:val="007C79F9"/>
    <w:rsid w:val="007D1976"/>
    <w:rsid w:val="007D292C"/>
    <w:rsid w:val="007D3580"/>
    <w:rsid w:val="007D36D2"/>
    <w:rsid w:val="007D5B74"/>
    <w:rsid w:val="007D5D45"/>
    <w:rsid w:val="007D6E2E"/>
    <w:rsid w:val="007E0B83"/>
    <w:rsid w:val="007E1C7E"/>
    <w:rsid w:val="007E2AB9"/>
    <w:rsid w:val="007E3304"/>
    <w:rsid w:val="007E38FA"/>
    <w:rsid w:val="007E4206"/>
    <w:rsid w:val="007E45EB"/>
    <w:rsid w:val="007E4792"/>
    <w:rsid w:val="007E566C"/>
    <w:rsid w:val="007E6288"/>
    <w:rsid w:val="007E666C"/>
    <w:rsid w:val="007E6D15"/>
    <w:rsid w:val="007E7F1F"/>
    <w:rsid w:val="007F097E"/>
    <w:rsid w:val="007F17CE"/>
    <w:rsid w:val="007F1F58"/>
    <w:rsid w:val="007F26CC"/>
    <w:rsid w:val="007F2AEB"/>
    <w:rsid w:val="007F2DDC"/>
    <w:rsid w:val="007F3D5A"/>
    <w:rsid w:val="007F4F08"/>
    <w:rsid w:val="007F5168"/>
    <w:rsid w:val="007F607E"/>
    <w:rsid w:val="007F6413"/>
    <w:rsid w:val="008001F3"/>
    <w:rsid w:val="008013E9"/>
    <w:rsid w:val="00801B96"/>
    <w:rsid w:val="00801BC2"/>
    <w:rsid w:val="00801CBC"/>
    <w:rsid w:val="0080238B"/>
    <w:rsid w:val="0080252E"/>
    <w:rsid w:val="0080296A"/>
    <w:rsid w:val="00803209"/>
    <w:rsid w:val="00804A95"/>
    <w:rsid w:val="00804F54"/>
    <w:rsid w:val="00805BB7"/>
    <w:rsid w:val="00805D6A"/>
    <w:rsid w:val="008068DF"/>
    <w:rsid w:val="00806F0A"/>
    <w:rsid w:val="00807473"/>
    <w:rsid w:val="008107E7"/>
    <w:rsid w:val="0081115A"/>
    <w:rsid w:val="008124CA"/>
    <w:rsid w:val="0081252E"/>
    <w:rsid w:val="00813252"/>
    <w:rsid w:val="0081425E"/>
    <w:rsid w:val="008156BC"/>
    <w:rsid w:val="008167ED"/>
    <w:rsid w:val="00816855"/>
    <w:rsid w:val="008176A5"/>
    <w:rsid w:val="00820C8E"/>
    <w:rsid w:val="00821B03"/>
    <w:rsid w:val="00823D46"/>
    <w:rsid w:val="00825789"/>
    <w:rsid w:val="00825F1B"/>
    <w:rsid w:val="00831EE7"/>
    <w:rsid w:val="00831F8B"/>
    <w:rsid w:val="00834DAA"/>
    <w:rsid w:val="0083563F"/>
    <w:rsid w:val="00835FB2"/>
    <w:rsid w:val="008371FB"/>
    <w:rsid w:val="00842D9A"/>
    <w:rsid w:val="00842E89"/>
    <w:rsid w:val="008436BA"/>
    <w:rsid w:val="008436EC"/>
    <w:rsid w:val="00850CBA"/>
    <w:rsid w:val="00852363"/>
    <w:rsid w:val="008528C0"/>
    <w:rsid w:val="00852931"/>
    <w:rsid w:val="00857861"/>
    <w:rsid w:val="00857DBB"/>
    <w:rsid w:val="008636C5"/>
    <w:rsid w:val="00863C46"/>
    <w:rsid w:val="008661BE"/>
    <w:rsid w:val="008669F2"/>
    <w:rsid w:val="00866F4E"/>
    <w:rsid w:val="0087063A"/>
    <w:rsid w:val="00871B66"/>
    <w:rsid w:val="008725E4"/>
    <w:rsid w:val="00874AF8"/>
    <w:rsid w:val="00876707"/>
    <w:rsid w:val="00880A08"/>
    <w:rsid w:val="008819B0"/>
    <w:rsid w:val="00882A2A"/>
    <w:rsid w:val="008862F5"/>
    <w:rsid w:val="00886F57"/>
    <w:rsid w:val="008902F9"/>
    <w:rsid w:val="00891898"/>
    <w:rsid w:val="00891AFE"/>
    <w:rsid w:val="00893176"/>
    <w:rsid w:val="0089430E"/>
    <w:rsid w:val="008A16BC"/>
    <w:rsid w:val="008A26C5"/>
    <w:rsid w:val="008A2942"/>
    <w:rsid w:val="008A4A5A"/>
    <w:rsid w:val="008A4AE8"/>
    <w:rsid w:val="008A4B83"/>
    <w:rsid w:val="008A550A"/>
    <w:rsid w:val="008A607E"/>
    <w:rsid w:val="008A6212"/>
    <w:rsid w:val="008B2FCD"/>
    <w:rsid w:val="008B531A"/>
    <w:rsid w:val="008B5601"/>
    <w:rsid w:val="008B64A0"/>
    <w:rsid w:val="008B7368"/>
    <w:rsid w:val="008C186E"/>
    <w:rsid w:val="008C2447"/>
    <w:rsid w:val="008C6405"/>
    <w:rsid w:val="008C6E3E"/>
    <w:rsid w:val="008D0123"/>
    <w:rsid w:val="008D0CD7"/>
    <w:rsid w:val="008D1F71"/>
    <w:rsid w:val="008D29DB"/>
    <w:rsid w:val="008D3C36"/>
    <w:rsid w:val="008D3EEC"/>
    <w:rsid w:val="008D3F2C"/>
    <w:rsid w:val="008D46D6"/>
    <w:rsid w:val="008D4DEC"/>
    <w:rsid w:val="008D5B9B"/>
    <w:rsid w:val="008D5D3D"/>
    <w:rsid w:val="008D5E6E"/>
    <w:rsid w:val="008D700E"/>
    <w:rsid w:val="008D7128"/>
    <w:rsid w:val="008E0A93"/>
    <w:rsid w:val="008E1C9C"/>
    <w:rsid w:val="008E72D7"/>
    <w:rsid w:val="008F0A45"/>
    <w:rsid w:val="008F1B4C"/>
    <w:rsid w:val="008F22F2"/>
    <w:rsid w:val="008F45A2"/>
    <w:rsid w:val="008F56C1"/>
    <w:rsid w:val="008F75C1"/>
    <w:rsid w:val="008F7C79"/>
    <w:rsid w:val="0090164D"/>
    <w:rsid w:val="00903CCA"/>
    <w:rsid w:val="00905188"/>
    <w:rsid w:val="00906260"/>
    <w:rsid w:val="00906DA9"/>
    <w:rsid w:val="00907D04"/>
    <w:rsid w:val="00911403"/>
    <w:rsid w:val="00911BF3"/>
    <w:rsid w:val="00911D16"/>
    <w:rsid w:val="00912256"/>
    <w:rsid w:val="00912F5B"/>
    <w:rsid w:val="009156D1"/>
    <w:rsid w:val="0092146E"/>
    <w:rsid w:val="009215D9"/>
    <w:rsid w:val="00921FBC"/>
    <w:rsid w:val="00922F3F"/>
    <w:rsid w:val="009236D0"/>
    <w:rsid w:val="00923BE3"/>
    <w:rsid w:val="00924222"/>
    <w:rsid w:val="00924F49"/>
    <w:rsid w:val="00925538"/>
    <w:rsid w:val="00925A89"/>
    <w:rsid w:val="00930241"/>
    <w:rsid w:val="009303EF"/>
    <w:rsid w:val="00930620"/>
    <w:rsid w:val="00931A10"/>
    <w:rsid w:val="00931A94"/>
    <w:rsid w:val="00932934"/>
    <w:rsid w:val="00932BA6"/>
    <w:rsid w:val="00933A81"/>
    <w:rsid w:val="00945069"/>
    <w:rsid w:val="00950FFF"/>
    <w:rsid w:val="009514DE"/>
    <w:rsid w:val="00951830"/>
    <w:rsid w:val="00951D85"/>
    <w:rsid w:val="00953C56"/>
    <w:rsid w:val="00954427"/>
    <w:rsid w:val="0095472B"/>
    <w:rsid w:val="00954F44"/>
    <w:rsid w:val="0095593E"/>
    <w:rsid w:val="00955A66"/>
    <w:rsid w:val="00955CA4"/>
    <w:rsid w:val="00955D4D"/>
    <w:rsid w:val="009561B5"/>
    <w:rsid w:val="00962C24"/>
    <w:rsid w:val="00963EBD"/>
    <w:rsid w:val="009642E5"/>
    <w:rsid w:val="00966DE7"/>
    <w:rsid w:val="00966E15"/>
    <w:rsid w:val="009674A1"/>
    <w:rsid w:val="00970190"/>
    <w:rsid w:val="00971DDC"/>
    <w:rsid w:val="009728AC"/>
    <w:rsid w:val="00980D95"/>
    <w:rsid w:val="0098238D"/>
    <w:rsid w:val="0098304E"/>
    <w:rsid w:val="009834E8"/>
    <w:rsid w:val="0098453A"/>
    <w:rsid w:val="0098637B"/>
    <w:rsid w:val="009870D8"/>
    <w:rsid w:val="0099143C"/>
    <w:rsid w:val="009922FF"/>
    <w:rsid w:val="00993C34"/>
    <w:rsid w:val="00994011"/>
    <w:rsid w:val="00995643"/>
    <w:rsid w:val="009956CE"/>
    <w:rsid w:val="0099762E"/>
    <w:rsid w:val="009A04C8"/>
    <w:rsid w:val="009A0F6D"/>
    <w:rsid w:val="009A298E"/>
    <w:rsid w:val="009A5ADC"/>
    <w:rsid w:val="009A6B41"/>
    <w:rsid w:val="009A6FA5"/>
    <w:rsid w:val="009A7142"/>
    <w:rsid w:val="009A7D44"/>
    <w:rsid w:val="009B0578"/>
    <w:rsid w:val="009B11B1"/>
    <w:rsid w:val="009B2043"/>
    <w:rsid w:val="009B32C3"/>
    <w:rsid w:val="009B4C30"/>
    <w:rsid w:val="009B50D6"/>
    <w:rsid w:val="009B6E82"/>
    <w:rsid w:val="009B7FC7"/>
    <w:rsid w:val="009C00E1"/>
    <w:rsid w:val="009C06E3"/>
    <w:rsid w:val="009C11E2"/>
    <w:rsid w:val="009C4ECE"/>
    <w:rsid w:val="009C5739"/>
    <w:rsid w:val="009C591F"/>
    <w:rsid w:val="009C6B83"/>
    <w:rsid w:val="009C6C58"/>
    <w:rsid w:val="009C6E9C"/>
    <w:rsid w:val="009D0400"/>
    <w:rsid w:val="009D055C"/>
    <w:rsid w:val="009D0650"/>
    <w:rsid w:val="009D29CC"/>
    <w:rsid w:val="009D413A"/>
    <w:rsid w:val="009D68BF"/>
    <w:rsid w:val="009E0C18"/>
    <w:rsid w:val="009E1956"/>
    <w:rsid w:val="009E2B5D"/>
    <w:rsid w:val="009E3040"/>
    <w:rsid w:val="009E414A"/>
    <w:rsid w:val="009E433B"/>
    <w:rsid w:val="009E5288"/>
    <w:rsid w:val="009E6155"/>
    <w:rsid w:val="009E6C8F"/>
    <w:rsid w:val="009F08B5"/>
    <w:rsid w:val="009F234A"/>
    <w:rsid w:val="009F3CA0"/>
    <w:rsid w:val="009F5E1F"/>
    <w:rsid w:val="009F702D"/>
    <w:rsid w:val="009F7D64"/>
    <w:rsid w:val="00A024A7"/>
    <w:rsid w:val="00A030A9"/>
    <w:rsid w:val="00A0499C"/>
    <w:rsid w:val="00A04E62"/>
    <w:rsid w:val="00A11BF0"/>
    <w:rsid w:val="00A11C21"/>
    <w:rsid w:val="00A11EF6"/>
    <w:rsid w:val="00A138F1"/>
    <w:rsid w:val="00A13E8C"/>
    <w:rsid w:val="00A13EA0"/>
    <w:rsid w:val="00A15EC9"/>
    <w:rsid w:val="00A15F23"/>
    <w:rsid w:val="00A17877"/>
    <w:rsid w:val="00A20884"/>
    <w:rsid w:val="00A21035"/>
    <w:rsid w:val="00A211E8"/>
    <w:rsid w:val="00A216D4"/>
    <w:rsid w:val="00A24F7C"/>
    <w:rsid w:val="00A27388"/>
    <w:rsid w:val="00A30416"/>
    <w:rsid w:val="00A30F79"/>
    <w:rsid w:val="00A31502"/>
    <w:rsid w:val="00A324FE"/>
    <w:rsid w:val="00A34864"/>
    <w:rsid w:val="00A353C1"/>
    <w:rsid w:val="00A35A57"/>
    <w:rsid w:val="00A3629C"/>
    <w:rsid w:val="00A36507"/>
    <w:rsid w:val="00A36665"/>
    <w:rsid w:val="00A36893"/>
    <w:rsid w:val="00A4303D"/>
    <w:rsid w:val="00A434D5"/>
    <w:rsid w:val="00A44390"/>
    <w:rsid w:val="00A444D7"/>
    <w:rsid w:val="00A45382"/>
    <w:rsid w:val="00A50464"/>
    <w:rsid w:val="00A5268B"/>
    <w:rsid w:val="00A52A40"/>
    <w:rsid w:val="00A5394C"/>
    <w:rsid w:val="00A5447D"/>
    <w:rsid w:val="00A548E1"/>
    <w:rsid w:val="00A5665E"/>
    <w:rsid w:val="00A5672B"/>
    <w:rsid w:val="00A605F8"/>
    <w:rsid w:val="00A607E0"/>
    <w:rsid w:val="00A640F9"/>
    <w:rsid w:val="00A65AAA"/>
    <w:rsid w:val="00A67651"/>
    <w:rsid w:val="00A678CE"/>
    <w:rsid w:val="00A701AA"/>
    <w:rsid w:val="00A72E16"/>
    <w:rsid w:val="00A74F04"/>
    <w:rsid w:val="00A760E4"/>
    <w:rsid w:val="00A76F65"/>
    <w:rsid w:val="00A77B8F"/>
    <w:rsid w:val="00A80B10"/>
    <w:rsid w:val="00A80BF3"/>
    <w:rsid w:val="00A81A34"/>
    <w:rsid w:val="00A81C68"/>
    <w:rsid w:val="00A821C9"/>
    <w:rsid w:val="00A825F8"/>
    <w:rsid w:val="00A82E83"/>
    <w:rsid w:val="00A83BCB"/>
    <w:rsid w:val="00A83FCC"/>
    <w:rsid w:val="00A840E7"/>
    <w:rsid w:val="00A86A89"/>
    <w:rsid w:val="00A87492"/>
    <w:rsid w:val="00A87B5D"/>
    <w:rsid w:val="00A9268D"/>
    <w:rsid w:val="00A927F7"/>
    <w:rsid w:val="00A968BD"/>
    <w:rsid w:val="00A969DF"/>
    <w:rsid w:val="00A97C28"/>
    <w:rsid w:val="00AA045E"/>
    <w:rsid w:val="00AA0AC6"/>
    <w:rsid w:val="00AA24D9"/>
    <w:rsid w:val="00AA3B4B"/>
    <w:rsid w:val="00AA3B6B"/>
    <w:rsid w:val="00AB066E"/>
    <w:rsid w:val="00AB3098"/>
    <w:rsid w:val="00AB46E4"/>
    <w:rsid w:val="00AB5C33"/>
    <w:rsid w:val="00AC1B95"/>
    <w:rsid w:val="00AC3AA5"/>
    <w:rsid w:val="00AC3DF4"/>
    <w:rsid w:val="00AC4783"/>
    <w:rsid w:val="00AC5332"/>
    <w:rsid w:val="00AC58BF"/>
    <w:rsid w:val="00AC6097"/>
    <w:rsid w:val="00AC63C6"/>
    <w:rsid w:val="00AC6960"/>
    <w:rsid w:val="00AC7530"/>
    <w:rsid w:val="00AD00E5"/>
    <w:rsid w:val="00AD0524"/>
    <w:rsid w:val="00AD13CD"/>
    <w:rsid w:val="00AD14B4"/>
    <w:rsid w:val="00AD14CE"/>
    <w:rsid w:val="00AD1DBA"/>
    <w:rsid w:val="00AD1E83"/>
    <w:rsid w:val="00AD1EAF"/>
    <w:rsid w:val="00AD1FE3"/>
    <w:rsid w:val="00AD27D2"/>
    <w:rsid w:val="00AD28CF"/>
    <w:rsid w:val="00AD4BE0"/>
    <w:rsid w:val="00AD538B"/>
    <w:rsid w:val="00AD669F"/>
    <w:rsid w:val="00AD768E"/>
    <w:rsid w:val="00AE0897"/>
    <w:rsid w:val="00AE0BB8"/>
    <w:rsid w:val="00AE0D1B"/>
    <w:rsid w:val="00AE23E6"/>
    <w:rsid w:val="00AE24B4"/>
    <w:rsid w:val="00AE4CD8"/>
    <w:rsid w:val="00AE6678"/>
    <w:rsid w:val="00AE6762"/>
    <w:rsid w:val="00AE7EE3"/>
    <w:rsid w:val="00AF1599"/>
    <w:rsid w:val="00AF2ED7"/>
    <w:rsid w:val="00AF3CDD"/>
    <w:rsid w:val="00AF3E08"/>
    <w:rsid w:val="00AF5E18"/>
    <w:rsid w:val="00B00F53"/>
    <w:rsid w:val="00B03D6E"/>
    <w:rsid w:val="00B0525E"/>
    <w:rsid w:val="00B06127"/>
    <w:rsid w:val="00B063A2"/>
    <w:rsid w:val="00B07ED2"/>
    <w:rsid w:val="00B1011F"/>
    <w:rsid w:val="00B10AC2"/>
    <w:rsid w:val="00B113B1"/>
    <w:rsid w:val="00B14188"/>
    <w:rsid w:val="00B1421B"/>
    <w:rsid w:val="00B144B9"/>
    <w:rsid w:val="00B176AF"/>
    <w:rsid w:val="00B220AD"/>
    <w:rsid w:val="00B22E3D"/>
    <w:rsid w:val="00B237D4"/>
    <w:rsid w:val="00B241CB"/>
    <w:rsid w:val="00B24277"/>
    <w:rsid w:val="00B26389"/>
    <w:rsid w:val="00B267A6"/>
    <w:rsid w:val="00B2779B"/>
    <w:rsid w:val="00B27D26"/>
    <w:rsid w:val="00B27FAB"/>
    <w:rsid w:val="00B304C3"/>
    <w:rsid w:val="00B30AA4"/>
    <w:rsid w:val="00B31046"/>
    <w:rsid w:val="00B31100"/>
    <w:rsid w:val="00B3198E"/>
    <w:rsid w:val="00B321E9"/>
    <w:rsid w:val="00B32954"/>
    <w:rsid w:val="00B32A05"/>
    <w:rsid w:val="00B33DAC"/>
    <w:rsid w:val="00B341B9"/>
    <w:rsid w:val="00B3490F"/>
    <w:rsid w:val="00B35B36"/>
    <w:rsid w:val="00B36D60"/>
    <w:rsid w:val="00B37D65"/>
    <w:rsid w:val="00B421CC"/>
    <w:rsid w:val="00B43192"/>
    <w:rsid w:val="00B46543"/>
    <w:rsid w:val="00B47315"/>
    <w:rsid w:val="00B474E0"/>
    <w:rsid w:val="00B52FB9"/>
    <w:rsid w:val="00B53800"/>
    <w:rsid w:val="00B54E78"/>
    <w:rsid w:val="00B54F7E"/>
    <w:rsid w:val="00B57C78"/>
    <w:rsid w:val="00B57CC6"/>
    <w:rsid w:val="00B64103"/>
    <w:rsid w:val="00B65AAA"/>
    <w:rsid w:val="00B67267"/>
    <w:rsid w:val="00B7127F"/>
    <w:rsid w:val="00B71DC3"/>
    <w:rsid w:val="00B755B5"/>
    <w:rsid w:val="00B76BE9"/>
    <w:rsid w:val="00B77074"/>
    <w:rsid w:val="00B8141B"/>
    <w:rsid w:val="00B82912"/>
    <w:rsid w:val="00B83752"/>
    <w:rsid w:val="00B83944"/>
    <w:rsid w:val="00B849FF"/>
    <w:rsid w:val="00B87F35"/>
    <w:rsid w:val="00B918EB"/>
    <w:rsid w:val="00B92BAF"/>
    <w:rsid w:val="00B92BCC"/>
    <w:rsid w:val="00B931A0"/>
    <w:rsid w:val="00B97482"/>
    <w:rsid w:val="00B97EC1"/>
    <w:rsid w:val="00B97FA5"/>
    <w:rsid w:val="00BA1885"/>
    <w:rsid w:val="00BA38A1"/>
    <w:rsid w:val="00BA3F56"/>
    <w:rsid w:val="00BA6900"/>
    <w:rsid w:val="00BB07E5"/>
    <w:rsid w:val="00BB13BF"/>
    <w:rsid w:val="00BB17CD"/>
    <w:rsid w:val="00BB1DBE"/>
    <w:rsid w:val="00BB2362"/>
    <w:rsid w:val="00BB4E43"/>
    <w:rsid w:val="00BB5187"/>
    <w:rsid w:val="00BB5863"/>
    <w:rsid w:val="00BC0C44"/>
    <w:rsid w:val="00BC1C66"/>
    <w:rsid w:val="00BC2716"/>
    <w:rsid w:val="00BC416D"/>
    <w:rsid w:val="00BC4874"/>
    <w:rsid w:val="00BC4CC7"/>
    <w:rsid w:val="00BC5B53"/>
    <w:rsid w:val="00BC6446"/>
    <w:rsid w:val="00BC6E47"/>
    <w:rsid w:val="00BC6EA0"/>
    <w:rsid w:val="00BC7DE0"/>
    <w:rsid w:val="00BD1504"/>
    <w:rsid w:val="00BD3B36"/>
    <w:rsid w:val="00BD3FBF"/>
    <w:rsid w:val="00BD5E44"/>
    <w:rsid w:val="00BD7138"/>
    <w:rsid w:val="00BD7150"/>
    <w:rsid w:val="00BE2E69"/>
    <w:rsid w:val="00BE4A1F"/>
    <w:rsid w:val="00BE5545"/>
    <w:rsid w:val="00BE62EA"/>
    <w:rsid w:val="00BF018A"/>
    <w:rsid w:val="00BF10AB"/>
    <w:rsid w:val="00BF509D"/>
    <w:rsid w:val="00BF693E"/>
    <w:rsid w:val="00C00C2C"/>
    <w:rsid w:val="00C01B5B"/>
    <w:rsid w:val="00C03933"/>
    <w:rsid w:val="00C03EC0"/>
    <w:rsid w:val="00C04514"/>
    <w:rsid w:val="00C049C6"/>
    <w:rsid w:val="00C05054"/>
    <w:rsid w:val="00C056EC"/>
    <w:rsid w:val="00C05F9A"/>
    <w:rsid w:val="00C06974"/>
    <w:rsid w:val="00C10483"/>
    <w:rsid w:val="00C10BAD"/>
    <w:rsid w:val="00C129BB"/>
    <w:rsid w:val="00C131A8"/>
    <w:rsid w:val="00C1320B"/>
    <w:rsid w:val="00C1431C"/>
    <w:rsid w:val="00C151F1"/>
    <w:rsid w:val="00C170F0"/>
    <w:rsid w:val="00C2019D"/>
    <w:rsid w:val="00C2191E"/>
    <w:rsid w:val="00C22CAA"/>
    <w:rsid w:val="00C23AAB"/>
    <w:rsid w:val="00C23F36"/>
    <w:rsid w:val="00C253BE"/>
    <w:rsid w:val="00C25E3C"/>
    <w:rsid w:val="00C269D1"/>
    <w:rsid w:val="00C30726"/>
    <w:rsid w:val="00C3248B"/>
    <w:rsid w:val="00C3393D"/>
    <w:rsid w:val="00C3422D"/>
    <w:rsid w:val="00C34ACF"/>
    <w:rsid w:val="00C35781"/>
    <w:rsid w:val="00C409CC"/>
    <w:rsid w:val="00C40A5C"/>
    <w:rsid w:val="00C40AC3"/>
    <w:rsid w:val="00C40C7D"/>
    <w:rsid w:val="00C423A7"/>
    <w:rsid w:val="00C43810"/>
    <w:rsid w:val="00C45167"/>
    <w:rsid w:val="00C47AF8"/>
    <w:rsid w:val="00C508F1"/>
    <w:rsid w:val="00C5213D"/>
    <w:rsid w:val="00C532A4"/>
    <w:rsid w:val="00C533D2"/>
    <w:rsid w:val="00C54524"/>
    <w:rsid w:val="00C54833"/>
    <w:rsid w:val="00C54A87"/>
    <w:rsid w:val="00C55B01"/>
    <w:rsid w:val="00C55C01"/>
    <w:rsid w:val="00C57C1D"/>
    <w:rsid w:val="00C6351D"/>
    <w:rsid w:val="00C63992"/>
    <w:rsid w:val="00C64208"/>
    <w:rsid w:val="00C6422A"/>
    <w:rsid w:val="00C659AF"/>
    <w:rsid w:val="00C66CC6"/>
    <w:rsid w:val="00C67D88"/>
    <w:rsid w:val="00C71F98"/>
    <w:rsid w:val="00C747BB"/>
    <w:rsid w:val="00C74BA6"/>
    <w:rsid w:val="00C74F43"/>
    <w:rsid w:val="00C813F5"/>
    <w:rsid w:val="00C82068"/>
    <w:rsid w:val="00C8225A"/>
    <w:rsid w:val="00C82797"/>
    <w:rsid w:val="00C83C5F"/>
    <w:rsid w:val="00C840DC"/>
    <w:rsid w:val="00C85B3A"/>
    <w:rsid w:val="00C90114"/>
    <w:rsid w:val="00C90A86"/>
    <w:rsid w:val="00C92100"/>
    <w:rsid w:val="00C921FC"/>
    <w:rsid w:val="00C927BF"/>
    <w:rsid w:val="00C93972"/>
    <w:rsid w:val="00C95B8E"/>
    <w:rsid w:val="00C95CD7"/>
    <w:rsid w:val="00C9608A"/>
    <w:rsid w:val="00C9661C"/>
    <w:rsid w:val="00C97739"/>
    <w:rsid w:val="00C9775D"/>
    <w:rsid w:val="00CA0FE1"/>
    <w:rsid w:val="00CA234C"/>
    <w:rsid w:val="00CA281B"/>
    <w:rsid w:val="00CA36EF"/>
    <w:rsid w:val="00CA39BE"/>
    <w:rsid w:val="00CA3C7E"/>
    <w:rsid w:val="00CB006F"/>
    <w:rsid w:val="00CB0370"/>
    <w:rsid w:val="00CB0967"/>
    <w:rsid w:val="00CB2373"/>
    <w:rsid w:val="00CB3684"/>
    <w:rsid w:val="00CB3F83"/>
    <w:rsid w:val="00CB661F"/>
    <w:rsid w:val="00CB710A"/>
    <w:rsid w:val="00CC2A77"/>
    <w:rsid w:val="00CC2E0E"/>
    <w:rsid w:val="00CC3A22"/>
    <w:rsid w:val="00CC7902"/>
    <w:rsid w:val="00CD0D41"/>
    <w:rsid w:val="00CD0FBF"/>
    <w:rsid w:val="00CD10F2"/>
    <w:rsid w:val="00CD3EEA"/>
    <w:rsid w:val="00CD4820"/>
    <w:rsid w:val="00CD542D"/>
    <w:rsid w:val="00CD5E89"/>
    <w:rsid w:val="00CE30FC"/>
    <w:rsid w:val="00CE35B4"/>
    <w:rsid w:val="00CE4148"/>
    <w:rsid w:val="00CE4369"/>
    <w:rsid w:val="00CE4C2E"/>
    <w:rsid w:val="00CE65EE"/>
    <w:rsid w:val="00CE7284"/>
    <w:rsid w:val="00CF0177"/>
    <w:rsid w:val="00CF3143"/>
    <w:rsid w:val="00CF4ACD"/>
    <w:rsid w:val="00CF4B7B"/>
    <w:rsid w:val="00CF7199"/>
    <w:rsid w:val="00D0047F"/>
    <w:rsid w:val="00D02BFA"/>
    <w:rsid w:val="00D04838"/>
    <w:rsid w:val="00D05607"/>
    <w:rsid w:val="00D05B70"/>
    <w:rsid w:val="00D06D96"/>
    <w:rsid w:val="00D110D5"/>
    <w:rsid w:val="00D12067"/>
    <w:rsid w:val="00D12089"/>
    <w:rsid w:val="00D12149"/>
    <w:rsid w:val="00D13E58"/>
    <w:rsid w:val="00D16704"/>
    <w:rsid w:val="00D1685A"/>
    <w:rsid w:val="00D17380"/>
    <w:rsid w:val="00D17491"/>
    <w:rsid w:val="00D2046D"/>
    <w:rsid w:val="00D20811"/>
    <w:rsid w:val="00D213D6"/>
    <w:rsid w:val="00D21DF5"/>
    <w:rsid w:val="00D239AF"/>
    <w:rsid w:val="00D241DE"/>
    <w:rsid w:val="00D241F3"/>
    <w:rsid w:val="00D25CA1"/>
    <w:rsid w:val="00D275F0"/>
    <w:rsid w:val="00D27A57"/>
    <w:rsid w:val="00D3016C"/>
    <w:rsid w:val="00D30BA1"/>
    <w:rsid w:val="00D31E7A"/>
    <w:rsid w:val="00D32D43"/>
    <w:rsid w:val="00D33D65"/>
    <w:rsid w:val="00D35B6D"/>
    <w:rsid w:val="00D36D86"/>
    <w:rsid w:val="00D372C9"/>
    <w:rsid w:val="00D37A7C"/>
    <w:rsid w:val="00D37EBA"/>
    <w:rsid w:val="00D41735"/>
    <w:rsid w:val="00D41A24"/>
    <w:rsid w:val="00D41AD4"/>
    <w:rsid w:val="00D41B4B"/>
    <w:rsid w:val="00D42604"/>
    <w:rsid w:val="00D45915"/>
    <w:rsid w:val="00D46DF9"/>
    <w:rsid w:val="00D47570"/>
    <w:rsid w:val="00D476E3"/>
    <w:rsid w:val="00D50960"/>
    <w:rsid w:val="00D50C7C"/>
    <w:rsid w:val="00D51032"/>
    <w:rsid w:val="00D5155A"/>
    <w:rsid w:val="00D538B9"/>
    <w:rsid w:val="00D540EB"/>
    <w:rsid w:val="00D542E1"/>
    <w:rsid w:val="00D5437E"/>
    <w:rsid w:val="00D5522D"/>
    <w:rsid w:val="00D553BE"/>
    <w:rsid w:val="00D56AF8"/>
    <w:rsid w:val="00D5759C"/>
    <w:rsid w:val="00D60472"/>
    <w:rsid w:val="00D61CA0"/>
    <w:rsid w:val="00D63919"/>
    <w:rsid w:val="00D642FC"/>
    <w:rsid w:val="00D6517A"/>
    <w:rsid w:val="00D657A3"/>
    <w:rsid w:val="00D65C09"/>
    <w:rsid w:val="00D66AF9"/>
    <w:rsid w:val="00D6709B"/>
    <w:rsid w:val="00D714D7"/>
    <w:rsid w:val="00D71B5A"/>
    <w:rsid w:val="00D72DF5"/>
    <w:rsid w:val="00D74588"/>
    <w:rsid w:val="00D759C0"/>
    <w:rsid w:val="00D75F15"/>
    <w:rsid w:val="00D76ACC"/>
    <w:rsid w:val="00D76ECD"/>
    <w:rsid w:val="00D77E88"/>
    <w:rsid w:val="00D77F81"/>
    <w:rsid w:val="00D8017D"/>
    <w:rsid w:val="00D80BF0"/>
    <w:rsid w:val="00D81F60"/>
    <w:rsid w:val="00D849DC"/>
    <w:rsid w:val="00D851E6"/>
    <w:rsid w:val="00D870C2"/>
    <w:rsid w:val="00D91FF3"/>
    <w:rsid w:val="00D94FDB"/>
    <w:rsid w:val="00D95300"/>
    <w:rsid w:val="00D961B4"/>
    <w:rsid w:val="00D96D3F"/>
    <w:rsid w:val="00D96E55"/>
    <w:rsid w:val="00D976A2"/>
    <w:rsid w:val="00DA188C"/>
    <w:rsid w:val="00DA24E1"/>
    <w:rsid w:val="00DA4136"/>
    <w:rsid w:val="00DB06BC"/>
    <w:rsid w:val="00DB09D7"/>
    <w:rsid w:val="00DB2032"/>
    <w:rsid w:val="00DB377A"/>
    <w:rsid w:val="00DB4D2A"/>
    <w:rsid w:val="00DB617B"/>
    <w:rsid w:val="00DC07C9"/>
    <w:rsid w:val="00DC1563"/>
    <w:rsid w:val="00DC2D2E"/>
    <w:rsid w:val="00DC3039"/>
    <w:rsid w:val="00DC3366"/>
    <w:rsid w:val="00DC7708"/>
    <w:rsid w:val="00DD0FD7"/>
    <w:rsid w:val="00DD1C96"/>
    <w:rsid w:val="00DD2D58"/>
    <w:rsid w:val="00DD3E27"/>
    <w:rsid w:val="00DD463A"/>
    <w:rsid w:val="00DD7CC3"/>
    <w:rsid w:val="00DE119D"/>
    <w:rsid w:val="00DE1C06"/>
    <w:rsid w:val="00DE3BA0"/>
    <w:rsid w:val="00DE5341"/>
    <w:rsid w:val="00DE711B"/>
    <w:rsid w:val="00DE721E"/>
    <w:rsid w:val="00DE73C1"/>
    <w:rsid w:val="00DE7BF2"/>
    <w:rsid w:val="00DF1A70"/>
    <w:rsid w:val="00DF4E78"/>
    <w:rsid w:val="00E0127B"/>
    <w:rsid w:val="00E0573E"/>
    <w:rsid w:val="00E0590E"/>
    <w:rsid w:val="00E06033"/>
    <w:rsid w:val="00E0711F"/>
    <w:rsid w:val="00E10A95"/>
    <w:rsid w:val="00E1697C"/>
    <w:rsid w:val="00E2027C"/>
    <w:rsid w:val="00E21870"/>
    <w:rsid w:val="00E2347A"/>
    <w:rsid w:val="00E24B8A"/>
    <w:rsid w:val="00E24E82"/>
    <w:rsid w:val="00E25369"/>
    <w:rsid w:val="00E27188"/>
    <w:rsid w:val="00E308AE"/>
    <w:rsid w:val="00E32405"/>
    <w:rsid w:val="00E32C50"/>
    <w:rsid w:val="00E332AB"/>
    <w:rsid w:val="00E34004"/>
    <w:rsid w:val="00E34D41"/>
    <w:rsid w:val="00E35799"/>
    <w:rsid w:val="00E375A1"/>
    <w:rsid w:val="00E42CEC"/>
    <w:rsid w:val="00E43612"/>
    <w:rsid w:val="00E43898"/>
    <w:rsid w:val="00E43D00"/>
    <w:rsid w:val="00E444BF"/>
    <w:rsid w:val="00E44D09"/>
    <w:rsid w:val="00E459B4"/>
    <w:rsid w:val="00E45F6C"/>
    <w:rsid w:val="00E475EB"/>
    <w:rsid w:val="00E50269"/>
    <w:rsid w:val="00E50F88"/>
    <w:rsid w:val="00E51B03"/>
    <w:rsid w:val="00E52BD2"/>
    <w:rsid w:val="00E53BBF"/>
    <w:rsid w:val="00E53E83"/>
    <w:rsid w:val="00E5431A"/>
    <w:rsid w:val="00E570BE"/>
    <w:rsid w:val="00E57344"/>
    <w:rsid w:val="00E605C1"/>
    <w:rsid w:val="00E62742"/>
    <w:rsid w:val="00E6311F"/>
    <w:rsid w:val="00E64824"/>
    <w:rsid w:val="00E665EE"/>
    <w:rsid w:val="00E668AA"/>
    <w:rsid w:val="00E72D30"/>
    <w:rsid w:val="00E73D21"/>
    <w:rsid w:val="00E74E74"/>
    <w:rsid w:val="00E74F6F"/>
    <w:rsid w:val="00E75575"/>
    <w:rsid w:val="00E75CCA"/>
    <w:rsid w:val="00E761D7"/>
    <w:rsid w:val="00E7670C"/>
    <w:rsid w:val="00E769AD"/>
    <w:rsid w:val="00E76B47"/>
    <w:rsid w:val="00E772CB"/>
    <w:rsid w:val="00E80313"/>
    <w:rsid w:val="00E8067D"/>
    <w:rsid w:val="00E81C97"/>
    <w:rsid w:val="00E81CD8"/>
    <w:rsid w:val="00E82030"/>
    <w:rsid w:val="00E82C1D"/>
    <w:rsid w:val="00E84CFA"/>
    <w:rsid w:val="00E86377"/>
    <w:rsid w:val="00E86DDB"/>
    <w:rsid w:val="00E87BEC"/>
    <w:rsid w:val="00E90B62"/>
    <w:rsid w:val="00E920F8"/>
    <w:rsid w:val="00E954ED"/>
    <w:rsid w:val="00E95C5B"/>
    <w:rsid w:val="00E967A4"/>
    <w:rsid w:val="00EA07A0"/>
    <w:rsid w:val="00EA2C57"/>
    <w:rsid w:val="00EA3A3F"/>
    <w:rsid w:val="00EA4054"/>
    <w:rsid w:val="00EA50D7"/>
    <w:rsid w:val="00EA582A"/>
    <w:rsid w:val="00EA6143"/>
    <w:rsid w:val="00EA6A8B"/>
    <w:rsid w:val="00EA7189"/>
    <w:rsid w:val="00EA794F"/>
    <w:rsid w:val="00EB0251"/>
    <w:rsid w:val="00EB0EB5"/>
    <w:rsid w:val="00EB0EFA"/>
    <w:rsid w:val="00EB12BC"/>
    <w:rsid w:val="00EB1B7A"/>
    <w:rsid w:val="00EB22A6"/>
    <w:rsid w:val="00EB2B32"/>
    <w:rsid w:val="00EB2FD5"/>
    <w:rsid w:val="00EB4A27"/>
    <w:rsid w:val="00EB7D7D"/>
    <w:rsid w:val="00EC069D"/>
    <w:rsid w:val="00EC0948"/>
    <w:rsid w:val="00EC0A58"/>
    <w:rsid w:val="00EC0D48"/>
    <w:rsid w:val="00EC1812"/>
    <w:rsid w:val="00EC1F24"/>
    <w:rsid w:val="00EC2B0F"/>
    <w:rsid w:val="00EC3E9F"/>
    <w:rsid w:val="00EC4B3D"/>
    <w:rsid w:val="00EC599C"/>
    <w:rsid w:val="00EC6F08"/>
    <w:rsid w:val="00ED1602"/>
    <w:rsid w:val="00ED24C0"/>
    <w:rsid w:val="00ED2A58"/>
    <w:rsid w:val="00ED2D21"/>
    <w:rsid w:val="00ED7A3B"/>
    <w:rsid w:val="00ED7FA4"/>
    <w:rsid w:val="00ED7FC3"/>
    <w:rsid w:val="00EE027C"/>
    <w:rsid w:val="00EE0E7C"/>
    <w:rsid w:val="00EE18C0"/>
    <w:rsid w:val="00EE26D1"/>
    <w:rsid w:val="00EE32F3"/>
    <w:rsid w:val="00EE4161"/>
    <w:rsid w:val="00EE4C22"/>
    <w:rsid w:val="00EE55C0"/>
    <w:rsid w:val="00EE612F"/>
    <w:rsid w:val="00EE72A4"/>
    <w:rsid w:val="00EE7629"/>
    <w:rsid w:val="00EE7A3E"/>
    <w:rsid w:val="00EE7CAC"/>
    <w:rsid w:val="00EF4566"/>
    <w:rsid w:val="00EF45EC"/>
    <w:rsid w:val="00EF4A8A"/>
    <w:rsid w:val="00EF4F1F"/>
    <w:rsid w:val="00EF5004"/>
    <w:rsid w:val="00EF7AF0"/>
    <w:rsid w:val="00F003E9"/>
    <w:rsid w:val="00F00904"/>
    <w:rsid w:val="00F01FBE"/>
    <w:rsid w:val="00F023D1"/>
    <w:rsid w:val="00F037EE"/>
    <w:rsid w:val="00F0422D"/>
    <w:rsid w:val="00F04ECD"/>
    <w:rsid w:val="00F05A2E"/>
    <w:rsid w:val="00F05B54"/>
    <w:rsid w:val="00F07093"/>
    <w:rsid w:val="00F1005B"/>
    <w:rsid w:val="00F1119E"/>
    <w:rsid w:val="00F1505A"/>
    <w:rsid w:val="00F15961"/>
    <w:rsid w:val="00F15B7E"/>
    <w:rsid w:val="00F1646D"/>
    <w:rsid w:val="00F2036B"/>
    <w:rsid w:val="00F20A0C"/>
    <w:rsid w:val="00F21569"/>
    <w:rsid w:val="00F226AF"/>
    <w:rsid w:val="00F22C4F"/>
    <w:rsid w:val="00F23167"/>
    <w:rsid w:val="00F305EC"/>
    <w:rsid w:val="00F323CD"/>
    <w:rsid w:val="00F34361"/>
    <w:rsid w:val="00F36AA8"/>
    <w:rsid w:val="00F36EAA"/>
    <w:rsid w:val="00F404E3"/>
    <w:rsid w:val="00F40B55"/>
    <w:rsid w:val="00F42930"/>
    <w:rsid w:val="00F441E5"/>
    <w:rsid w:val="00F4781B"/>
    <w:rsid w:val="00F47A99"/>
    <w:rsid w:val="00F5000F"/>
    <w:rsid w:val="00F50023"/>
    <w:rsid w:val="00F50B84"/>
    <w:rsid w:val="00F50EB0"/>
    <w:rsid w:val="00F51327"/>
    <w:rsid w:val="00F5217E"/>
    <w:rsid w:val="00F52602"/>
    <w:rsid w:val="00F52ACA"/>
    <w:rsid w:val="00F53E70"/>
    <w:rsid w:val="00F54B76"/>
    <w:rsid w:val="00F54EBF"/>
    <w:rsid w:val="00F55FB2"/>
    <w:rsid w:val="00F5734B"/>
    <w:rsid w:val="00F575CF"/>
    <w:rsid w:val="00F60D53"/>
    <w:rsid w:val="00F62CBF"/>
    <w:rsid w:val="00F634AE"/>
    <w:rsid w:val="00F64042"/>
    <w:rsid w:val="00F65774"/>
    <w:rsid w:val="00F66D0B"/>
    <w:rsid w:val="00F67097"/>
    <w:rsid w:val="00F671FB"/>
    <w:rsid w:val="00F67972"/>
    <w:rsid w:val="00F67E5D"/>
    <w:rsid w:val="00F709D7"/>
    <w:rsid w:val="00F71E16"/>
    <w:rsid w:val="00F73FF4"/>
    <w:rsid w:val="00F751D7"/>
    <w:rsid w:val="00F75E04"/>
    <w:rsid w:val="00F8037B"/>
    <w:rsid w:val="00F810FC"/>
    <w:rsid w:val="00F81FA9"/>
    <w:rsid w:val="00F822EB"/>
    <w:rsid w:val="00F85ED4"/>
    <w:rsid w:val="00F86180"/>
    <w:rsid w:val="00F87EB2"/>
    <w:rsid w:val="00F87FBF"/>
    <w:rsid w:val="00F90355"/>
    <w:rsid w:val="00F9153E"/>
    <w:rsid w:val="00F91D73"/>
    <w:rsid w:val="00F93247"/>
    <w:rsid w:val="00F9357F"/>
    <w:rsid w:val="00F9437C"/>
    <w:rsid w:val="00F96201"/>
    <w:rsid w:val="00F9690A"/>
    <w:rsid w:val="00F97305"/>
    <w:rsid w:val="00F97B5D"/>
    <w:rsid w:val="00FA1C71"/>
    <w:rsid w:val="00FA2F65"/>
    <w:rsid w:val="00FA3CE6"/>
    <w:rsid w:val="00FA3D1B"/>
    <w:rsid w:val="00FA4163"/>
    <w:rsid w:val="00FA603A"/>
    <w:rsid w:val="00FA7056"/>
    <w:rsid w:val="00FA78A4"/>
    <w:rsid w:val="00FB5157"/>
    <w:rsid w:val="00FC0931"/>
    <w:rsid w:val="00FC0EF9"/>
    <w:rsid w:val="00FC1A03"/>
    <w:rsid w:val="00FC3091"/>
    <w:rsid w:val="00FC432F"/>
    <w:rsid w:val="00FC4AB8"/>
    <w:rsid w:val="00FC65ED"/>
    <w:rsid w:val="00FC7361"/>
    <w:rsid w:val="00FC7FE3"/>
    <w:rsid w:val="00FD0F25"/>
    <w:rsid w:val="00FD1756"/>
    <w:rsid w:val="00FD189D"/>
    <w:rsid w:val="00FD300F"/>
    <w:rsid w:val="00FD4F89"/>
    <w:rsid w:val="00FD5022"/>
    <w:rsid w:val="00FD58E1"/>
    <w:rsid w:val="00FD6B75"/>
    <w:rsid w:val="00FD6D1C"/>
    <w:rsid w:val="00FD7514"/>
    <w:rsid w:val="00FE0BA0"/>
    <w:rsid w:val="00FE21D1"/>
    <w:rsid w:val="00FE2AC0"/>
    <w:rsid w:val="00FE3ABE"/>
    <w:rsid w:val="00FE5D56"/>
    <w:rsid w:val="00FE6423"/>
    <w:rsid w:val="00FF0305"/>
    <w:rsid w:val="00FF1F81"/>
    <w:rsid w:val="00FF2769"/>
    <w:rsid w:val="00FF3447"/>
    <w:rsid w:val="00FF670D"/>
    <w:rsid w:val="00FF6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16288D"/>
  <w15:docId w15:val="{C49465BD-580C-4E87-BD1F-0D1A66A169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6D0B"/>
    <w:pPr>
      <w:bidi/>
      <w:spacing w:after="0" w:line="300" w:lineRule="auto"/>
      <w:ind w:firstLine="288"/>
      <w:jc w:val="both"/>
    </w:pPr>
    <w:rPr>
      <w:rFonts w:ascii="Times New Roman" w:hAnsi="Times New Roman" w:cs="B Nazanin"/>
      <w:sz w:val="20"/>
      <w:szCs w:val="24"/>
      <w:lang w:bidi="ar-SA"/>
    </w:rPr>
  </w:style>
  <w:style w:type="paragraph" w:styleId="Heading1">
    <w:name w:val="heading 1"/>
    <w:basedOn w:val="Subtitle"/>
    <w:next w:val="Normal"/>
    <w:link w:val="Heading1Char"/>
    <w:uiPriority w:val="9"/>
    <w:qFormat/>
    <w:rsid w:val="00D46DF9"/>
    <w:pPr>
      <w:numPr>
        <w:numId w:val="42"/>
      </w:numPr>
      <w:pBdr>
        <w:top w:val="none" w:sz="0" w:space="0" w:color="auto"/>
      </w:pBdr>
      <w:spacing w:after="480"/>
      <w:jc w:val="center"/>
      <w:outlineLvl w:val="0"/>
    </w:pPr>
    <w:rPr>
      <w:rFonts w:cs="B Nazanin"/>
      <w:b/>
      <w:bCs/>
      <w:noProof w:val="0"/>
      <w:sz w:val="32"/>
      <w:szCs w:val="32"/>
    </w:rPr>
  </w:style>
  <w:style w:type="paragraph" w:styleId="Heading2">
    <w:name w:val="heading 2"/>
    <w:basedOn w:val="Subtitle"/>
    <w:next w:val="Normal"/>
    <w:link w:val="Heading2Char"/>
    <w:uiPriority w:val="9"/>
    <w:unhideWhenUsed/>
    <w:qFormat/>
    <w:rsid w:val="00D31E7A"/>
    <w:pPr>
      <w:keepNext/>
      <w:pBdr>
        <w:top w:val="none" w:sz="0" w:space="0" w:color="auto"/>
      </w:pBdr>
      <w:ind w:right="360"/>
      <w:outlineLvl w:val="1"/>
    </w:pPr>
    <w:rPr>
      <w:rFonts w:cs="B Nazanin"/>
      <w:b/>
      <w:bCs/>
      <w:noProof w:val="0"/>
      <w:szCs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D41A24"/>
    <w:pPr>
      <w:outlineLvl w:val="2"/>
    </w:pPr>
  </w:style>
  <w:style w:type="paragraph" w:styleId="Heading4">
    <w:name w:val="heading 4"/>
    <w:basedOn w:val="Heading2"/>
    <w:next w:val="Normal"/>
    <w:link w:val="Heading4Char"/>
    <w:uiPriority w:val="9"/>
    <w:unhideWhenUsed/>
    <w:qFormat/>
    <w:rsid w:val="00B3198E"/>
    <w:pPr>
      <w:outlineLvl w:val="3"/>
    </w:pPr>
    <w:rPr>
      <w:lang w:bidi="fa-IR"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B3198E"/>
    <w:p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42D9A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42D9A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42D9A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42D9A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D20F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0F7"/>
    <w:rPr>
      <w:rFonts w:ascii="Tahoma" w:hAnsi="Tahoma" w:cs="Tahoma"/>
      <w:sz w:val="16"/>
      <w:szCs w:val="16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EE7629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7629"/>
    <w:rPr>
      <w:rFonts w:ascii="Times New Roman" w:hAnsi="Times New Roman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D961B4"/>
    <w:pPr>
      <w:tabs>
        <w:tab w:val="center" w:pos="4513"/>
        <w:tab w:val="right" w:pos="9026"/>
      </w:tabs>
      <w:spacing w:line="240" w:lineRule="auto"/>
    </w:pPr>
    <w:rPr>
      <w:rFonts w:ascii="B Nazanin" w:eastAsia="B Nazanin" w:hAnsi="B Nazanin"/>
    </w:rPr>
  </w:style>
  <w:style w:type="character" w:customStyle="1" w:styleId="FooterChar">
    <w:name w:val="Footer Char"/>
    <w:basedOn w:val="DefaultParagraphFont"/>
    <w:link w:val="Footer"/>
    <w:uiPriority w:val="99"/>
    <w:rsid w:val="00D961B4"/>
    <w:rPr>
      <w:rFonts w:ascii="B Nazanin" w:eastAsia="B Nazanin" w:hAnsi="B Nazanin" w:cs="B Nazanin"/>
      <w:lang w:bidi="ar-SA"/>
    </w:rPr>
  </w:style>
  <w:style w:type="paragraph" w:styleId="ListParagraph">
    <w:name w:val="List Paragraph"/>
    <w:basedOn w:val="Normal"/>
    <w:uiPriority w:val="34"/>
    <w:qFormat/>
    <w:rsid w:val="00921FBC"/>
    <w:pPr>
      <w:ind w:left="720"/>
      <w:contextualSpacing/>
    </w:pPr>
  </w:style>
  <w:style w:type="table" w:styleId="TableGrid">
    <w:name w:val="Table Grid"/>
    <w:basedOn w:val="TableNormal"/>
    <w:uiPriority w:val="39"/>
    <w:rsid w:val="00921FBC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link w:val="TitleChar"/>
    <w:uiPriority w:val="99"/>
    <w:qFormat/>
    <w:rsid w:val="00921FBC"/>
    <w:pPr>
      <w:spacing w:line="240" w:lineRule="auto"/>
      <w:ind w:firstLine="0"/>
      <w:jc w:val="center"/>
    </w:pPr>
    <w:rPr>
      <w:rFonts w:eastAsia="Times New Roman" w:cs="Lotus"/>
      <w:noProof/>
      <w:szCs w:val="28"/>
    </w:rPr>
  </w:style>
  <w:style w:type="character" w:customStyle="1" w:styleId="TitleChar">
    <w:name w:val="Title Char"/>
    <w:basedOn w:val="DefaultParagraphFont"/>
    <w:link w:val="Title"/>
    <w:uiPriority w:val="99"/>
    <w:rsid w:val="00921FBC"/>
    <w:rPr>
      <w:rFonts w:ascii="Times New Roman" w:eastAsia="Times New Roman" w:hAnsi="Times New Roman" w:cs="Lotus"/>
      <w:noProof/>
      <w:sz w:val="20"/>
      <w:szCs w:val="28"/>
      <w:lang w:bidi="ar-SA"/>
    </w:rPr>
  </w:style>
  <w:style w:type="paragraph" w:styleId="TableofFigures">
    <w:name w:val="table of figures"/>
    <w:basedOn w:val="Normal"/>
    <w:next w:val="Normal"/>
    <w:uiPriority w:val="99"/>
    <w:unhideWhenUsed/>
    <w:rsid w:val="0048552A"/>
    <w:pPr>
      <w:ind w:firstLine="0"/>
    </w:pPr>
  </w:style>
  <w:style w:type="paragraph" w:styleId="Subtitle">
    <w:name w:val="Subtitle"/>
    <w:basedOn w:val="Normal"/>
    <w:link w:val="SubtitleChar"/>
    <w:uiPriority w:val="99"/>
    <w:qFormat/>
    <w:rsid w:val="002B60C1"/>
    <w:pPr>
      <w:pBdr>
        <w:top w:val="single" w:sz="4" w:space="1" w:color="auto"/>
      </w:pBdr>
      <w:spacing w:line="240" w:lineRule="auto"/>
      <w:ind w:firstLine="0"/>
      <w:jc w:val="lowKashida"/>
    </w:pPr>
    <w:rPr>
      <w:rFonts w:eastAsia="Times New Roman" w:cs="Times New Roman"/>
      <w:noProof/>
      <w:szCs w:val="28"/>
    </w:rPr>
  </w:style>
  <w:style w:type="character" w:customStyle="1" w:styleId="SubtitleChar">
    <w:name w:val="Subtitle Char"/>
    <w:basedOn w:val="DefaultParagraphFont"/>
    <w:link w:val="Subtitle"/>
    <w:uiPriority w:val="99"/>
    <w:rsid w:val="002B60C1"/>
    <w:rPr>
      <w:rFonts w:ascii="Times New Roman" w:eastAsia="Times New Roman" w:hAnsi="Times New Roman" w:cs="Times New Roman"/>
      <w:noProof/>
      <w:sz w:val="20"/>
      <w:szCs w:val="28"/>
      <w:lang w:bidi="ar-SA"/>
    </w:rPr>
  </w:style>
  <w:style w:type="character" w:customStyle="1" w:styleId="Heading1Char">
    <w:name w:val="Heading 1 Char"/>
    <w:basedOn w:val="DefaultParagraphFont"/>
    <w:link w:val="Heading1"/>
    <w:uiPriority w:val="9"/>
    <w:rsid w:val="00D46DF9"/>
    <w:rPr>
      <w:rFonts w:ascii="Times New Roman" w:eastAsia="Times New Roman" w:hAnsi="Times New Roman" w:cs="B Nazanin"/>
      <w:b/>
      <w:bCs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uiPriority w:val="9"/>
    <w:rsid w:val="00D31E7A"/>
    <w:rPr>
      <w:rFonts w:ascii="Times New Roman" w:eastAsia="Times New Roman" w:hAnsi="Times New Roman" w:cs="B Nazanin"/>
      <w:b/>
      <w:bCs/>
      <w:sz w:val="20"/>
      <w:szCs w:val="24"/>
      <w:lang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D41A24"/>
    <w:rPr>
      <w:rFonts w:ascii="Times New Roman" w:eastAsia="Times New Roman" w:hAnsi="Times New Roman" w:cs="B Nazanin"/>
      <w:b/>
      <w:bCs/>
      <w:sz w:val="24"/>
      <w:szCs w:val="24"/>
      <w:lang w:bidi="ar-SA"/>
    </w:rPr>
  </w:style>
  <w:style w:type="character" w:customStyle="1" w:styleId="Heading4Char">
    <w:name w:val="Heading 4 Char"/>
    <w:basedOn w:val="DefaultParagraphFont"/>
    <w:link w:val="Heading4"/>
    <w:uiPriority w:val="9"/>
    <w:rsid w:val="00B3198E"/>
    <w:rPr>
      <w:rFonts w:ascii="Times New Roman" w:eastAsia="Times New Roman" w:hAnsi="Times New Roman" w:cs="B Nazanin"/>
      <w:b/>
      <w:bCs/>
      <w:sz w:val="20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B3198E"/>
    <w:rPr>
      <w:rFonts w:ascii="Times New Roman" w:eastAsia="Times New Roman" w:hAnsi="Times New Roman" w:cs="B Nazanin"/>
      <w:b/>
      <w:bCs/>
      <w:sz w:val="20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42D9A"/>
    <w:rPr>
      <w:rFonts w:asciiTheme="majorHAnsi" w:eastAsiaTheme="majorEastAsia" w:hAnsiTheme="majorHAnsi" w:cstheme="majorBidi"/>
      <w:i/>
      <w:iCs/>
      <w:color w:val="243F60" w:themeColor="accent1" w:themeShade="7F"/>
      <w:lang w:bidi="ar-S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42D9A"/>
    <w:rPr>
      <w:rFonts w:asciiTheme="majorHAnsi" w:eastAsiaTheme="majorEastAsia" w:hAnsiTheme="majorHAnsi" w:cstheme="majorBidi"/>
      <w:i/>
      <w:iCs/>
      <w:color w:val="404040" w:themeColor="text1" w:themeTint="BF"/>
      <w:lang w:bidi="ar-S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42D9A"/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ar-S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42D9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ar-SA"/>
    </w:rPr>
  </w:style>
  <w:style w:type="paragraph" w:styleId="FootnoteText">
    <w:name w:val="footnote text"/>
    <w:basedOn w:val="Normal"/>
    <w:link w:val="FootnoteTextChar"/>
    <w:uiPriority w:val="99"/>
    <w:unhideWhenUsed/>
    <w:rsid w:val="00DB2032"/>
    <w:pPr>
      <w:bidi w:val="0"/>
      <w:spacing w:line="240" w:lineRule="auto"/>
      <w:ind w:firstLine="0"/>
      <w:jc w:val="left"/>
    </w:pPr>
    <w:rPr>
      <w:rFonts w:cs="Times New Roman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B2032"/>
    <w:rPr>
      <w:rFonts w:ascii="Times New Roman" w:hAnsi="Times New Roman" w:cs="Times New Roman"/>
      <w:sz w:val="16"/>
      <w:szCs w:val="16"/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F1119E"/>
    <w:rPr>
      <w:rFonts w:ascii="Times New Roman" w:hAnsi="Times New Roman" w:cstheme="majorBidi"/>
      <w:b w:val="0"/>
      <w:bCs w:val="0"/>
      <w:i w:val="0"/>
      <w:iCs w:val="0"/>
      <w:sz w:val="16"/>
      <w:szCs w:val="16"/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334E99"/>
    <w:rPr>
      <w:color w:val="80808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7E3304"/>
    <w:pPr>
      <w:bidi w:val="0"/>
      <w:spacing w:after="200" w:line="240" w:lineRule="auto"/>
      <w:ind w:firstLine="0"/>
      <w:jc w:val="left"/>
    </w:pPr>
    <w:rPr>
      <w:rFonts w:asciiTheme="majorBidi" w:hAnsiTheme="majorBidi"/>
      <w:sz w:val="16"/>
      <w:szCs w:val="20"/>
    </w:rPr>
  </w:style>
  <w:style w:type="character" w:styleId="Hyperlink">
    <w:name w:val="Hyperlink"/>
    <w:basedOn w:val="DefaultParagraphFont"/>
    <w:uiPriority w:val="99"/>
    <w:unhideWhenUsed/>
    <w:rsid w:val="009A6B41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564131"/>
    <w:pPr>
      <w:bidi w:val="0"/>
      <w:spacing w:before="100" w:beforeAutospacing="1" w:after="100" w:afterAutospacing="1" w:line="240" w:lineRule="auto"/>
      <w:ind w:firstLine="0"/>
      <w:jc w:val="left"/>
    </w:pPr>
    <w:rPr>
      <w:rFonts w:eastAsiaTheme="minorEastAsia" w:cs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A4AE8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4AE8"/>
    <w:rPr>
      <w:rFonts w:ascii="Times New Roman" w:hAnsi="Times New Roman" w:cs="Times New Roman"/>
      <w:noProof/>
      <w:sz w:val="20"/>
      <w:szCs w:val="24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F66D0B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66D0B"/>
    <w:rPr>
      <w:rFonts w:ascii="Times New Roman" w:hAnsi="Times New Roman" w:cs="Times New Roman"/>
      <w:noProof/>
      <w:sz w:val="20"/>
      <w:szCs w:val="24"/>
      <w:lang w:bidi="ar-SA"/>
    </w:rPr>
  </w:style>
  <w:style w:type="numbering" w:customStyle="1" w:styleId="NoList1">
    <w:name w:val="No List1"/>
    <w:next w:val="NoList"/>
    <w:uiPriority w:val="99"/>
    <w:semiHidden/>
    <w:unhideWhenUsed/>
    <w:rsid w:val="00C04514"/>
  </w:style>
  <w:style w:type="table" w:customStyle="1" w:styleId="TableGrid1">
    <w:name w:val="Table Grid1"/>
    <w:basedOn w:val="TableNormal"/>
    <w:next w:val="TableGrid"/>
    <w:uiPriority w:val="39"/>
    <w:rsid w:val="00C04514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-Accent6">
    <w:name w:val="Grid Table 5 Dark Accent 6"/>
    <w:basedOn w:val="TableNormal"/>
    <w:uiPriority w:val="50"/>
    <w:rsid w:val="006F284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paragraph" w:customStyle="1" w:styleId="Tabel">
    <w:name w:val="Tabel"/>
    <w:basedOn w:val="Normal"/>
    <w:link w:val="TabelChar"/>
    <w:qFormat/>
    <w:rsid w:val="005A6D6E"/>
    <w:rPr>
      <w:rFonts w:eastAsia="Times New Roman"/>
      <w:lang w:bidi="fa-IR"/>
    </w:rPr>
  </w:style>
  <w:style w:type="character" w:customStyle="1" w:styleId="TabelChar">
    <w:name w:val="Tabel Char"/>
    <w:basedOn w:val="DefaultParagraphFont"/>
    <w:link w:val="Tabel"/>
    <w:rsid w:val="005A6D6E"/>
    <w:rPr>
      <w:rFonts w:ascii="Times New Roman" w:eastAsia="Times New Roman" w:hAnsi="Times New Roman" w:cs="B Nazanin"/>
      <w:sz w:val="20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D46DF9"/>
    <w:pPr>
      <w:keepNext/>
      <w:keepLines/>
      <w:bidi w:val="0"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5C212F"/>
    <w:pPr>
      <w:tabs>
        <w:tab w:val="right" w:leader="dot" w:pos="6794"/>
      </w:tabs>
      <w:spacing w:after="100" w:line="25" w:lineRule="atLeast"/>
      <w:ind w:firstLine="0"/>
    </w:pPr>
    <w:rPr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48552A"/>
    <w:pPr>
      <w:spacing w:after="100"/>
      <w:ind w:left="202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48552A"/>
    <w:pPr>
      <w:spacing w:after="100"/>
      <w:ind w:left="403" w:firstLine="0"/>
    </w:pPr>
  </w:style>
  <w:style w:type="paragraph" w:styleId="TOC4">
    <w:name w:val="toc 4"/>
    <w:basedOn w:val="Normal"/>
    <w:next w:val="Normal"/>
    <w:autoRedefine/>
    <w:uiPriority w:val="39"/>
    <w:unhideWhenUsed/>
    <w:rsid w:val="005C212F"/>
    <w:pPr>
      <w:tabs>
        <w:tab w:val="right" w:leader="dot" w:pos="6794"/>
      </w:tabs>
      <w:spacing w:after="100" w:line="25" w:lineRule="atLeast"/>
      <w:ind w:left="1494" w:hanging="889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E75575"/>
    <w:pPr>
      <w:bidi w:val="0"/>
      <w:spacing w:after="100" w:line="259" w:lineRule="auto"/>
      <w:ind w:left="88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E75575"/>
    <w:pPr>
      <w:bidi w:val="0"/>
      <w:spacing w:after="100" w:line="259" w:lineRule="auto"/>
      <w:ind w:left="110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E75575"/>
    <w:pPr>
      <w:bidi w:val="0"/>
      <w:spacing w:after="100" w:line="259" w:lineRule="auto"/>
      <w:ind w:left="132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E75575"/>
    <w:pPr>
      <w:bidi w:val="0"/>
      <w:spacing w:after="100" w:line="259" w:lineRule="auto"/>
      <w:ind w:left="154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E75575"/>
    <w:pPr>
      <w:bidi w:val="0"/>
      <w:spacing w:after="100" w:line="259" w:lineRule="auto"/>
      <w:ind w:left="176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customStyle="1" w:styleId="a">
    <w:name w:val="توضیح شکل"/>
    <w:basedOn w:val="Normal"/>
    <w:link w:val="Char"/>
    <w:qFormat/>
    <w:rsid w:val="004435D7"/>
    <w:pPr>
      <w:ind w:firstLine="0"/>
      <w:jc w:val="center"/>
    </w:pPr>
    <w:rPr>
      <w:rFonts w:eastAsia="Times New Roman"/>
      <w:sz w:val="16"/>
      <w:szCs w:val="20"/>
      <w:lang w:bidi="fa-IR"/>
    </w:rPr>
  </w:style>
  <w:style w:type="character" w:customStyle="1" w:styleId="CaptionChar">
    <w:name w:val="Caption Char"/>
    <w:basedOn w:val="DefaultParagraphFont"/>
    <w:link w:val="Caption"/>
    <w:uiPriority w:val="35"/>
    <w:rsid w:val="001820B8"/>
    <w:rPr>
      <w:rFonts w:asciiTheme="majorBidi" w:hAnsiTheme="majorBidi" w:cs="B Nazanin"/>
      <w:sz w:val="16"/>
      <w:szCs w:val="20"/>
      <w:lang w:bidi="ar-SA"/>
    </w:rPr>
  </w:style>
  <w:style w:type="character" w:customStyle="1" w:styleId="Char">
    <w:name w:val="توضیح شکل Char"/>
    <w:basedOn w:val="CaptionChar"/>
    <w:link w:val="a"/>
    <w:rsid w:val="004435D7"/>
    <w:rPr>
      <w:rFonts w:ascii="Times New Roman" w:eastAsia="Times New Roman" w:hAnsi="Times New Roman" w:cs="B Nazanin"/>
      <w:sz w:val="16"/>
      <w:szCs w:val="20"/>
      <w:lang w:bidi="ar-SA"/>
    </w:rPr>
  </w:style>
  <w:style w:type="character" w:styleId="FollowedHyperlink">
    <w:name w:val="FollowedHyperlink"/>
    <w:basedOn w:val="DefaultParagraphFont"/>
    <w:uiPriority w:val="99"/>
    <w:semiHidden/>
    <w:unhideWhenUsed/>
    <w:rsid w:val="001B021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709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9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4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0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8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45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71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739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5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430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4536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35890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5933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902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6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1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6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0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4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20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40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19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4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67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16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91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8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4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95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5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5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1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82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40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95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22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79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1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92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963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60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3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8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2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4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9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0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32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8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0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6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9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9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9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0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1.xml"/><Relationship Id="rId18" Type="http://schemas.openxmlformats.org/officeDocument/2006/relationships/header" Target="header4.xml"/><Relationship Id="rId26" Type="http://schemas.openxmlformats.org/officeDocument/2006/relationships/footer" Target="footer5.xml"/><Relationship Id="rId39" Type="http://schemas.openxmlformats.org/officeDocument/2006/relationships/image" Target="media/image10.jpg"/><Relationship Id="rId21" Type="http://schemas.openxmlformats.org/officeDocument/2006/relationships/image" Target="media/image6.png"/><Relationship Id="rId34" Type="http://schemas.openxmlformats.org/officeDocument/2006/relationships/header" Target="header13.xml"/><Relationship Id="rId42" Type="http://schemas.openxmlformats.org/officeDocument/2006/relationships/image" Target="media/image13.jpg"/><Relationship Id="rId47" Type="http://schemas.openxmlformats.org/officeDocument/2006/relationships/header" Target="header19.xml"/><Relationship Id="rId50" Type="http://schemas.openxmlformats.org/officeDocument/2006/relationships/hyperlink" Target="https://towardsdatascience.com/a-comprehensive-guide-to-convolutional-neural-networks-the-eli5-way-3bd2b1164a53" TargetMode="External"/><Relationship Id="rId55" Type="http://schemas.openxmlformats.org/officeDocument/2006/relationships/image" Target="media/image16.png"/><Relationship Id="rId63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9" Type="http://schemas.openxmlformats.org/officeDocument/2006/relationships/header" Target="header8.xml"/><Relationship Id="rId11" Type="http://schemas.openxmlformats.org/officeDocument/2006/relationships/image" Target="media/image4.jpeg"/><Relationship Id="rId24" Type="http://schemas.openxmlformats.org/officeDocument/2006/relationships/header" Target="header5.xml"/><Relationship Id="rId32" Type="http://schemas.openxmlformats.org/officeDocument/2006/relationships/header" Target="header11.xml"/><Relationship Id="rId37" Type="http://schemas.openxmlformats.org/officeDocument/2006/relationships/header" Target="header16.xml"/><Relationship Id="rId40" Type="http://schemas.openxmlformats.org/officeDocument/2006/relationships/image" Target="media/image11.jpg"/><Relationship Id="rId45" Type="http://schemas.openxmlformats.org/officeDocument/2006/relationships/header" Target="header17.xml"/><Relationship Id="rId53" Type="http://schemas.openxmlformats.org/officeDocument/2006/relationships/header" Target="header22.xml"/><Relationship Id="rId58" Type="http://schemas.openxmlformats.org/officeDocument/2006/relationships/image" Target="media/image19.png"/><Relationship Id="rId5" Type="http://schemas.openxmlformats.org/officeDocument/2006/relationships/webSettings" Target="webSettings.xml"/><Relationship Id="rId61" Type="http://schemas.openxmlformats.org/officeDocument/2006/relationships/footer" Target="footer9.xml"/><Relationship Id="rId19" Type="http://schemas.openxmlformats.org/officeDocument/2006/relationships/footer" Target="footer3.xml"/><Relationship Id="rId14" Type="http://schemas.openxmlformats.org/officeDocument/2006/relationships/footer" Target="footer1.xml"/><Relationship Id="rId22" Type="http://schemas.openxmlformats.org/officeDocument/2006/relationships/image" Target="media/image7.png"/><Relationship Id="rId27" Type="http://schemas.openxmlformats.org/officeDocument/2006/relationships/header" Target="header7.xml"/><Relationship Id="rId30" Type="http://schemas.openxmlformats.org/officeDocument/2006/relationships/header" Target="header9.xml"/><Relationship Id="rId35" Type="http://schemas.openxmlformats.org/officeDocument/2006/relationships/header" Target="header14.xml"/><Relationship Id="rId43" Type="http://schemas.openxmlformats.org/officeDocument/2006/relationships/image" Target="media/image14.jpg"/><Relationship Id="rId48" Type="http://schemas.openxmlformats.org/officeDocument/2006/relationships/header" Target="header20.xml"/><Relationship Id="rId56" Type="http://schemas.openxmlformats.org/officeDocument/2006/relationships/image" Target="media/image17.png"/><Relationship Id="rId8" Type="http://schemas.openxmlformats.org/officeDocument/2006/relationships/image" Target="media/image1.png"/><Relationship Id="rId51" Type="http://schemas.openxmlformats.org/officeDocument/2006/relationships/hyperlink" Target="https://medium.com/deeper-learning/glossary-of-deep-learning-batch-normalisation-8266dcd2fa82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header" Target="header3.xml"/><Relationship Id="rId25" Type="http://schemas.openxmlformats.org/officeDocument/2006/relationships/header" Target="header6.xml"/><Relationship Id="rId33" Type="http://schemas.openxmlformats.org/officeDocument/2006/relationships/header" Target="header12.xml"/><Relationship Id="rId38" Type="http://schemas.openxmlformats.org/officeDocument/2006/relationships/image" Target="media/image9.jpg"/><Relationship Id="rId46" Type="http://schemas.openxmlformats.org/officeDocument/2006/relationships/header" Target="header18.xml"/><Relationship Id="rId59" Type="http://schemas.openxmlformats.org/officeDocument/2006/relationships/footer" Target="footer7.xml"/><Relationship Id="rId20" Type="http://schemas.openxmlformats.org/officeDocument/2006/relationships/footer" Target="footer4.xml"/><Relationship Id="rId41" Type="http://schemas.openxmlformats.org/officeDocument/2006/relationships/image" Target="media/image12.jpg"/><Relationship Id="rId54" Type="http://schemas.openxmlformats.org/officeDocument/2006/relationships/header" Target="header23.xml"/><Relationship Id="rId62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2.xml"/><Relationship Id="rId23" Type="http://schemas.openxmlformats.org/officeDocument/2006/relationships/image" Target="media/image8.png"/><Relationship Id="rId28" Type="http://schemas.openxmlformats.org/officeDocument/2006/relationships/footer" Target="footer6.xml"/><Relationship Id="rId36" Type="http://schemas.openxmlformats.org/officeDocument/2006/relationships/header" Target="header15.xml"/><Relationship Id="rId49" Type="http://schemas.openxmlformats.org/officeDocument/2006/relationships/hyperlink" Target="https://towardsdatascience.com/understanding-the-68-95-99-7-rule-for-a-normal-distribution-b7b7cbf760c2" TargetMode="External"/><Relationship Id="rId57" Type="http://schemas.openxmlformats.org/officeDocument/2006/relationships/image" Target="media/image18.png"/><Relationship Id="rId10" Type="http://schemas.openxmlformats.org/officeDocument/2006/relationships/image" Target="media/image3.jpeg"/><Relationship Id="rId31" Type="http://schemas.openxmlformats.org/officeDocument/2006/relationships/header" Target="header10.xml"/><Relationship Id="rId44" Type="http://schemas.openxmlformats.org/officeDocument/2006/relationships/image" Target="media/image15.jpg"/><Relationship Id="rId52" Type="http://schemas.openxmlformats.org/officeDocument/2006/relationships/header" Target="header21.xml"/><Relationship Id="rId60" Type="http://schemas.openxmlformats.org/officeDocument/2006/relationships/footer" Target="footer8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4F9E38D-D857-4E71-9C7F-89921150D1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65</Pages>
  <Words>16559</Words>
  <Characters>94391</Characters>
  <Application>Microsoft Office Word</Application>
  <DocSecurity>0</DocSecurity>
  <Lines>786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JVAK</dc:creator>
  <cp:keywords/>
  <dc:description/>
  <cp:lastModifiedBy>min</cp:lastModifiedBy>
  <cp:revision>4</cp:revision>
  <cp:lastPrinted>2021-01-11T18:15:00Z</cp:lastPrinted>
  <dcterms:created xsi:type="dcterms:W3CDTF">2022-04-06T05:59:00Z</dcterms:created>
  <dcterms:modified xsi:type="dcterms:W3CDTF">2022-04-17T0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c6a4d2-7df3-375e-8839-866a03fe2ec8</vt:lpwstr>
  </property>
  <property fmtid="{D5CDD505-2E9C-101B-9397-08002B2CF9AE}" pid="24" name="Mendeley Citation Style_1">
    <vt:lpwstr>http://www.zotero.org/styles/ieee</vt:lpwstr>
  </property>
</Properties>
</file>